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A5426" w14:textId="79D4EE63" w:rsidR="00107A64" w:rsidRPr="009532F5" w:rsidRDefault="00B4424E" w:rsidP="00C34654">
      <w:pPr>
        <w:ind w:firstLine="0"/>
      </w:pPr>
      <w:r w:rsidRPr="00B4424E">
        <w:t>УДК 519.688, 62-79</w:t>
      </w:r>
    </w:p>
    <w:p w14:paraId="402A1C08" w14:textId="1C6BBF3A" w:rsidR="00197484" w:rsidRPr="009532F5" w:rsidRDefault="009728DF" w:rsidP="009532F5">
      <w:pPr>
        <w:ind w:firstLine="0"/>
        <w:jc w:val="center"/>
        <w:rPr>
          <w:b/>
          <w:bCs/>
        </w:rPr>
      </w:pPr>
      <w:r w:rsidRPr="009532F5">
        <w:rPr>
          <w:b/>
          <w:bCs/>
        </w:rPr>
        <w:t>ИНТЕЛЛЕКТУАЛЬНАЯ ДИАГНОСТИКА НЕИСПРАВНОСТЕЙ РОТОРНЫХ СИСТЕМ</w:t>
      </w:r>
    </w:p>
    <w:p w14:paraId="2A8232FA" w14:textId="77777777" w:rsidR="00197484" w:rsidRDefault="00197484" w:rsidP="00197484">
      <w:pPr>
        <w:jc w:val="center"/>
        <w:rPr>
          <w:rFonts w:cs="Times New Roman"/>
          <w:b/>
          <w:szCs w:val="24"/>
        </w:rPr>
      </w:pPr>
    </w:p>
    <w:p w14:paraId="5FEA7304" w14:textId="3B49C5D4" w:rsidR="00197484" w:rsidRDefault="00625043" w:rsidP="00197484">
      <w:pPr>
        <w:jc w:val="right"/>
        <w:rPr>
          <w:rFonts w:cs="Times New Roman"/>
          <w:b/>
          <w:i/>
          <w:szCs w:val="24"/>
        </w:rPr>
      </w:pPr>
      <w:r>
        <w:rPr>
          <w:rFonts w:cs="Times New Roman"/>
          <w:b/>
          <w:i/>
          <w:szCs w:val="24"/>
        </w:rPr>
        <w:t>Стебаков И.Н</w:t>
      </w:r>
      <w:r w:rsidR="004C1C22">
        <w:rPr>
          <w:rFonts w:cs="Times New Roman"/>
          <w:b/>
          <w:i/>
          <w:szCs w:val="24"/>
        </w:rPr>
        <w:t>.</w:t>
      </w:r>
      <w:r w:rsidR="0028008C">
        <w:rPr>
          <w:rFonts w:cs="Times New Roman"/>
          <w:b/>
          <w:i/>
          <w:szCs w:val="24"/>
        </w:rPr>
        <w:t xml:space="preserve">, </w:t>
      </w:r>
      <w:proofErr w:type="spellStart"/>
      <w:r w:rsidR="00141FBD">
        <w:rPr>
          <w:rFonts w:cs="Times New Roman"/>
          <w:b/>
          <w:i/>
          <w:szCs w:val="24"/>
        </w:rPr>
        <w:t>Корнаев</w:t>
      </w:r>
      <w:proofErr w:type="spellEnd"/>
      <w:r w:rsidR="00141FBD">
        <w:rPr>
          <w:rFonts w:cs="Times New Roman"/>
          <w:b/>
          <w:i/>
          <w:szCs w:val="24"/>
        </w:rPr>
        <w:t xml:space="preserve"> А.В., </w:t>
      </w:r>
      <w:proofErr w:type="spellStart"/>
      <w:r w:rsidR="00141FBD">
        <w:rPr>
          <w:rFonts w:cs="Times New Roman"/>
          <w:b/>
          <w:i/>
          <w:szCs w:val="24"/>
        </w:rPr>
        <w:t>Корнаева</w:t>
      </w:r>
      <w:proofErr w:type="spellEnd"/>
      <w:r w:rsidR="00141FBD">
        <w:rPr>
          <w:rFonts w:cs="Times New Roman"/>
          <w:b/>
          <w:i/>
          <w:szCs w:val="24"/>
        </w:rPr>
        <w:t xml:space="preserve"> Е.П.</w:t>
      </w:r>
    </w:p>
    <w:p w14:paraId="404B4442" w14:textId="77777777" w:rsidR="00197484" w:rsidRDefault="00197484" w:rsidP="00197484">
      <w:pPr>
        <w:jc w:val="right"/>
        <w:rPr>
          <w:rFonts w:cs="Times New Roman"/>
          <w:i/>
          <w:szCs w:val="24"/>
        </w:rPr>
      </w:pPr>
      <w:r>
        <w:rPr>
          <w:rFonts w:cs="Times New Roman"/>
          <w:i/>
          <w:szCs w:val="24"/>
        </w:rPr>
        <w:t>Россия, г.</w:t>
      </w:r>
      <w:r w:rsidR="004C1C22">
        <w:rPr>
          <w:rFonts w:cs="Times New Roman"/>
          <w:i/>
          <w:szCs w:val="24"/>
        </w:rPr>
        <w:t xml:space="preserve"> Оре</w:t>
      </w:r>
      <w:r>
        <w:rPr>
          <w:rFonts w:cs="Times New Roman"/>
          <w:i/>
          <w:szCs w:val="24"/>
        </w:rPr>
        <w:t>л, ОГУ им</w:t>
      </w:r>
      <w:r w:rsidR="004C1C22">
        <w:rPr>
          <w:rFonts w:cs="Times New Roman"/>
          <w:i/>
          <w:szCs w:val="24"/>
        </w:rPr>
        <w:t>ени</w:t>
      </w:r>
      <w:r>
        <w:rPr>
          <w:rFonts w:cs="Times New Roman"/>
          <w:i/>
          <w:szCs w:val="24"/>
        </w:rPr>
        <w:t xml:space="preserve"> И.С. Тургенева</w:t>
      </w:r>
    </w:p>
    <w:p w14:paraId="22866FB8" w14:textId="77777777" w:rsidR="00197484" w:rsidRDefault="00197484" w:rsidP="00197484">
      <w:pPr>
        <w:jc w:val="right"/>
        <w:rPr>
          <w:rFonts w:cs="Times New Roman"/>
          <w:i/>
          <w:szCs w:val="24"/>
        </w:rPr>
      </w:pPr>
    </w:p>
    <w:p w14:paraId="0757DDBC" w14:textId="168D1631" w:rsidR="0053407D" w:rsidRPr="0053407D" w:rsidRDefault="0053407D" w:rsidP="0053407D">
      <w:pPr>
        <w:rPr>
          <w:rFonts w:cs="Times New Roman"/>
          <w:i/>
          <w:sz w:val="20"/>
          <w:szCs w:val="20"/>
        </w:rPr>
      </w:pPr>
      <w:r w:rsidRPr="0053407D">
        <w:rPr>
          <w:rFonts w:cs="Times New Roman"/>
          <w:i/>
          <w:sz w:val="20"/>
          <w:szCs w:val="20"/>
        </w:rPr>
        <w:t xml:space="preserve">В статье рассматривается применение методов машинного обучения для диагностики неисправностей </w:t>
      </w:r>
      <w:r>
        <w:rPr>
          <w:rFonts w:cs="Times New Roman"/>
          <w:i/>
          <w:sz w:val="20"/>
          <w:szCs w:val="20"/>
        </w:rPr>
        <w:t>роторных систем</w:t>
      </w:r>
      <w:r w:rsidRPr="0053407D">
        <w:rPr>
          <w:rFonts w:cs="Times New Roman"/>
          <w:i/>
          <w:sz w:val="20"/>
          <w:szCs w:val="20"/>
        </w:rPr>
        <w:t xml:space="preserve">. Изучаются шесть состояний вращающейся машины, включая нормальное состояние. Оценивается применение глубинных сетевых архитектур, включая многослойные персептроны, сверточные нейронные сети, остаточные сети и </w:t>
      </w:r>
      <w:proofErr w:type="spellStart"/>
      <w:r w:rsidRPr="0053407D">
        <w:rPr>
          <w:rFonts w:cs="Times New Roman"/>
          <w:i/>
          <w:sz w:val="20"/>
          <w:szCs w:val="20"/>
        </w:rPr>
        <w:t>автокодеры</w:t>
      </w:r>
      <w:proofErr w:type="spellEnd"/>
      <w:r w:rsidRPr="0053407D">
        <w:rPr>
          <w:rFonts w:cs="Times New Roman"/>
          <w:i/>
          <w:sz w:val="20"/>
          <w:szCs w:val="20"/>
        </w:rPr>
        <w:t>, а также их комбинации. В результате полученная точность обнаружения неисправностей составляет 83,3%.</w:t>
      </w:r>
    </w:p>
    <w:p w14:paraId="4AA2F701" w14:textId="043FFB00" w:rsidR="00197484" w:rsidRPr="00197484" w:rsidRDefault="0053407D" w:rsidP="0053407D">
      <w:pPr>
        <w:rPr>
          <w:rFonts w:cs="Times New Roman"/>
          <w:i/>
          <w:szCs w:val="24"/>
        </w:rPr>
      </w:pPr>
      <w:r w:rsidRPr="0053407D">
        <w:rPr>
          <w:rFonts w:cs="Times New Roman"/>
          <w:i/>
          <w:sz w:val="20"/>
          <w:szCs w:val="20"/>
        </w:rPr>
        <w:t xml:space="preserve">Ключевые слова: </w:t>
      </w:r>
      <w:r>
        <w:rPr>
          <w:rFonts w:cs="Times New Roman"/>
          <w:i/>
          <w:sz w:val="20"/>
          <w:szCs w:val="20"/>
        </w:rPr>
        <w:t>роторная система</w:t>
      </w:r>
      <w:r w:rsidRPr="0053407D">
        <w:rPr>
          <w:rFonts w:cs="Times New Roman"/>
          <w:i/>
          <w:sz w:val="20"/>
          <w:szCs w:val="20"/>
        </w:rPr>
        <w:t xml:space="preserve">, </w:t>
      </w:r>
      <w:r>
        <w:rPr>
          <w:rFonts w:cs="Times New Roman"/>
          <w:i/>
          <w:sz w:val="20"/>
          <w:szCs w:val="20"/>
        </w:rPr>
        <w:t>подшипник жидкостного трения</w:t>
      </w:r>
      <w:r w:rsidRPr="0053407D">
        <w:rPr>
          <w:rFonts w:cs="Times New Roman"/>
          <w:i/>
          <w:sz w:val="20"/>
          <w:szCs w:val="20"/>
        </w:rPr>
        <w:t>, диагностика неисправностей, измерения, машинное обучение, искусственная нейронная сеть.</w:t>
      </w:r>
    </w:p>
    <w:p w14:paraId="26D43718" w14:textId="36526398" w:rsidR="000301D5" w:rsidRDefault="000301D5" w:rsidP="00625043">
      <w:pPr>
        <w:rPr>
          <w:rFonts w:cs="Times New Roman"/>
          <w:szCs w:val="24"/>
        </w:rPr>
      </w:pPr>
    </w:p>
    <w:p w14:paraId="2AD4058F" w14:textId="4700BBA0" w:rsidR="000301D5" w:rsidRPr="00841A88" w:rsidRDefault="00841A88" w:rsidP="00841A88">
      <w:r w:rsidRPr="00841A88">
        <w:t xml:space="preserve">Подшипники являются важнейшими элементами вращающихся машин. Большинство исследователей занимается подшипниками качения. В настоящее время активно развиваются методы диагностики неисправностей на основе машинного обучения. Одна из самых распространенных задач </w:t>
      </w:r>
      <w:r w:rsidR="007701BE">
        <w:t>–</w:t>
      </w:r>
      <w:r w:rsidRPr="00841A88">
        <w:t xml:space="preserve"> обнаружение аномалий. Это позволяет находить редкие события, выбросы, отклонения в данных на основе отклонений от нормы. Основной метод заключается в применении модели распределения Гаусса </w:t>
      </w:r>
      <w:r w:rsidR="00A60601" w:rsidRPr="00A60601">
        <w:fldChar w:fldCharType="begin" w:fldLock="1"/>
      </w:r>
      <w:r w:rsidR="008A3EBF">
        <w:rPr>
          <w:lang w:val="sr-Latn-RS"/>
        </w:rPr>
        <w:instrText>ADDIN CSL_CITATION {"citationItems":[{"id":"ITEM-1","itemData":{"DOI":"10.1016/j.ifacol.2018.09.564","ISSN":"24058963","abstract":"In the field of Process Condition Monitoring (PCM), fault detection has been a fundamental and challenging problem. Particularly in the situation where new kind of operating mode is launched, detecting anomalies is quickly becoming difficult due to lack of sufficient prior knowledge of the newly imported operation. This article introduces a naive and low-complexity approach, Binary classifier For Fault detection (BaFFle), which extract the operating mode in a naive representation and identify process conditions in unconformity with expectancy. The proposed method is devised on the basis of Gaussian model assumption and Principal Component Analysis (PCA). The validation of BaFFle is experienced on process data from Cranfield University. Experiments show that, BaFFle can reasonably handle the task of differentiation between normal and abnormal operations.","author":[{"dropping-particle":"","family":"Cong","given":"Tian","non-dropping-particle":"","parse-names":false,"suffix":""},{"dropping-particle":"","family":"Baranowski","given":"Jerzy","non-dropping-particle":"","parse-names":false,"suffix":""}],"container-title":"IFAC-PapersOnLine","id":"ITEM-1","issue":"24","issued":{"date-parts":[["2018","1","1"]]},"page":"1317-1323","publisher":"Elsevier B.V.","title":"Binary Classifier for Fault Detection Based on Gaussian Model and PCA ⁎","type":"article-journal","volume":"51"},"uris":["http://www.mendeley.com/documents/?uuid=86314ab8-98fe-3e6a-bec2-b280b3f3622b"]},{"id":"ITEM-2","itemData":{"DOI":"10.1016/j.jappgeo.2019.02.018","ISSN":"09269851","abstract":"Compartmentalization of hydrocarbon reservoirs, change in fluid contacts, effects of high permeable fractures around faults, and hydrocarbon traps created by seal faults make fault detection and extraction as a necessity in the analysis of seismic data. Faulting disrupts the smoothness trend of geological layers (reflections in seismic sections) and displaces layers along its plane. Thus, a fault could be considered as an abnormal phenomenon that globally deviates normal behavior of layers around its plane. In the present study, faults are considered as sparse global anomalies in a seismic section that can be extracted using Gaussian process regression. The Gaussian process regression is a nonparametric probabilistic model based on Bayesian statistics that can be used to model spatial properties as a regression problem. The Gaussian process usually is used to extract and describe normal interactions from the data set using smooth functions. The main idea of this study is to detect the global anomaly using Gaussian process regression. For this purpose, we considered geological layers as smooth normal events in seismic sections. Therefore, the location of the fault plane is where the Gaussian process gets an error during describing the layers. Abnormalities such as faults cause the Gaussian process to suffer an error near the anomaly. We used these errors and analyzed them to detect probable locations of fault edge. Finally, we used a consistent connection algorithm to separate most probable fault points and to connect them to an edge using morphological reconstruction algorithm. The proposed algorithm was evaluated based on the receiver operating characteristics analysis. Several synthetic seismic sections with different levels of signal to noise ratios were used to evaluate the algorithm in the presence of random noise. The results showed that all points predicted by a diagnostic test fell into the area above the diagonal of the receiver operating characteristics space, which represents a good diagnostic classification.","author":[{"dropping-particle":"","family":"Noori","given":"Maryam","non-dropping-particle":"","parse-names":false,"suffix":""},{"dropping-particle":"","family":"Hassani","given":"Hossein","non-dropping-particle":"","parse-names":false,"suffix":""},{"dropping-particle":"","family":"Javaherian","given":"Abdolrahim","non-dropping-particle":"","parse-names":false,"suffix":""},{"dropping-particle":"","family":"Amindavar","given":"Hamidreza","non-dropping-particle":"","parse-names":false,"suffix":""},{"dropping-particle":"","family":"Torabi","given":"Siyavash","non-dropping-particle":"","parse-names":false,"suffix":""}],"container-title":"Journal of Applied Geophysics","id":"ITEM-2","issued":{"date-parts":[["2019","4","1"]]},"page":"117-131","publisher":"Elsevier B.V.","title":"Automatic fault detection in seismic data using Gaussian process regression","type":"article-journal","volume":"163"},"uris":["http://www.mendeley.com/documents/?uuid=94c03c0f-4568-3aab-b6ff-d3f0a76560c3"]}],"mendeley":{"formattedCitation":"[1,2]","plainTextFormattedCitation":"[1,2]","previouslyFormattedCitation":"[Cong, Baranowski, 2018; Noori и др., 2019]"},"properties":{"noteIndex":0},"schema":"https://github.com/citation-style-language/schema/raw/master/csl-citation.json"}</w:instrText>
      </w:r>
      <w:r w:rsidR="00A60601" w:rsidRPr="00A60601">
        <w:fldChar w:fldCharType="separate"/>
      </w:r>
      <w:r w:rsidR="008A3EBF" w:rsidRPr="008A3EBF">
        <w:rPr>
          <w:noProof/>
          <w:lang w:val="sr-Latn-RS"/>
        </w:rPr>
        <w:t>[1,2]</w:t>
      </w:r>
      <w:r w:rsidR="00A60601" w:rsidRPr="00A60601">
        <w:fldChar w:fldCharType="end"/>
      </w:r>
      <w:r w:rsidRPr="00841A88">
        <w:t xml:space="preserve">. Метод показывает хорошие результаты при небольшом количестве входных данных. Другой подход к проблеме обнаружения аномалий </w:t>
      </w:r>
      <w:r w:rsidR="007701BE">
        <w:t>–</w:t>
      </w:r>
      <w:r w:rsidRPr="00841A88">
        <w:t xml:space="preserve"> применение </w:t>
      </w:r>
      <w:proofErr w:type="spellStart"/>
      <w:r>
        <w:t>автоэнкодеров</w:t>
      </w:r>
      <w:proofErr w:type="spellEnd"/>
      <w:r w:rsidRPr="00841A88">
        <w:t xml:space="preserve"> (</w:t>
      </w:r>
      <w:r>
        <w:rPr>
          <w:lang w:val="en-US"/>
        </w:rPr>
        <w:t>AE</w:t>
      </w:r>
      <w:r w:rsidRPr="00841A88">
        <w:t>). Это</w:t>
      </w:r>
      <w:r>
        <w:t>т подход</w:t>
      </w:r>
      <w:r w:rsidRPr="00841A88">
        <w:t xml:space="preserve"> может быть реализован на основе многослойного персептрона (</w:t>
      </w:r>
      <w:r w:rsidRPr="00841A88">
        <w:rPr>
          <w:lang w:val="en-US"/>
        </w:rPr>
        <w:t>MLP</w:t>
      </w:r>
      <w:r w:rsidRPr="00841A88">
        <w:t>)</w:t>
      </w:r>
      <w:r w:rsidR="00A60601">
        <w:t xml:space="preserve"> </w:t>
      </w:r>
      <w:r w:rsidR="00A60601">
        <w:fldChar w:fldCharType="begin" w:fldLock="1"/>
      </w:r>
      <w:r w:rsidR="008A3EBF">
        <w:instrText>ADDIN CSL_CITATION {"citationItems":[{"id":"ITEM-1","itemData":{"DOI":"10.1016/j.egyai.2021.100065","ISSN":"26665468","author":[{"dropping-particle":"","family":"Roelofs","given":"Cyriana M.A.","non-dropping-particle":"","parse-names":false,"suffix":""},{"dropping-particle":"","family":"Lutz","given":"Marc-Alexander","non-dropping-particle":"","parse-names":false,"suffix":""},{"dropping-particle":"","family":"Faulstich","given":"Stefan","non-dropping-particle":"","parse-names":false,"suffix":""},{"dropping-particle":"","family":"Vogt","given":"Stephan","non-dropping-particle":"","parse-names":false,"suffix":""}],"container-title":"Energy and AI","id":"ITEM-1","issued":{"date-parts":[["2021","6","1"]]},"page":"100065","publisher":"Elsevier BV","title":"Autoencoder-based anomaly root cause analysis for wind turbines","type":"article-journal","volume":"4"},"uris":["http://www.mendeley.com/documents/?uuid=11dbde6e-cebb-3af9-ab82-a534f6c01d4b"]},{"id":"ITEM-2","itemData":{"DOI":"10.1016/j.cose.2020.102055","ISSN":"01674048","abstract":"Industrial Control Systems (ICS) are found in critical infrastructure, such as, water treatment plants and oil refineries. ICS are often the target of cyber-attacks leading to undesirable consequences. It is essential to detect process anomalies resulting from such attacks before appropriate defensive actions are considered. In this work, a deep autoencoder-based anomaly detector (DAE) is proposed. DAE is trained using data collected during normal operation of a plant. The detection effectiveness of three variants of DAE was experimentally evaluated on an operational Secure Water Treatment (SWaT) plant. Further, the amount of plant design knowledge needed to design DAE was compared with that needed to create design-centric approaches for anomaly detection. Experimental results indicate that the proposed DAE, constructed with minimal design knowledge, is effective in detecting process anomalies resulting due to single and multi-point coordinated attacks with high detection rate and few false alarms.","author":[{"dropping-particle":"","family":"Gauthama Raman","given":"M. R.","non-dropping-particle":"","parse-names":false,"suffix":""},{"dropping-particle":"","family":"Dong","given":"Wenjie","non-dropping-particle":"","parse-names":false,"suffix":""},{"dropping-particle":"","family":"Mathur","given":"Aditya","non-dropping-particle":"","parse-names":false,"suffix":""}],"container-title":"Computers and Security","id":"ITEM-2","issued":{"date-parts":[["2020","12","1"]]},"page":"102055","publisher":"Elsevier Ltd","title":"Deep autoencoders as anomaly detectors: Method and case study in a distributed water treatment plant","type":"article-journal","volume":"99"},"uris":["http://www.mendeley.com/documents/?uuid=d6308cb1-6ef7-421d-825b-6252a2e83b5c"]}],"mendeley":{"formattedCitation":"[3,4]","plainTextFormattedCitation":"[3,4]","previouslyFormattedCitation":"[Gauthama Raman, Dong, Mathur, 2020; Roelofs и др., 2021]"},"properties":{"noteIndex":0},"schema":"https://github.com/citation-style-language/schema/raw/master/csl-citation.json"}</w:instrText>
      </w:r>
      <w:r w:rsidR="00A60601">
        <w:fldChar w:fldCharType="separate"/>
      </w:r>
      <w:r w:rsidR="008A3EBF" w:rsidRPr="008A3EBF">
        <w:rPr>
          <w:noProof/>
        </w:rPr>
        <w:t>[3,4]</w:t>
      </w:r>
      <w:r w:rsidR="00A60601">
        <w:fldChar w:fldCharType="end"/>
      </w:r>
      <w:r w:rsidRPr="00841A88">
        <w:t>. АЭ на основе сверточных нейронных сетей (</w:t>
      </w:r>
      <w:r w:rsidRPr="00841A88">
        <w:rPr>
          <w:lang w:val="en-US"/>
        </w:rPr>
        <w:t>CNN</w:t>
      </w:r>
      <w:r w:rsidRPr="00841A88">
        <w:t xml:space="preserve">) используются для обнаружения аномалий на изображениях </w:t>
      </w:r>
      <w:r w:rsidR="00A60601" w:rsidRPr="00A60601">
        <w:fldChar w:fldCharType="begin" w:fldLock="1"/>
      </w:r>
      <w:r w:rsidR="008A3EBF">
        <w:rPr>
          <w:lang w:val="sr-Latn-RS"/>
        </w:rPr>
        <w:instrText>ADDIN CSL_CITATION {"citationItems":[{"id":"ITEM-1","itemData":{"DOI":"10.1016/j.aei.2021.101272","ISSN":"14740346","abstract":"In this paper, the unsupervised autoencoder learning for automated defect detection in manufacturing is evaluated, where only the defect-free samples are required for the model training. The loss function of a Convolutional Autoencoder (CAE) model only aims at minimizing the reconstruction errors, and makes the representative features widely spread. The proposed CAE in this study incorporates a regularization that improves the feature distribution of defect-free samples within a tight range. It makes the representative feature vectors of all training samples as close as possible to the mean feature vector so that a defect sample in the evaluation stage can generate a distinct distance from the trained center of defect-free samples. The proposed CAE model with regularizations has been tested on a variety of material surfaces, including textural and patterned surfaces in images. The experimental results reveal that the proposed CAE with regularizations significantly outperforms the conventional CAE for defect detection applications in the industry.","author":[{"dropping-particle":"","family":"Tsai","given":"Du Ming","non-dropping-particle":"","parse-names":false,"suffix":""},{"dropping-particle":"","family":"Jen","given":"Po Hao","non-dropping-particle":"","parse-names":false,"suffix":""}],"container-title":"Advanced Engineering Informatics","id":"ITEM-1","issued":{"date-parts":[["2021","4","1"]]},"page":"101272","publisher":"Elsevier Ltd","title":"Autoencoder-based anomaly detection for surface defect inspection","type":"article-journal","volume":"48"},"uris":["http://www.mendeley.com/documents/?uuid=c6830d9d-f286-437a-b26e-df03904e7a18"]},{"id":"ITEM-2","itemData":{"DOI":"10.1016/j.neucom.2021.04.033","ISSN":"09252312","author":[{"dropping-particle":"","family":"Yu","given":"Qien","non-dropping-particle":"","parse-names":false,"suffix":""},{"dropping-particle":"","family":"Kavitha","given":"Muthusubash","non-dropping-particle":"","parse-names":false,"suffix":""},{"dropping-particle":"","family":"Kurita","given":"Takio","non-dropping-particle":"","parse-names":false,"suffix":""}],"container-title":"Neurocomputing","id":"ITEM-2","issued":{"date-parts":[["2021","8","25"]]},"page":"372-388","publisher":"Elsevier BV","title":"Autoencoder framework based on orthogonal projection constraints improves anomalies detection","type":"article-journal","volume":"450"},"uris":["http://www.mendeley.com/documents/?uuid=474cdd68-99ef-327a-be7a-d9ca7ee18063"]}],"mendeley":{"formattedCitation":"[5,6]","plainTextFormattedCitation":"[5,6]","previouslyFormattedCitation":"[Tsai, Jen, 2021; Yu, Kavitha, Kurita, 2021]"},"properties":{"noteIndex":0},"schema":"https://github.com/citation-style-language/schema/raw/master/csl-citation.json"}</w:instrText>
      </w:r>
      <w:r w:rsidR="00A60601" w:rsidRPr="00A60601">
        <w:fldChar w:fldCharType="separate"/>
      </w:r>
      <w:r w:rsidR="008A3EBF" w:rsidRPr="008A3EBF">
        <w:rPr>
          <w:noProof/>
          <w:lang w:val="sr-Latn-RS"/>
        </w:rPr>
        <w:t>[5,6]</w:t>
      </w:r>
      <w:r w:rsidR="00A60601" w:rsidRPr="00A60601">
        <w:fldChar w:fldCharType="end"/>
      </w:r>
      <w:r w:rsidRPr="00841A88">
        <w:t xml:space="preserve">. Сеть Другим применением </w:t>
      </w:r>
      <w:r w:rsidRPr="00841A88">
        <w:rPr>
          <w:lang w:val="en-US"/>
        </w:rPr>
        <w:t>AE</w:t>
      </w:r>
      <w:r w:rsidRPr="00841A88">
        <w:t xml:space="preserve"> может быть извлечени</w:t>
      </w:r>
      <w:r>
        <w:t>е</w:t>
      </w:r>
      <w:r w:rsidRPr="00841A88">
        <w:t xml:space="preserve"> признаков и фильтраци</w:t>
      </w:r>
      <w:r>
        <w:t>я</w:t>
      </w:r>
      <w:r w:rsidRPr="00841A88">
        <w:t xml:space="preserve"> данных </w:t>
      </w:r>
      <w:r w:rsidR="00A60601" w:rsidRPr="00A60601">
        <w:fldChar w:fldCharType="begin" w:fldLock="1"/>
      </w:r>
      <w:r w:rsidR="008A3EBF">
        <w:rPr>
          <w:lang w:val="sr-Latn-RS"/>
        </w:rPr>
        <w:instrText>ADDIN CSL_CITATION {"citationItems":[{"id":"ITEM-1","itemData":{"DOI":"10.3390/s19040972","ISSN":"14248220","PMID":"30823579","abstract":"Deep learning methods have been widely used in the field of intelligent fault diagnosis due to their powerful feature learning and classification capabilities. However, it is easy to overfit depth models because of the large number of parameters brought by the multilayer-structure. As a result, the methods with excellent performance under experimental conditions may severely degrade under noisy environment conditions, which are ubiquitous in practical industrial applications. In this paper, a novel method combining a one-dimensional (1-D) denoising convolutional autoencoder (DCAE) and a 1-D convolutional neural network (CNN) is proposed to address this problem, whereby the former is used for noise reduction of raw vibration signals and the latter for fault diagnosis using the de-noised signals. The DCAE model is trained with noisy input for denoising learning. In the CNN model, a global average pooling layer, instead of fully-connected layers, is applied as a classifier to reduce the number of parameters and the risk of overfitting. In addition, randomly corrupted signals are adopted as training samples to improve the anti-noise diagnosis ability. The proposed method is validated by bearing and gearbox datasets mixed with Gaussian noise. The experimental result shows that the proposed DCAE model is effective in denoising and almost causes no loss of input information, while the using of global average pooling and input-corrupt training improves the anti-noise ability of the CNN model. As a result, the method combined the DCAE model and the CNN model can realize high-accuracy diagnosis even under noisy environment.","author":[{"dropping-particle":"","family":"Liu","given":"Xingchen","non-dropping-particle":"","parse-names":false,"suffix":""},{"dropping-particle":"","family":"Zhou","given":"Qicai","non-dropping-particle":"","parse-names":false,"suffix":""},{"dropping-particle":"","family":"Zhao","given":"Jiong","non-dropping-particle":"","parse-names":false,"suffix":""},{"dropping-particle":"","family":"Shen","given":"Hehong","non-dropping-particle":"","parse-names":false,"suffix":""},{"dropping-particle":"","family":"Xiong","given":"Xiaolei","non-dropping-particle":"","parse-names":false,"suffix":""}],"container-title":"Sensors (Switzerland)","id":"ITEM-1","issue":"4","issued":{"date-parts":[["2019"]]},"title":"Fault diagnosis of rotating machinery under noisy environment conditions based on a 1-D convolutional autoencoder and 1-D convolutional neural network","type":"article-journal","volume":"19"},"uris":["http://www.mendeley.com/documents/?uuid=127551c3-16e5-4743-9730-3da5fd7def00"]},{"id":"ITEM-2","itemData":{"DOI":"10.1016/j.ifacol.2019.12.420","ISSN":"24058963","abstract":"Autoencoder has been popularly used as an effective feature extraction method in fault diagnosis. However, the autoencoder algorithms neglect local structure and class information that is available in the training set. To address this problem, a novel feature extraction approach based on discriminative graph regularized autoencoder is proposed for fault diagnosis task. A single-layer autoencoder with nonlinear layers is adopted to extract nonlinear features automatically from input signals. Locality relationship of original data is propagated to the feature extraction stage via a graph to learn internal representations that go beyond reconstruction and on to locality preservation. To better exploit the discriminative information, the label information of training samples is embedded to the graph to improve the fault diagnosis performance. A real industrial process are used to comparing the performance with commonly used diagnosis method, the promising experimental results validate the superiority of the proposed method.","author":[{"dropping-particle":"","family":"Li","given":"Yanxia","non-dropping-particle":"","parse-names":false,"suffix":""},{"dropping-particle":"","family":"Chai","given":"Yi","non-dropping-particle":"","parse-names":false,"suffix":""},{"dropping-particle":"","family":"Zhou","given":"Han","non-dropping-particle":"","parse-names":false,"suffix":""},{"dropping-particle":"","family":"Yin","given":"Hongpeng","non-dropping-particle":"","parse-names":false,"suffix":""}],"container-title":"IFAC-PapersOnLine","id":"ITEM-2","issue":"24","issued":{"date-parts":[["2019"]]},"page":"272-277","publisher":"Elsevier Ltd","title":"A novel feature extraction method based on discriminative graph regularized autoencoder for fault diagnosis","type":"article-journal","volume":"52"},"uris":["http://www.mendeley.com/documents/?uuid=7cd1c5f9-2de2-4f7d-9bd9-bfa6bbf5a5d1"]}],"mendeley":{"formattedCitation":"[7,8]","plainTextFormattedCitation":"[7,8]","previouslyFormattedCitation":"[Li и др., 2019; Liu и др., 2019]"},"properties":{"noteIndex":0},"schema":"https://github.com/citation-style-language/schema/raw/master/csl-citation.json"}</w:instrText>
      </w:r>
      <w:r w:rsidR="00A60601" w:rsidRPr="00A60601">
        <w:fldChar w:fldCharType="separate"/>
      </w:r>
      <w:r w:rsidR="008A3EBF" w:rsidRPr="008A3EBF">
        <w:rPr>
          <w:noProof/>
          <w:lang w:val="sr-Latn-RS"/>
        </w:rPr>
        <w:t>[7,8]</w:t>
      </w:r>
      <w:r w:rsidR="00A60601" w:rsidRPr="00A60601">
        <w:fldChar w:fldCharType="end"/>
      </w:r>
      <w:r w:rsidRPr="00841A88">
        <w:t xml:space="preserve">. </w:t>
      </w:r>
      <w:r w:rsidR="00E53C7D">
        <w:t>К</w:t>
      </w:r>
      <w:r w:rsidRPr="00841A88">
        <w:t xml:space="preserve">лассификация для обнаружения дефектов - более сложная задача. В этой области широко используются сети </w:t>
      </w:r>
      <w:r w:rsidRPr="00841A88">
        <w:rPr>
          <w:lang w:val="en-US"/>
        </w:rPr>
        <w:t>MLP</w:t>
      </w:r>
      <w:r w:rsidRPr="00841A88">
        <w:t xml:space="preserve"> </w:t>
      </w:r>
      <w:r w:rsidR="00A60601" w:rsidRPr="00A60601">
        <w:fldChar w:fldCharType="begin" w:fldLock="1"/>
      </w:r>
      <w:r w:rsidR="008A3EBF">
        <w:rPr>
          <w:lang w:val="sr-Latn-RS"/>
        </w:rPr>
        <w:instrText>ADDIN CSL_CITATION {"citationItems":[{"id":"ITEM-1","itemData":{"DOI":"10.1016/j.compeleceng.2021.107070","ISSN":"00457906","abstract":"The stator current signals of mining asynchronous motor are often non-stationary, making it challenging to extract fault features in the time domain. Therefore, this paper proposes a rotor fault diagnosis method based on the combination of Modified Ensemble Empirical Mode Decomposition (MEEMD) energy entropy and Artificial Neural Network (ANN). Firstly, the stator current signals are decomposed into a series of Intrinsic Mode Function (IMF) components by the MEEMD. Secondly, the IMF components with the most abundant information are selected by the cross-correlation criterion, and their energy entropy is calculated to construct feature vectors. Finally, the feature vectors are input into the ANN for training and state recognition. The faulty motor is modeled by ANSYS Maxwell software to obtain the simulated data. It is verified that the MEEMD-ANN method is feasible for fault diagnosis of mine motors, which can accurately identify the different status of motors, including normal state, broken rotor bars, and air gap eccentricity, the recognition rate can reach 99%. The MEEMD-ANN improves the accuracy by 2% compared with the EEMD-ANN, improves the accuracy by 3.75% compared with the MEEMD-SVM.","author":[{"dropping-particle":"","family":"Yang","given":"Zhanshe","non-dropping-particle":"","parse-names":false,"suffix":""},{"dropping-particle":"","family":"Kong","given":"Chenzai","non-dropping-particle":"","parse-names":false,"suffix":""},{"dropping-particle":"","family":"Wang","given":"Yunhao","non-dropping-particle":"","parse-names":false,"suffix":""},{"dropping-particle":"","family":"Rong","given":"Xiang","non-dropping-particle":"","parse-names":false,"suffix":""},{"dropping-particle":"","family":"Wei","given":"Lipeng","non-dropping-particle":"","parse-names":false,"suffix":""}],"container-title":"Computers and Electrical Engineering","id":"ITEM-1","issued":{"date-parts":[["2021","6","1"]]},"page":"107070","publisher":"Elsevier Ltd","title":"Fault diagnosis of mine asynchronous motor based on MEEMD energy entropy and ANN","type":"article-journal","volume":"92"},"uris":["http://www.mendeley.com/documents/?uuid=ed3562d0-8632-3c4d-bf2e-83f22d46c025"]}],"mendeley":{"formattedCitation":"[9]","plainTextFormattedCitation":"[9]","previouslyFormattedCitation":"[Yang и др., 2021]"},"properties":{"noteIndex":0},"schema":"https://github.com/citation-style-language/schema/raw/master/csl-citation.json"}</w:instrText>
      </w:r>
      <w:r w:rsidR="00A60601" w:rsidRPr="00A60601">
        <w:fldChar w:fldCharType="separate"/>
      </w:r>
      <w:r w:rsidR="008A3EBF" w:rsidRPr="008A3EBF">
        <w:rPr>
          <w:noProof/>
          <w:lang w:val="sr-Latn-RS"/>
        </w:rPr>
        <w:t>[9]</w:t>
      </w:r>
      <w:r w:rsidR="00A60601" w:rsidRPr="00A60601">
        <w:fldChar w:fldCharType="end"/>
      </w:r>
      <w:r w:rsidR="00E53C7D">
        <w:t>.</w:t>
      </w:r>
      <w:r w:rsidRPr="00841A88">
        <w:t xml:space="preserve"> Если данные могут быть представлены в виде изображений, рекомендуется использовать двумерные </w:t>
      </w:r>
      <w:r w:rsidRPr="00841A88">
        <w:rPr>
          <w:lang w:val="en-US"/>
        </w:rPr>
        <w:t>CNN</w:t>
      </w:r>
      <w:r w:rsidRPr="00841A88">
        <w:t xml:space="preserve"> </w:t>
      </w:r>
      <w:r w:rsidR="00A60601" w:rsidRPr="00A60601">
        <w:fldChar w:fldCharType="begin" w:fldLock="1"/>
      </w:r>
      <w:r w:rsidR="008A3EBF">
        <w:rPr>
          <w:lang w:val="sr-Latn-RS"/>
        </w:rPr>
        <w:instrText>ADDIN CSL_CITATION {"citationItems":[{"id":"ITEM-1","itemData":{"DOI":"10.1016/j.apacoust.2020.107399","ISSN":"1872910X","abstract":"An improved CNN is proposed for the diagnosis of defects in components of a centrifugal pump. The improvement is attained by modifying the cost function of CNN. For defect identification, first, grey scale acoustic images are obtained by processing acoustic signals using analytical wavelet transform (AWT). Second, a new entropy based divergence function, a type of regularization function is introduced in the cost function of CNN which avoids redundant activation of hidden layer in CNN, thus ensuring sparsity by reducing number of training parameters and avoid over-fitting problem in CNN. Third, modeling of improved CNN is done using grey scale acoustic images. After, training, finally test data is applied to improved CNN for the identification of defects. Experimental results achieved while diagnosis defects of centrifugal pump show that the proposed improved CNN has a significant improvement of identification accuracy of about 3.2% over traditional CNN.","author":[{"dropping-particle":"","family":"Kumar","given":"Anil","non-dropping-particle":"","parse-names":false,"suffix":""},{"dropping-particle":"","family":"Gandhi","given":"C. P.","non-dropping-particle":"","parse-names":false,"suffix":""},{"dropping-particle":"","family":"Zhou","given":"Yuqing","non-dropping-particle":"","parse-names":false,"suffix":""},{"dropping-particle":"","family":"Kumar","given":"Rajesh","non-dropping-particle":"","parse-names":false,"suffix":""},{"dropping-particle":"","family":"Xiang","given":"Jiawei","non-dropping-particle":"","parse-names":false,"suffix":""}],"container-title":"Applied Acoustics","id":"ITEM-1","issued":{"date-parts":[["2020","10","1"]]},"page":"107399","publisher":"Elsevier Ltd","title":"Improved deep convolution neural network (CNN) for the identification of defects in the centrifugal pump using acoustic images","type":"article-journal","volume":"167"},"uris":["http://www.mendeley.com/documents/?uuid=4034052d-f038-3a0e-91cb-5a3225d408a0"]}],"mendeley":{"formattedCitation":"[10]","plainTextFormattedCitation":"[10]","previouslyFormattedCitation":"[Kumar и др., 2020]"},"properties":{"noteIndex":0},"schema":"https://github.com/citation-style-language/schema/raw/master/csl-citation.json"}</w:instrText>
      </w:r>
      <w:r w:rsidR="00A60601" w:rsidRPr="00A60601">
        <w:fldChar w:fldCharType="separate"/>
      </w:r>
      <w:r w:rsidR="008A3EBF" w:rsidRPr="008A3EBF">
        <w:rPr>
          <w:noProof/>
        </w:rPr>
        <w:t>[10]</w:t>
      </w:r>
      <w:r w:rsidR="00A60601" w:rsidRPr="00A60601">
        <w:fldChar w:fldCharType="end"/>
      </w:r>
      <w:r w:rsidRPr="00841A88">
        <w:t xml:space="preserve">. Одномерные </w:t>
      </w:r>
      <w:r w:rsidRPr="00841A88">
        <w:rPr>
          <w:lang w:val="en-US"/>
        </w:rPr>
        <w:t>CNN</w:t>
      </w:r>
      <w:r w:rsidRPr="00841A88">
        <w:t xml:space="preserve"> применимы при обработке временных рядов </w:t>
      </w:r>
      <w:r w:rsidR="00A60601" w:rsidRPr="00A60601">
        <w:rPr>
          <w:lang w:val="sr-Latn-RS"/>
        </w:rPr>
        <w:fldChar w:fldCharType="begin" w:fldLock="1"/>
      </w:r>
      <w:r w:rsidR="008A3EBF">
        <w:rPr>
          <w:lang w:val="sr-Latn-RS"/>
        </w:rPr>
        <w:instrText>ADDIN CSL_CITATION {"citationItems":[{"id":"ITEM-1","itemData":{"DOI":"10.1016/j.measurement.2020.108518","ISSN":"02632241","abstract":"Bearing fault diagnosis is an important part of rotating machinery maintenance. Existing diagnosis methods based on single-modal signals not only have unsatisfactory accuracy, but also bear the inherent risk of being misguided by single-modal signal noise. A new method is put forward that fuses multi-modal sensor signals, i.e. the data collected by an accelerometer and a microphone, to realize more accurate and robust bearing-fault diagnosis. The proposed method extracts features from raw vibration signals and acoustic signals, and fuses them using the 1D-CNN-based networks. Extensive experimental results obtained on ten groups of bearings are used to evaluate the performance of the proposed method. By analyzing the loss function and accuracy rate under different SNRs, it is empirically found that the proposed method achieves higher rate of diagnosis accuracy than the algorithms based on a single-modal sensor. Moreover, a visualization analysis is also conducted to investigate the inner mechanism of the proposed 1D-CNN-based method.","author":[{"dropping-particle":"","family":"Wang","given":"Xin","non-dropping-particle":"","parse-names":false,"suffix":""},{"dropping-particle":"","family":"Mao","given":"Dongxing","non-dropping-particle":"","parse-names":false,"suffix":""},{"dropping-particle":"","family":"Li","given":"Xiaodong","non-dropping-particle":"","parse-names":false,"suffix":""}],"container-title":"Measurement: Journal of the International Measurement Confederation","id":"ITEM-1","issued":{"date-parts":[["2021","3","1"]]},"page":"108518","publisher":"Elsevier B.V.","title":"Bearing fault diagnosis based on vibro-acoustic data fusion and 1D-CNN network","type":"article-journal","volume":"173"},"uris":["http://www.mendeley.com/documents/?uuid=fc1f258d-16ba-3228-8076-f9b9aa1763ab"]},{"id":"ITEM-2","itemData":{"DOI":"10.1155/2020/4302184","ISSN":"15635147","abstract":"In many real-world fault diagnosis applications, due to the frequent changes in working conditions, the distribution of labeled training data (source domain) is different from the distribution of the unlabeled test data (target domain), which leads to performance degradation. In order to solve this problem, an end-to-end unsupervised domain adaptation bear fault diagnosis model that combines Riemann metric correlation alignment and one-dimensional convolutional neural network (RMCA-1DCNN) is proposed in this study. Second-order statistic alignment of the specific activation layer in source and target domains is considered to be a regularization item and embedded in the deep convolutional neural network architecture to compensate for domain shift. Experimental results on the Case Western Reserve University motor bearing database demonstrate that the proposed method has strong fault-discriminative and domain-invariant capacity. Therefore, the proposed method can achieve higher diagnosis accuracy than that of other existing experimental methods.","author":[{"dropping-particle":"","family":"An","given":"Jing","non-dropping-particle":"","parse-names":false,"suffix":""},{"dropping-particle":"","family":"Ai","given":"Ping","non-dropping-particle":"","parse-names":false,"suffix":""}],"container-title":"Mathematical Problems in Engineering","id":"ITEM-2","issue":"Mmd","issued":{"date-parts":[["2020"]]},"title":"Deep Domain Adaptation Model for Bearing Fault Diagnosis with Riemann Metric Correlation Alignment","type":"article-journal","volume":"2020"},"uris":["http://www.mendeley.com/documents/?uuid=7332e362-f61b-40cb-855b-5ffdbd50c4d9"]}],"mendeley":{"formattedCitation":"[11,12]","plainTextFormattedCitation":"[11,12]","previouslyFormattedCitation":"[An, Ai, 2020; Wang, Mao, Li, 2021]"},"properties":{"noteIndex":0},"schema":"https://github.com/citation-style-language/schema/raw/master/csl-citation.json"}</w:instrText>
      </w:r>
      <w:r w:rsidR="00A60601" w:rsidRPr="00A60601">
        <w:rPr>
          <w:lang w:val="sr-Latn-RS"/>
        </w:rPr>
        <w:fldChar w:fldCharType="separate"/>
      </w:r>
      <w:r w:rsidR="008A3EBF" w:rsidRPr="008A3EBF">
        <w:rPr>
          <w:noProof/>
        </w:rPr>
        <w:t>[11,12]</w:t>
      </w:r>
      <w:r w:rsidR="00A60601" w:rsidRPr="00A60601">
        <w:fldChar w:fldCharType="end"/>
      </w:r>
      <w:r w:rsidRPr="00841A88">
        <w:t>.</w:t>
      </w:r>
    </w:p>
    <w:p w14:paraId="15168532" w14:textId="04ADE557" w:rsidR="00841A88" w:rsidRPr="00841A88" w:rsidRDefault="00841A88" w:rsidP="00841A88">
      <w:r>
        <w:t>Данная</w:t>
      </w:r>
      <w:r w:rsidRPr="00841A88">
        <w:t xml:space="preserve"> статья посвящена применению машинного обучения для диагностики неисправностей </w:t>
      </w:r>
      <w:r>
        <w:t>роторных систем</w:t>
      </w:r>
      <w:r w:rsidRPr="00841A88">
        <w:t xml:space="preserve"> с подшипниками</w:t>
      </w:r>
      <w:r>
        <w:t xml:space="preserve"> жидкостного трения</w:t>
      </w:r>
      <w:r w:rsidRPr="00841A88">
        <w:t xml:space="preserve">. Основные проблемы связаны со слабым влиянием наблюдаемых дефектов на результаты </w:t>
      </w:r>
      <w:r w:rsidR="005E0AA2">
        <w:t>измерений</w:t>
      </w:r>
      <w:r w:rsidRPr="00841A88">
        <w:t xml:space="preserve"> и переобучением при обучении искусственных</w:t>
      </w:r>
      <w:r>
        <w:t xml:space="preserve"> нейронных</w:t>
      </w:r>
      <w:r w:rsidRPr="00841A88">
        <w:t xml:space="preserve"> сетей.</w:t>
      </w:r>
    </w:p>
    <w:p w14:paraId="7D261831" w14:textId="17BEB95A" w:rsidR="000301D5" w:rsidRDefault="0016251A" w:rsidP="00841A88">
      <w:r>
        <w:t>Экспериментальная установка</w:t>
      </w:r>
      <w:r w:rsidR="00841A88" w:rsidRPr="00841A88">
        <w:t xml:space="preserve"> представляет собой </w:t>
      </w:r>
      <w:r>
        <w:t xml:space="preserve">роторную систему на подшипниках жидкостного трения с мультисенсорной системой измерения </w:t>
      </w:r>
      <w:r w:rsidR="00A60601" w:rsidRPr="00A60601">
        <w:rPr>
          <w:lang w:val="en-US"/>
        </w:rPr>
        <w:fldChar w:fldCharType="begin" w:fldLock="1"/>
      </w:r>
      <w:r w:rsidR="008A3EBF">
        <w:rPr>
          <w:lang w:val="en-US"/>
        </w:rPr>
        <w:instrText>ADDIN</w:instrText>
      </w:r>
      <w:r w:rsidR="008A3EBF" w:rsidRPr="008A3EBF">
        <w:instrText xml:space="preserve"> </w:instrText>
      </w:r>
      <w:r w:rsidR="008A3EBF">
        <w:rPr>
          <w:lang w:val="en-US"/>
        </w:rPr>
        <w:instrText>CSL</w:instrText>
      </w:r>
      <w:r w:rsidR="008A3EBF" w:rsidRPr="008A3EBF">
        <w:instrText>_</w:instrText>
      </w:r>
      <w:r w:rsidR="008A3EBF">
        <w:rPr>
          <w:lang w:val="en-US"/>
        </w:rPr>
        <w:instrText>CITATION</w:instrText>
      </w:r>
      <w:r w:rsidR="008A3EBF" w:rsidRPr="008A3EBF">
        <w:instrText xml:space="preserve"> {"</w:instrText>
      </w:r>
      <w:r w:rsidR="008A3EBF">
        <w:rPr>
          <w:lang w:val="en-US"/>
        </w:rPr>
        <w:instrText>citationItems</w:instrText>
      </w:r>
      <w:r w:rsidR="008A3EBF" w:rsidRPr="008A3EBF">
        <w:instrText>":[{"</w:instrText>
      </w:r>
      <w:r w:rsidR="008A3EBF">
        <w:rPr>
          <w:lang w:val="en-US"/>
        </w:rPr>
        <w:instrText>id</w:instrText>
      </w:r>
      <w:r w:rsidR="008A3EBF" w:rsidRPr="008A3EBF">
        <w:instrText>":"</w:instrText>
      </w:r>
      <w:r w:rsidR="008A3EBF">
        <w:rPr>
          <w:lang w:val="en-US"/>
        </w:rPr>
        <w:instrText>ITEM</w:instrText>
      </w:r>
      <w:r w:rsidR="008A3EBF" w:rsidRPr="008A3EBF">
        <w:instrText>-1","</w:instrText>
      </w:r>
      <w:r w:rsidR="008A3EBF">
        <w:rPr>
          <w:lang w:val="en-US"/>
        </w:rPr>
        <w:instrText>itemData</w:instrText>
      </w:r>
      <w:r w:rsidR="008A3EBF" w:rsidRPr="008A3EBF">
        <w:instrText>":{"</w:instrText>
      </w:r>
      <w:r w:rsidR="008A3EBF">
        <w:rPr>
          <w:lang w:val="en-US"/>
        </w:rPr>
        <w:instrText>DOI</w:instrText>
      </w:r>
      <w:r w:rsidR="008A3EBF" w:rsidRPr="008A3EBF">
        <w:instrText>":"10.1016/</w:instrText>
      </w:r>
      <w:r w:rsidR="008A3EBF">
        <w:rPr>
          <w:lang w:val="en-US"/>
        </w:rPr>
        <w:instrText>j</w:instrText>
      </w:r>
      <w:r w:rsidR="008A3EBF" w:rsidRPr="008A3EBF">
        <w:instrText>.</w:instrText>
      </w:r>
      <w:r w:rsidR="008A3EBF">
        <w:rPr>
          <w:lang w:val="en-US"/>
        </w:rPr>
        <w:instrText>triboint</w:instrText>
      </w:r>
      <w:r w:rsidR="008A3EBF" w:rsidRPr="008A3EBF">
        <w:instrText>.2021.107027","</w:instrText>
      </w:r>
      <w:r w:rsidR="008A3EBF">
        <w:rPr>
          <w:lang w:val="en-US"/>
        </w:rPr>
        <w:instrText>ISSN</w:instrText>
      </w:r>
      <w:r w:rsidR="008A3EBF" w:rsidRPr="008A3EBF">
        <w:instrText>":"0301679</w:instrText>
      </w:r>
      <w:r w:rsidR="008A3EBF">
        <w:rPr>
          <w:lang w:val="en-US"/>
        </w:rPr>
        <w:instrText>X</w:instrText>
      </w:r>
      <w:r w:rsidR="008A3EBF" w:rsidRPr="008A3EBF">
        <w:instrText>","</w:instrText>
      </w:r>
      <w:r w:rsidR="008A3EBF">
        <w:rPr>
          <w:lang w:val="en-US"/>
        </w:rPr>
        <w:instrText>abstract</w:instrText>
      </w:r>
      <w:r w:rsidR="008A3EBF" w:rsidRPr="008A3EBF">
        <w:instrText>":"</w:instrText>
      </w:r>
      <w:r w:rsidR="008A3EBF">
        <w:rPr>
          <w:lang w:val="en-US"/>
        </w:rPr>
        <w:instrText>The</w:instrText>
      </w:r>
      <w:r w:rsidR="008A3EBF" w:rsidRPr="008A3EBF">
        <w:instrText xml:space="preserve"> </w:instrText>
      </w:r>
      <w:r w:rsidR="008A3EBF">
        <w:rPr>
          <w:lang w:val="en-US"/>
        </w:rPr>
        <w:instrText>paper</w:instrText>
      </w:r>
      <w:r w:rsidR="008A3EBF" w:rsidRPr="008A3EBF">
        <w:instrText xml:space="preserve"> </w:instrText>
      </w:r>
      <w:r w:rsidR="008A3EBF">
        <w:rPr>
          <w:lang w:val="en-US"/>
        </w:rPr>
        <w:instrText>is</w:instrText>
      </w:r>
      <w:r w:rsidR="008A3EBF" w:rsidRPr="008A3EBF">
        <w:instrText xml:space="preserve"> </w:instrText>
      </w:r>
      <w:r w:rsidR="008A3EBF">
        <w:rPr>
          <w:lang w:val="en-US"/>
        </w:rPr>
        <w:instrText>a</w:instrText>
      </w:r>
      <w:r w:rsidR="008A3EBF" w:rsidRPr="008A3EBF">
        <w:instrText xml:space="preserve"> </w:instrText>
      </w:r>
      <w:r w:rsidR="008A3EBF">
        <w:rPr>
          <w:lang w:val="en-US"/>
        </w:rPr>
        <w:instrText>theoretical</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experimental</w:instrText>
      </w:r>
      <w:r w:rsidR="008A3EBF" w:rsidRPr="008A3EBF">
        <w:instrText xml:space="preserve"> </w:instrText>
      </w:r>
      <w:r w:rsidR="008A3EBF">
        <w:rPr>
          <w:lang w:val="en-US"/>
        </w:rPr>
        <w:instrText>research</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viscosity</w:instrText>
      </w:r>
      <w:r w:rsidR="008A3EBF" w:rsidRPr="008A3EBF">
        <w:instrText xml:space="preserve"> </w:instrText>
      </w:r>
      <w:r w:rsidR="008A3EBF">
        <w:rPr>
          <w:lang w:val="en-US"/>
        </w:rPr>
        <w:instrText>wedge</w:instrText>
      </w:r>
      <w:r w:rsidR="008A3EBF" w:rsidRPr="008A3EBF">
        <w:instrText xml:space="preserve"> </w:instrText>
      </w:r>
      <w:r w:rsidR="008A3EBF">
        <w:rPr>
          <w:lang w:val="en-US"/>
        </w:rPr>
        <w:instrText>effect</w:instrText>
      </w:r>
      <w:r w:rsidR="008A3EBF" w:rsidRPr="008A3EBF">
        <w:instrText xml:space="preserve"> </w:instrText>
      </w:r>
      <w:r w:rsidR="008A3EBF">
        <w:rPr>
          <w:lang w:val="en-US"/>
        </w:rPr>
        <w:instrText>in</w:instrText>
      </w:r>
      <w:r w:rsidR="008A3EBF" w:rsidRPr="008A3EBF">
        <w:instrText xml:space="preserve"> </w:instrText>
      </w:r>
      <w:r w:rsidR="008A3EBF">
        <w:rPr>
          <w:lang w:val="en-US"/>
        </w:rPr>
        <w:instrText>a</w:instrText>
      </w:r>
      <w:r w:rsidR="008A3EBF" w:rsidRPr="008A3EBF">
        <w:instrText xml:space="preserve"> </w:instrText>
      </w:r>
      <w:r w:rsidR="008A3EBF">
        <w:rPr>
          <w:lang w:val="en-US"/>
        </w:rPr>
        <w:instrText>thin</w:instrText>
      </w:r>
      <w:r w:rsidR="008A3EBF" w:rsidRPr="008A3EBF">
        <w:instrText xml:space="preserve"> </w:instrText>
      </w:r>
      <w:r w:rsidR="008A3EBF">
        <w:rPr>
          <w:lang w:val="en-US"/>
        </w:rPr>
        <w:instrText>incompressible</w:instrText>
      </w:r>
      <w:r w:rsidR="008A3EBF" w:rsidRPr="008A3EBF">
        <w:instrText xml:space="preserve"> </w:instrText>
      </w:r>
      <w:r w:rsidR="008A3EBF">
        <w:rPr>
          <w:lang w:val="en-US"/>
        </w:rPr>
        <w:instrText>fluid</w:instrText>
      </w:r>
      <w:r w:rsidR="008A3EBF" w:rsidRPr="008A3EBF">
        <w:instrText xml:space="preserve"> </w:instrText>
      </w:r>
      <w:r w:rsidR="008A3EBF">
        <w:rPr>
          <w:lang w:val="en-US"/>
        </w:rPr>
        <w:instrText>film</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goal</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theoretical</w:instrText>
      </w:r>
      <w:r w:rsidR="008A3EBF" w:rsidRPr="008A3EBF">
        <w:instrText xml:space="preserve"> </w:instrText>
      </w:r>
      <w:r w:rsidR="008A3EBF">
        <w:rPr>
          <w:lang w:val="en-US"/>
        </w:rPr>
        <w:instrText>part</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work</w:instrText>
      </w:r>
      <w:r w:rsidR="008A3EBF" w:rsidRPr="008A3EBF">
        <w:instrText xml:space="preserve"> </w:instrText>
      </w:r>
      <w:r w:rsidR="008A3EBF">
        <w:rPr>
          <w:lang w:val="en-US"/>
        </w:rPr>
        <w:instrText>is</w:instrText>
      </w:r>
      <w:r w:rsidR="008A3EBF" w:rsidRPr="008A3EBF">
        <w:instrText xml:space="preserve"> </w:instrText>
      </w:r>
      <w:r w:rsidR="008A3EBF">
        <w:rPr>
          <w:lang w:val="en-US"/>
        </w:rPr>
        <w:instrText>a</w:instrText>
      </w:r>
      <w:r w:rsidR="008A3EBF" w:rsidRPr="008A3EBF">
        <w:instrText xml:space="preserve"> </w:instrText>
      </w:r>
      <w:r w:rsidR="008A3EBF">
        <w:rPr>
          <w:lang w:val="en-US"/>
        </w:rPr>
        <w:instrText>new</w:instrText>
      </w:r>
      <w:r w:rsidR="008A3EBF" w:rsidRPr="008A3EBF">
        <w:instrText xml:space="preserve"> </w:instrText>
      </w:r>
      <w:r w:rsidR="008A3EBF">
        <w:rPr>
          <w:lang w:val="en-US"/>
        </w:rPr>
        <w:instrText>look</w:instrText>
      </w:r>
      <w:r w:rsidR="008A3EBF" w:rsidRPr="008A3EBF">
        <w:instrText xml:space="preserve"> </w:instrText>
      </w:r>
      <w:r w:rsidR="008A3EBF">
        <w:rPr>
          <w:lang w:val="en-US"/>
        </w:rPr>
        <w:instrText>on</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solution</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Navier</w:instrText>
      </w:r>
      <w:r w:rsidR="008A3EBF" w:rsidRPr="008A3EBF">
        <w:instrText>-</w:instrText>
      </w:r>
      <w:r w:rsidR="008A3EBF">
        <w:rPr>
          <w:lang w:val="en-US"/>
        </w:rPr>
        <w:instrText>Stokes</w:instrText>
      </w:r>
      <w:r w:rsidR="008A3EBF" w:rsidRPr="008A3EBF">
        <w:instrText xml:space="preserve"> </w:instrText>
      </w:r>
      <w:r w:rsidR="008A3EBF">
        <w:rPr>
          <w:lang w:val="en-US"/>
        </w:rPr>
        <w:instrText>equation</w:instrText>
      </w:r>
      <w:r w:rsidR="008A3EBF" w:rsidRPr="008A3EBF">
        <w:instrText xml:space="preserve">, </w:instrText>
      </w:r>
      <w:r w:rsidR="008A3EBF">
        <w:rPr>
          <w:lang w:val="en-US"/>
        </w:rPr>
        <w:instrText>when</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viscosity</w:instrText>
      </w:r>
      <w:r w:rsidR="008A3EBF" w:rsidRPr="008A3EBF">
        <w:instrText xml:space="preserve"> </w:instrText>
      </w:r>
      <w:r w:rsidR="008A3EBF">
        <w:rPr>
          <w:lang w:val="en-US"/>
        </w:rPr>
        <w:instrText>function</w:instrText>
      </w:r>
      <w:r w:rsidR="008A3EBF" w:rsidRPr="008A3EBF">
        <w:instrText xml:space="preserve"> </w:instrText>
      </w:r>
      <w:r w:rsidR="008A3EBF">
        <w:rPr>
          <w:lang w:val="en-US"/>
        </w:rPr>
        <w:instrText>is</w:instrText>
      </w:r>
      <w:r w:rsidR="008A3EBF" w:rsidRPr="008A3EBF">
        <w:instrText xml:space="preserve"> </w:instrText>
      </w:r>
      <w:r w:rsidR="008A3EBF">
        <w:rPr>
          <w:lang w:val="en-US"/>
        </w:rPr>
        <w:instrText>unknown</w:instrText>
      </w:r>
      <w:r w:rsidR="008A3EBF" w:rsidRPr="008A3EBF">
        <w:instrText xml:space="preserve">, </w:instrText>
      </w:r>
      <w:r w:rsidR="008A3EBF">
        <w:rPr>
          <w:lang w:val="en-US"/>
        </w:rPr>
        <w:instrText>that</w:instrText>
      </w:r>
      <w:r w:rsidR="008A3EBF" w:rsidRPr="008A3EBF">
        <w:instrText xml:space="preserve"> </w:instrText>
      </w:r>
      <w:r w:rsidR="008A3EBF">
        <w:rPr>
          <w:lang w:val="en-US"/>
        </w:rPr>
        <w:instrText>allowed</w:instrText>
      </w:r>
      <w:r w:rsidR="008A3EBF" w:rsidRPr="008A3EBF">
        <w:instrText xml:space="preserve"> </w:instrText>
      </w:r>
      <w:r w:rsidR="008A3EBF">
        <w:rPr>
          <w:lang w:val="en-US"/>
        </w:rPr>
        <w:instrText>to</w:instrText>
      </w:r>
      <w:r w:rsidR="008A3EBF" w:rsidRPr="008A3EBF">
        <w:instrText xml:space="preserve"> </w:instrText>
      </w:r>
      <w:r w:rsidR="008A3EBF">
        <w:rPr>
          <w:lang w:val="en-US"/>
        </w:rPr>
        <w:instrText>solve</w:instrText>
      </w:r>
      <w:r w:rsidR="008A3EBF" w:rsidRPr="008A3EBF">
        <w:instrText xml:space="preserve"> </w:instrText>
      </w:r>
      <w:r w:rsidR="008A3EBF">
        <w:rPr>
          <w:lang w:val="en-US"/>
        </w:rPr>
        <w:instrText>an</w:instrText>
      </w:r>
      <w:r w:rsidR="008A3EBF" w:rsidRPr="008A3EBF">
        <w:instrText xml:space="preserve"> </w:instrText>
      </w:r>
      <w:r w:rsidR="008A3EBF">
        <w:rPr>
          <w:lang w:val="en-US"/>
        </w:rPr>
        <w:instrText>optimization</w:instrText>
      </w:r>
      <w:r w:rsidR="008A3EBF" w:rsidRPr="008A3EBF">
        <w:instrText xml:space="preserve"> </w:instrText>
      </w:r>
      <w:r w:rsidR="008A3EBF">
        <w:rPr>
          <w:lang w:val="en-US"/>
        </w:rPr>
        <w:instrText>problem</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find</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optimal</w:instrText>
      </w:r>
      <w:r w:rsidR="008A3EBF" w:rsidRPr="008A3EBF">
        <w:instrText xml:space="preserve"> </w:instrText>
      </w:r>
      <w:r w:rsidR="008A3EBF">
        <w:rPr>
          <w:lang w:val="en-US"/>
        </w:rPr>
        <w:instrText>viscosity</w:instrText>
      </w:r>
      <w:r w:rsidR="008A3EBF" w:rsidRPr="008A3EBF">
        <w:instrText xml:space="preserve"> </w:instrText>
      </w:r>
      <w:r w:rsidR="008A3EBF">
        <w:rPr>
          <w:lang w:val="en-US"/>
        </w:rPr>
        <w:instrText>distribution</w:instrText>
      </w:r>
      <w:r w:rsidR="008A3EBF" w:rsidRPr="008A3EBF">
        <w:instrText xml:space="preserve"> </w:instrText>
      </w:r>
      <w:r w:rsidR="008A3EBF">
        <w:rPr>
          <w:lang w:val="en-US"/>
        </w:rPr>
        <w:instrText>in</w:instrText>
      </w:r>
      <w:r w:rsidR="008A3EBF" w:rsidRPr="008A3EBF">
        <w:instrText xml:space="preserve"> </w:instrText>
      </w:r>
      <w:r w:rsidR="008A3EBF">
        <w:rPr>
          <w:lang w:val="en-US"/>
        </w:rPr>
        <w:instrText>a</w:instrText>
      </w:r>
      <w:r w:rsidR="008A3EBF" w:rsidRPr="008A3EBF">
        <w:instrText xml:space="preserve"> </w:instrText>
      </w:r>
      <w:r w:rsidR="008A3EBF">
        <w:rPr>
          <w:lang w:val="en-US"/>
        </w:rPr>
        <w:instrText>fluid</w:instrText>
      </w:r>
      <w:r w:rsidR="008A3EBF" w:rsidRPr="008A3EBF">
        <w:instrText>-</w:instrText>
      </w:r>
      <w:r w:rsidR="008A3EBF">
        <w:rPr>
          <w:lang w:val="en-US"/>
        </w:rPr>
        <w:instrText>film</w:instrText>
      </w:r>
      <w:r w:rsidR="008A3EBF" w:rsidRPr="008A3EBF">
        <w:instrText xml:space="preserve"> </w:instrText>
      </w:r>
      <w:r w:rsidR="008A3EBF">
        <w:rPr>
          <w:lang w:val="en-US"/>
        </w:rPr>
        <w:instrText>bearing</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optimal</w:instrText>
      </w:r>
      <w:r w:rsidR="008A3EBF" w:rsidRPr="008A3EBF">
        <w:instrText xml:space="preserve"> </w:instrText>
      </w:r>
      <w:r w:rsidR="008A3EBF">
        <w:rPr>
          <w:lang w:val="en-US"/>
        </w:rPr>
        <w:instrText>distribution</w:instrText>
      </w:r>
      <w:r w:rsidR="008A3EBF" w:rsidRPr="008A3EBF">
        <w:instrText xml:space="preserve"> </w:instrText>
      </w:r>
      <w:r w:rsidR="008A3EBF">
        <w:rPr>
          <w:lang w:val="en-US"/>
        </w:rPr>
        <w:instrText>was</w:instrText>
      </w:r>
      <w:r w:rsidR="008A3EBF" w:rsidRPr="008A3EBF">
        <w:instrText xml:space="preserve"> </w:instrText>
      </w:r>
      <w:r w:rsidR="008A3EBF">
        <w:rPr>
          <w:lang w:val="en-US"/>
        </w:rPr>
        <w:instrText>partially</w:instrText>
      </w:r>
      <w:r w:rsidR="008A3EBF" w:rsidRPr="008A3EBF">
        <w:instrText xml:space="preserve"> </w:instrText>
      </w:r>
      <w:r w:rsidR="008A3EBF">
        <w:rPr>
          <w:lang w:val="en-US"/>
        </w:rPr>
        <w:instrText>implemented</w:instrText>
      </w:r>
      <w:r w:rsidR="008A3EBF" w:rsidRPr="008A3EBF">
        <w:instrText xml:space="preserve"> </w:instrText>
      </w:r>
      <w:r w:rsidR="008A3EBF">
        <w:rPr>
          <w:lang w:val="en-US"/>
        </w:rPr>
        <w:instrText>in</w:instrText>
      </w:r>
      <w:r w:rsidR="008A3EBF" w:rsidRPr="008A3EBF">
        <w:instrText xml:space="preserve"> </w:instrText>
      </w:r>
      <w:r w:rsidR="008A3EBF">
        <w:rPr>
          <w:lang w:val="en-US"/>
        </w:rPr>
        <w:instrText>a</w:instrText>
      </w:r>
      <w:r w:rsidR="008A3EBF" w:rsidRPr="008A3EBF">
        <w:instrText xml:space="preserve"> </w:instrText>
      </w:r>
      <w:r w:rsidR="008A3EBF">
        <w:rPr>
          <w:lang w:val="en-US"/>
        </w:rPr>
        <w:instrText>test</w:instrText>
      </w:r>
      <w:r w:rsidR="008A3EBF" w:rsidRPr="008A3EBF">
        <w:instrText xml:space="preserve"> </w:instrText>
      </w:r>
      <w:r w:rsidR="008A3EBF">
        <w:rPr>
          <w:lang w:val="en-US"/>
        </w:rPr>
        <w:instrText>rig</w:instrText>
      </w:r>
      <w:r w:rsidR="008A3EBF" w:rsidRPr="008A3EBF">
        <w:instrText xml:space="preserve"> </w:instrText>
      </w:r>
      <w:r w:rsidR="008A3EBF">
        <w:rPr>
          <w:lang w:val="en-US"/>
        </w:rPr>
        <w:instrText>with</w:instrText>
      </w:r>
      <w:r w:rsidR="008A3EBF" w:rsidRPr="008A3EBF">
        <w:instrText xml:space="preserve"> </w:instrText>
      </w:r>
      <w:r w:rsidR="008A3EBF">
        <w:rPr>
          <w:lang w:val="en-US"/>
        </w:rPr>
        <w:instrText>a</w:instrText>
      </w:r>
      <w:r w:rsidR="008A3EBF" w:rsidRPr="008A3EBF">
        <w:instrText xml:space="preserve"> </w:instrText>
      </w:r>
      <w:r w:rsidR="008A3EBF">
        <w:rPr>
          <w:lang w:val="en-US"/>
        </w:rPr>
        <w:instrText>lightly</w:instrText>
      </w:r>
      <w:r w:rsidR="008A3EBF" w:rsidRPr="008A3EBF">
        <w:instrText xml:space="preserve"> </w:instrText>
      </w:r>
      <w:r w:rsidR="008A3EBF">
        <w:rPr>
          <w:lang w:val="en-US"/>
        </w:rPr>
        <w:instrText>loaded</w:instrText>
      </w:r>
      <w:r w:rsidR="008A3EBF" w:rsidRPr="008A3EBF">
        <w:instrText xml:space="preserve"> </w:instrText>
      </w:r>
      <w:r w:rsidR="008A3EBF">
        <w:rPr>
          <w:lang w:val="en-US"/>
        </w:rPr>
        <w:instrText>fluid</w:instrText>
      </w:r>
      <w:r w:rsidR="008A3EBF" w:rsidRPr="008A3EBF">
        <w:instrText>-</w:instrText>
      </w:r>
      <w:r w:rsidR="008A3EBF">
        <w:rPr>
          <w:lang w:val="en-US"/>
        </w:rPr>
        <w:instrText>film</w:instrText>
      </w:r>
      <w:r w:rsidR="008A3EBF" w:rsidRPr="008A3EBF">
        <w:instrText xml:space="preserve"> </w:instrText>
      </w:r>
      <w:r w:rsidR="008A3EBF">
        <w:rPr>
          <w:lang w:val="en-US"/>
        </w:rPr>
        <w:instrText>bearing</w:instrText>
      </w:r>
      <w:r w:rsidR="008A3EBF" w:rsidRPr="008A3EBF">
        <w:instrText xml:space="preserve"> </w:instrText>
      </w:r>
      <w:r w:rsidR="008A3EBF">
        <w:rPr>
          <w:lang w:val="en-US"/>
        </w:rPr>
        <w:instrText>lubricated</w:instrText>
      </w:r>
      <w:r w:rsidR="008A3EBF" w:rsidRPr="008A3EBF">
        <w:instrText xml:space="preserve"> </w:instrText>
      </w:r>
      <w:r w:rsidR="008A3EBF">
        <w:rPr>
          <w:lang w:val="en-US"/>
        </w:rPr>
        <w:instrText>with</w:instrText>
      </w:r>
      <w:r w:rsidR="008A3EBF" w:rsidRPr="008A3EBF">
        <w:instrText xml:space="preserve"> </w:instrText>
      </w:r>
      <w:r w:rsidR="008A3EBF">
        <w:rPr>
          <w:lang w:val="en-US"/>
        </w:rPr>
        <w:instrText>mixed</w:instrText>
      </w:r>
      <w:r w:rsidR="008A3EBF" w:rsidRPr="008A3EBF">
        <w:instrText xml:space="preserve"> </w:instrText>
      </w:r>
      <w:r w:rsidR="008A3EBF">
        <w:rPr>
          <w:lang w:val="en-US"/>
        </w:rPr>
        <w:instrText>hot</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cold</w:instrText>
      </w:r>
      <w:r w:rsidR="008A3EBF" w:rsidRPr="008A3EBF">
        <w:instrText xml:space="preserve"> </w:instrText>
      </w:r>
      <w:r w:rsidR="008A3EBF">
        <w:rPr>
          <w:lang w:val="en-US"/>
        </w:rPr>
        <w:instrText>water</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experimental</w:instrText>
      </w:r>
      <w:r w:rsidR="008A3EBF" w:rsidRPr="008A3EBF">
        <w:instrText xml:space="preserve"> </w:instrText>
      </w:r>
      <w:r w:rsidR="008A3EBF">
        <w:rPr>
          <w:lang w:val="en-US"/>
        </w:rPr>
        <w:instrText>results</w:instrText>
      </w:r>
      <w:r w:rsidR="008A3EBF" w:rsidRPr="008A3EBF">
        <w:instrText xml:space="preserve"> </w:instrText>
      </w:r>
      <w:r w:rsidR="008A3EBF">
        <w:rPr>
          <w:lang w:val="en-US"/>
        </w:rPr>
        <w:instrText>correlate</w:instrText>
      </w:r>
      <w:r w:rsidR="008A3EBF" w:rsidRPr="008A3EBF">
        <w:instrText xml:space="preserve"> </w:instrText>
      </w:r>
      <w:r w:rsidR="008A3EBF">
        <w:rPr>
          <w:lang w:val="en-US"/>
        </w:rPr>
        <w:instrText>with</w:instrText>
      </w:r>
      <w:r w:rsidR="008A3EBF" w:rsidRPr="008A3EBF">
        <w:instrText xml:space="preserve"> </w:instrText>
      </w:r>
      <w:r w:rsidR="008A3EBF">
        <w:rPr>
          <w:lang w:val="en-US"/>
        </w:rPr>
        <w:instrText>simulation</w:instrText>
      </w:r>
      <w:r w:rsidR="008A3EBF" w:rsidRPr="008A3EBF">
        <w:instrText xml:space="preserve"> </w:instrText>
      </w:r>
      <w:r w:rsidR="008A3EBF">
        <w:rPr>
          <w:lang w:val="en-US"/>
        </w:rPr>
        <w:instrText>results</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demonstrate</w:instrText>
      </w:r>
      <w:r w:rsidR="008A3EBF" w:rsidRPr="008A3EBF">
        <w:instrText xml:space="preserve"> </w:instrText>
      </w:r>
      <w:r w:rsidR="008A3EBF">
        <w:rPr>
          <w:lang w:val="en-US"/>
        </w:rPr>
        <w:instrText>that</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viscosity</w:instrText>
      </w:r>
      <w:r w:rsidR="008A3EBF" w:rsidRPr="008A3EBF">
        <w:instrText xml:space="preserve"> </w:instrText>
      </w:r>
      <w:r w:rsidR="008A3EBF">
        <w:rPr>
          <w:lang w:val="en-US"/>
        </w:rPr>
        <w:instrText>wedge</w:instrText>
      </w:r>
      <w:r w:rsidR="008A3EBF" w:rsidRPr="008A3EBF">
        <w:instrText xml:space="preserve"> </w:instrText>
      </w:r>
      <w:r w:rsidR="008A3EBF">
        <w:rPr>
          <w:lang w:val="en-US"/>
        </w:rPr>
        <w:instrText>may</w:instrText>
      </w:r>
      <w:r w:rsidR="008A3EBF" w:rsidRPr="008A3EBF">
        <w:instrText xml:space="preserve"> </w:instrText>
      </w:r>
      <w:r w:rsidR="008A3EBF">
        <w:rPr>
          <w:lang w:val="en-US"/>
        </w:rPr>
        <w:instrText>have</w:instrText>
      </w:r>
      <w:r w:rsidR="008A3EBF" w:rsidRPr="008A3EBF">
        <w:instrText xml:space="preserve"> </w:instrText>
      </w:r>
      <w:r w:rsidR="008A3EBF">
        <w:rPr>
          <w:lang w:val="en-US"/>
        </w:rPr>
        <w:instrText>positive</w:instrText>
      </w:r>
      <w:r w:rsidR="008A3EBF" w:rsidRPr="008A3EBF">
        <w:instrText xml:space="preserve"> </w:instrText>
      </w:r>
      <w:r w:rsidR="008A3EBF">
        <w:rPr>
          <w:lang w:val="en-US"/>
        </w:rPr>
        <w:instrText>effect</w:instrText>
      </w:r>
      <w:r w:rsidR="008A3EBF" w:rsidRPr="008A3EBF">
        <w:instrText xml:space="preserve"> </w:instrText>
      </w:r>
      <w:r w:rsidR="008A3EBF">
        <w:rPr>
          <w:lang w:val="en-US"/>
        </w:rPr>
        <w:instrText>on</w:instrText>
      </w:r>
      <w:r w:rsidR="008A3EBF" w:rsidRPr="008A3EBF">
        <w:instrText xml:space="preserve"> </w:instrText>
      </w:r>
      <w:r w:rsidR="008A3EBF">
        <w:rPr>
          <w:lang w:val="en-US"/>
        </w:rPr>
        <w:instrText>decreasing</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shaft</w:instrText>
      </w:r>
      <w:r w:rsidR="008A3EBF" w:rsidRPr="008A3EBF">
        <w:instrText xml:space="preserve"> </w:instrText>
      </w:r>
      <w:r w:rsidR="008A3EBF">
        <w:rPr>
          <w:lang w:val="en-US"/>
        </w:rPr>
        <w:instrText>vibrations</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friction</w:instrText>
      </w:r>
      <w:r w:rsidR="008A3EBF" w:rsidRPr="008A3EBF">
        <w:instrText xml:space="preserve"> </w:instrText>
      </w:r>
      <w:r w:rsidR="008A3EBF">
        <w:rPr>
          <w:lang w:val="en-US"/>
        </w:rPr>
        <w:instrText>coefficient</w:instrText>
      </w:r>
      <w:r w:rsidR="008A3EBF" w:rsidRPr="008A3EBF">
        <w:instrText>.","</w:instrText>
      </w:r>
      <w:r w:rsidR="008A3EBF">
        <w:rPr>
          <w:lang w:val="en-US"/>
        </w:rPr>
        <w:instrText>author</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V</w:instrText>
      </w:r>
      <w:r w:rsidR="008A3EBF" w:rsidRPr="008A3EBF">
        <w:instrText>.","</w:instrText>
      </w:r>
      <w:r w:rsidR="008A3EBF">
        <w:rPr>
          <w:lang w:val="en-US"/>
        </w:rPr>
        <w:instrText>family</w:instrText>
      </w:r>
      <w:r w:rsidR="008A3EBF" w:rsidRPr="008A3EBF">
        <w:instrText>":"</w:instrText>
      </w:r>
      <w:r w:rsidR="008A3EBF">
        <w:rPr>
          <w:lang w:val="en-US"/>
        </w:rPr>
        <w:instrText>Kornaev</w:instrText>
      </w:r>
      <w:r w:rsidR="008A3EBF" w:rsidRPr="008A3EBF">
        <w:instrText>","</w:instrText>
      </w:r>
      <w:r w:rsidR="008A3EBF">
        <w:rPr>
          <w:lang w:val="en-US"/>
        </w:rPr>
        <w:instrText>given</w:instrText>
      </w:r>
      <w:r w:rsidR="008A3EBF" w:rsidRPr="008A3EBF">
        <w:instrText>":"</w:instrText>
      </w:r>
      <w:r w:rsidR="008A3EBF">
        <w:rPr>
          <w:lang w:val="en-US"/>
        </w:rPr>
        <w:instrText>Alexey</w:instrText>
      </w:r>
      <w:r w:rsidR="008A3EBF" w:rsidRPr="008A3EBF">
        <w:instrText>","</w:instrText>
      </w:r>
      <w:r w:rsidR="008A3EBF">
        <w:rPr>
          <w:lang w:val="en-US"/>
        </w:rPr>
        <w:instrText>non</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parse</w:instrText>
      </w:r>
      <w:r w:rsidR="008A3EBF" w:rsidRPr="008A3EBF">
        <w:instrText>-</w:instrText>
      </w:r>
      <w:r w:rsidR="008A3EBF">
        <w:rPr>
          <w:lang w:val="en-US"/>
        </w:rPr>
        <w:instrText>names</w:instrText>
      </w:r>
      <w:r w:rsidR="008A3EBF" w:rsidRPr="008A3EBF">
        <w:instrText>":</w:instrText>
      </w:r>
      <w:r w:rsidR="008A3EBF">
        <w:rPr>
          <w:lang w:val="en-US"/>
        </w:rPr>
        <w:instrText>false</w:instrText>
      </w:r>
      <w:r w:rsidR="008A3EBF" w:rsidRPr="008A3EBF">
        <w:instrText>,"</w:instrText>
      </w:r>
      <w:r w:rsidR="008A3EBF">
        <w:rPr>
          <w:lang w:val="en-US"/>
        </w:rPr>
        <w:instrText>suffix</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family</w:instrText>
      </w:r>
      <w:r w:rsidR="008A3EBF" w:rsidRPr="008A3EBF">
        <w:instrText>":"</w:instrText>
      </w:r>
      <w:r w:rsidR="008A3EBF">
        <w:rPr>
          <w:lang w:val="en-US"/>
        </w:rPr>
        <w:instrText>Kornaeva</w:instrText>
      </w:r>
      <w:r w:rsidR="008A3EBF" w:rsidRPr="008A3EBF">
        <w:instrText>","</w:instrText>
      </w:r>
      <w:r w:rsidR="008A3EBF">
        <w:rPr>
          <w:lang w:val="en-US"/>
        </w:rPr>
        <w:instrText>given</w:instrText>
      </w:r>
      <w:r w:rsidR="008A3EBF" w:rsidRPr="008A3EBF">
        <w:instrText>":"</w:instrText>
      </w:r>
      <w:r w:rsidR="008A3EBF">
        <w:rPr>
          <w:lang w:val="en-US"/>
        </w:rPr>
        <w:instrText>Elena</w:instrText>
      </w:r>
      <w:r w:rsidR="008A3EBF" w:rsidRPr="008A3EBF">
        <w:instrText xml:space="preserve"> </w:instrText>
      </w:r>
      <w:r w:rsidR="008A3EBF">
        <w:rPr>
          <w:lang w:val="en-US"/>
        </w:rPr>
        <w:instrText>P</w:instrText>
      </w:r>
      <w:r w:rsidR="008A3EBF" w:rsidRPr="008A3EBF">
        <w:instrText>.","</w:instrText>
      </w:r>
      <w:r w:rsidR="008A3EBF">
        <w:rPr>
          <w:lang w:val="en-US"/>
        </w:rPr>
        <w:instrText>non</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parse</w:instrText>
      </w:r>
      <w:r w:rsidR="008A3EBF" w:rsidRPr="008A3EBF">
        <w:instrText>-</w:instrText>
      </w:r>
      <w:r w:rsidR="008A3EBF">
        <w:rPr>
          <w:lang w:val="en-US"/>
        </w:rPr>
        <w:instrText>names</w:instrText>
      </w:r>
      <w:r w:rsidR="008A3EBF" w:rsidRPr="008A3EBF">
        <w:instrText>":</w:instrText>
      </w:r>
      <w:r w:rsidR="008A3EBF">
        <w:rPr>
          <w:lang w:val="en-US"/>
        </w:rPr>
        <w:instrText>false</w:instrText>
      </w:r>
      <w:r w:rsidR="008A3EBF" w:rsidRPr="008A3EBF">
        <w:instrText>,"</w:instrText>
      </w:r>
      <w:r w:rsidR="008A3EBF">
        <w:rPr>
          <w:lang w:val="en-US"/>
        </w:rPr>
        <w:instrText>suffix</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family</w:instrText>
      </w:r>
      <w:r w:rsidR="008A3EBF" w:rsidRPr="008A3EBF">
        <w:instrText>":"</w:instrText>
      </w:r>
      <w:r w:rsidR="008A3EBF">
        <w:rPr>
          <w:lang w:val="en-US"/>
        </w:rPr>
        <w:instrText>Savin</w:instrText>
      </w:r>
      <w:r w:rsidR="008A3EBF" w:rsidRPr="008A3EBF">
        <w:instrText>","</w:instrText>
      </w:r>
      <w:r w:rsidR="008A3EBF">
        <w:rPr>
          <w:lang w:val="en-US"/>
        </w:rPr>
        <w:instrText>given</w:instrText>
      </w:r>
      <w:r w:rsidR="008A3EBF" w:rsidRPr="008A3EBF">
        <w:instrText>":"</w:instrText>
      </w:r>
      <w:r w:rsidR="008A3EBF">
        <w:rPr>
          <w:lang w:val="en-US"/>
        </w:rPr>
        <w:instrText>Leonid</w:instrText>
      </w:r>
      <w:r w:rsidR="008A3EBF" w:rsidRPr="008A3EBF">
        <w:instrText xml:space="preserve"> </w:instrText>
      </w:r>
      <w:r w:rsidR="008A3EBF">
        <w:rPr>
          <w:lang w:val="en-US"/>
        </w:rPr>
        <w:instrText>A</w:instrText>
      </w:r>
      <w:r w:rsidR="008A3EBF" w:rsidRPr="008A3EBF">
        <w:instrText>.","</w:instrText>
      </w:r>
      <w:r w:rsidR="008A3EBF">
        <w:rPr>
          <w:lang w:val="en-US"/>
        </w:rPr>
        <w:instrText>non</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parse</w:instrText>
      </w:r>
      <w:r w:rsidR="008A3EBF" w:rsidRPr="008A3EBF">
        <w:instrText>-</w:instrText>
      </w:r>
      <w:r w:rsidR="008A3EBF">
        <w:rPr>
          <w:lang w:val="en-US"/>
        </w:rPr>
        <w:instrText>names</w:instrText>
      </w:r>
      <w:r w:rsidR="008A3EBF" w:rsidRPr="008A3EBF">
        <w:instrText>":</w:instrText>
      </w:r>
      <w:r w:rsidR="008A3EBF">
        <w:rPr>
          <w:lang w:val="en-US"/>
        </w:rPr>
        <w:instrText>false</w:instrText>
      </w:r>
      <w:r w:rsidR="008A3EBF" w:rsidRPr="008A3EBF">
        <w:instrText>,"</w:instrText>
      </w:r>
      <w:r w:rsidR="008A3EBF">
        <w:rPr>
          <w:lang w:val="en-US"/>
        </w:rPr>
        <w:instrText>suffix</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family</w:instrText>
      </w:r>
      <w:r w:rsidR="008A3EBF" w:rsidRPr="008A3EBF">
        <w:instrText>":"</w:instrText>
      </w:r>
      <w:r w:rsidR="008A3EBF">
        <w:rPr>
          <w:lang w:val="en-US"/>
        </w:rPr>
        <w:instrText>Kazakov</w:instrText>
      </w:r>
      <w:r w:rsidR="008A3EBF" w:rsidRPr="008A3EBF">
        <w:instrText>","</w:instrText>
      </w:r>
      <w:r w:rsidR="008A3EBF">
        <w:rPr>
          <w:lang w:val="en-US"/>
        </w:rPr>
        <w:instrText>given</w:instrText>
      </w:r>
      <w:r w:rsidR="008A3EBF" w:rsidRPr="008A3EBF">
        <w:instrText>":"</w:instrText>
      </w:r>
      <w:r w:rsidR="008A3EBF">
        <w:rPr>
          <w:lang w:val="en-US"/>
        </w:rPr>
        <w:instrText>Yuri</w:instrText>
      </w:r>
      <w:r w:rsidR="008A3EBF" w:rsidRPr="008A3EBF">
        <w:instrText xml:space="preserve"> </w:instrText>
      </w:r>
      <w:r w:rsidR="008A3EBF">
        <w:rPr>
          <w:lang w:val="en-US"/>
        </w:rPr>
        <w:instrText>N</w:instrText>
      </w:r>
      <w:r w:rsidR="008A3EBF" w:rsidRPr="008A3EBF">
        <w:instrText>.","</w:instrText>
      </w:r>
      <w:r w:rsidR="008A3EBF">
        <w:rPr>
          <w:lang w:val="en-US"/>
        </w:rPr>
        <w:instrText>non</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parse</w:instrText>
      </w:r>
      <w:r w:rsidR="008A3EBF" w:rsidRPr="008A3EBF">
        <w:instrText>-</w:instrText>
      </w:r>
      <w:r w:rsidR="008A3EBF">
        <w:rPr>
          <w:lang w:val="en-US"/>
        </w:rPr>
        <w:instrText>names</w:instrText>
      </w:r>
      <w:r w:rsidR="008A3EBF" w:rsidRPr="008A3EBF">
        <w:instrText>":</w:instrText>
      </w:r>
      <w:r w:rsidR="008A3EBF">
        <w:rPr>
          <w:lang w:val="en-US"/>
        </w:rPr>
        <w:instrText>false</w:instrText>
      </w:r>
      <w:r w:rsidR="008A3EBF" w:rsidRPr="008A3EBF">
        <w:instrText>,"</w:instrText>
      </w:r>
      <w:r w:rsidR="008A3EBF">
        <w:rPr>
          <w:lang w:val="en-US"/>
        </w:rPr>
        <w:instrText>suffix</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family</w:instrText>
      </w:r>
      <w:r w:rsidR="008A3EBF" w:rsidRPr="008A3EBF">
        <w:instrText>":"</w:instrText>
      </w:r>
      <w:r w:rsidR="008A3EBF">
        <w:rPr>
          <w:lang w:val="en-US"/>
        </w:rPr>
        <w:instrText>Fetisov</w:instrText>
      </w:r>
      <w:r w:rsidR="008A3EBF" w:rsidRPr="008A3EBF">
        <w:instrText>","</w:instrText>
      </w:r>
      <w:r w:rsidR="008A3EBF">
        <w:rPr>
          <w:lang w:val="en-US"/>
        </w:rPr>
        <w:instrText>given</w:instrText>
      </w:r>
      <w:r w:rsidR="008A3EBF" w:rsidRPr="008A3EBF">
        <w:instrText>":"</w:instrText>
      </w:r>
      <w:r w:rsidR="008A3EBF">
        <w:rPr>
          <w:lang w:val="en-US"/>
        </w:rPr>
        <w:instrText>Alexander</w:instrText>
      </w:r>
      <w:r w:rsidR="008A3EBF" w:rsidRPr="008A3EBF">
        <w:instrText>","</w:instrText>
      </w:r>
      <w:r w:rsidR="008A3EBF">
        <w:rPr>
          <w:lang w:val="en-US"/>
        </w:rPr>
        <w:instrText>non</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parse</w:instrText>
      </w:r>
      <w:r w:rsidR="008A3EBF" w:rsidRPr="008A3EBF">
        <w:instrText>-</w:instrText>
      </w:r>
      <w:r w:rsidR="008A3EBF">
        <w:rPr>
          <w:lang w:val="en-US"/>
        </w:rPr>
        <w:instrText>names</w:instrText>
      </w:r>
      <w:r w:rsidR="008A3EBF" w:rsidRPr="008A3EBF">
        <w:instrText>":</w:instrText>
      </w:r>
      <w:r w:rsidR="008A3EBF">
        <w:rPr>
          <w:lang w:val="en-US"/>
        </w:rPr>
        <w:instrText>false</w:instrText>
      </w:r>
      <w:r w:rsidR="008A3EBF" w:rsidRPr="008A3EBF">
        <w:instrText>,"</w:instrText>
      </w:r>
      <w:r w:rsidR="008A3EBF">
        <w:rPr>
          <w:lang w:val="en-US"/>
        </w:rPr>
        <w:instrText>suffix</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family</w:instrText>
      </w:r>
      <w:r w:rsidR="008A3EBF" w:rsidRPr="008A3EBF">
        <w:instrText>":"</w:instrText>
      </w:r>
      <w:r w:rsidR="008A3EBF">
        <w:rPr>
          <w:lang w:val="en-US"/>
        </w:rPr>
        <w:instrText>Rodichev</w:instrText>
      </w:r>
      <w:r w:rsidR="008A3EBF" w:rsidRPr="008A3EBF">
        <w:instrText>","</w:instrText>
      </w:r>
      <w:r w:rsidR="008A3EBF">
        <w:rPr>
          <w:lang w:val="en-US"/>
        </w:rPr>
        <w:instrText>given</w:instrText>
      </w:r>
      <w:r w:rsidR="008A3EBF" w:rsidRPr="008A3EBF">
        <w:instrText>":"</w:instrText>
      </w:r>
      <w:r w:rsidR="008A3EBF">
        <w:rPr>
          <w:lang w:val="en-US"/>
        </w:rPr>
        <w:instrText>Alexey</w:instrText>
      </w:r>
      <w:r w:rsidR="008A3EBF" w:rsidRPr="008A3EBF">
        <w:instrText xml:space="preserve"> </w:instrText>
      </w:r>
      <w:r w:rsidR="008A3EBF">
        <w:rPr>
          <w:lang w:val="en-US"/>
        </w:rPr>
        <w:instrText>Yu</w:instrText>
      </w:r>
      <w:r w:rsidR="008A3EBF" w:rsidRPr="008A3EBF">
        <w:instrText>.","</w:instrText>
      </w:r>
      <w:r w:rsidR="008A3EBF">
        <w:rPr>
          <w:lang w:val="en-US"/>
        </w:rPr>
        <w:instrText>non</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parse</w:instrText>
      </w:r>
      <w:r w:rsidR="008A3EBF" w:rsidRPr="008A3EBF">
        <w:instrText>-</w:instrText>
      </w:r>
      <w:r w:rsidR="008A3EBF">
        <w:rPr>
          <w:lang w:val="en-US"/>
        </w:rPr>
        <w:instrText>names</w:instrText>
      </w:r>
      <w:r w:rsidR="008A3EBF" w:rsidRPr="008A3EBF">
        <w:instrText>":</w:instrText>
      </w:r>
      <w:r w:rsidR="008A3EBF">
        <w:rPr>
          <w:lang w:val="en-US"/>
        </w:rPr>
        <w:instrText>false</w:instrText>
      </w:r>
      <w:r w:rsidR="008A3EBF" w:rsidRPr="008A3EBF">
        <w:instrText>,"</w:instrText>
      </w:r>
      <w:r w:rsidR="008A3EBF">
        <w:rPr>
          <w:lang w:val="en-US"/>
        </w:rPr>
        <w:instrText>suffix</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V</w:instrText>
      </w:r>
      <w:r w:rsidR="008A3EBF" w:rsidRPr="008A3EBF">
        <w:instrText>.","</w:instrText>
      </w:r>
      <w:r w:rsidR="008A3EBF">
        <w:rPr>
          <w:lang w:val="en-US"/>
        </w:rPr>
        <w:instrText>family</w:instrText>
      </w:r>
      <w:r w:rsidR="008A3EBF" w:rsidRPr="008A3EBF">
        <w:instrText>":"</w:instrText>
      </w:r>
      <w:r w:rsidR="008A3EBF">
        <w:rPr>
          <w:lang w:val="en-US"/>
        </w:rPr>
        <w:instrText>Mayorov</w:instrText>
      </w:r>
      <w:r w:rsidR="008A3EBF" w:rsidRPr="008A3EBF">
        <w:instrText>","</w:instrText>
      </w:r>
      <w:r w:rsidR="008A3EBF">
        <w:rPr>
          <w:lang w:val="en-US"/>
        </w:rPr>
        <w:instrText>given</w:instrText>
      </w:r>
      <w:r w:rsidR="008A3EBF" w:rsidRPr="008A3EBF">
        <w:instrText>":"</w:instrText>
      </w:r>
      <w:r w:rsidR="008A3EBF">
        <w:rPr>
          <w:lang w:val="en-US"/>
        </w:rPr>
        <w:instrText>Sergey</w:instrText>
      </w:r>
      <w:r w:rsidR="008A3EBF" w:rsidRPr="008A3EBF">
        <w:instrText>","</w:instrText>
      </w:r>
      <w:r w:rsidR="008A3EBF">
        <w:rPr>
          <w:lang w:val="en-US"/>
        </w:rPr>
        <w:instrText>non</w:instrText>
      </w:r>
      <w:r w:rsidR="008A3EBF" w:rsidRPr="008A3EBF">
        <w:instrText>-</w:instrText>
      </w:r>
      <w:r w:rsidR="008A3EBF">
        <w:rPr>
          <w:lang w:val="en-US"/>
        </w:rPr>
        <w:instrText>dropping</w:instrText>
      </w:r>
      <w:r w:rsidR="008A3EBF" w:rsidRPr="008A3EBF">
        <w:instrText>-</w:instrText>
      </w:r>
      <w:r w:rsidR="008A3EBF">
        <w:rPr>
          <w:lang w:val="en-US"/>
        </w:rPr>
        <w:instrText>particle</w:instrText>
      </w:r>
      <w:r w:rsidR="008A3EBF" w:rsidRPr="008A3EBF">
        <w:instrText>":"","</w:instrText>
      </w:r>
      <w:r w:rsidR="008A3EBF">
        <w:rPr>
          <w:lang w:val="en-US"/>
        </w:rPr>
        <w:instrText>parse</w:instrText>
      </w:r>
      <w:r w:rsidR="008A3EBF" w:rsidRPr="008A3EBF">
        <w:instrText>-</w:instrText>
      </w:r>
      <w:r w:rsidR="008A3EBF">
        <w:rPr>
          <w:lang w:val="en-US"/>
        </w:rPr>
        <w:instrText>names</w:instrText>
      </w:r>
      <w:r w:rsidR="008A3EBF" w:rsidRPr="008A3EBF">
        <w:instrText>":</w:instrText>
      </w:r>
      <w:r w:rsidR="008A3EBF">
        <w:rPr>
          <w:lang w:val="en-US"/>
        </w:rPr>
        <w:instrText>false</w:instrText>
      </w:r>
      <w:r w:rsidR="008A3EBF" w:rsidRPr="008A3EBF">
        <w:instrText>,"</w:instrText>
      </w:r>
      <w:r w:rsidR="008A3EBF">
        <w:rPr>
          <w:lang w:val="en-US"/>
        </w:rPr>
        <w:instrText>suffix</w:instrText>
      </w:r>
      <w:r w:rsidR="008A3EBF" w:rsidRPr="008A3EBF">
        <w:instrText>":""}],"</w:instrText>
      </w:r>
      <w:r w:rsidR="008A3EBF">
        <w:rPr>
          <w:lang w:val="en-US"/>
        </w:rPr>
        <w:instrText>container</w:instrText>
      </w:r>
      <w:r w:rsidR="008A3EBF" w:rsidRPr="008A3EBF">
        <w:instrText>-</w:instrText>
      </w:r>
      <w:r w:rsidR="008A3EBF">
        <w:rPr>
          <w:lang w:val="en-US"/>
        </w:rPr>
        <w:instrText>title</w:instrText>
      </w:r>
      <w:r w:rsidR="008A3EBF" w:rsidRPr="008A3EBF">
        <w:instrText>":"</w:instrText>
      </w:r>
      <w:r w:rsidR="008A3EBF">
        <w:rPr>
          <w:lang w:val="en-US"/>
        </w:rPr>
        <w:instrText>Tribology</w:instrText>
      </w:r>
      <w:r w:rsidR="008A3EBF" w:rsidRPr="008A3EBF">
        <w:instrText xml:space="preserve"> </w:instrText>
      </w:r>
      <w:r w:rsidR="008A3EBF">
        <w:rPr>
          <w:lang w:val="en-US"/>
        </w:rPr>
        <w:instrText>International</w:instrText>
      </w:r>
      <w:r w:rsidR="008A3EBF" w:rsidRPr="008A3EBF">
        <w:instrText>","</w:instrText>
      </w:r>
      <w:r w:rsidR="008A3EBF">
        <w:rPr>
          <w:lang w:val="en-US"/>
        </w:rPr>
        <w:instrText>id</w:instrText>
      </w:r>
      <w:r w:rsidR="008A3EBF" w:rsidRPr="008A3EBF">
        <w:instrText>":"</w:instrText>
      </w:r>
      <w:r w:rsidR="008A3EBF">
        <w:rPr>
          <w:lang w:val="en-US"/>
        </w:rPr>
        <w:instrText>ITEM</w:instrText>
      </w:r>
      <w:r w:rsidR="008A3EBF" w:rsidRPr="008A3EBF">
        <w:instrText>-1","</w:instrText>
      </w:r>
      <w:r w:rsidR="008A3EBF">
        <w:rPr>
          <w:lang w:val="en-US"/>
        </w:rPr>
        <w:instrText>issued</w:instrText>
      </w:r>
      <w:r w:rsidR="008A3EBF" w:rsidRPr="008A3EBF">
        <w:instrText>":{"</w:instrText>
      </w:r>
      <w:r w:rsidR="008A3EBF">
        <w:rPr>
          <w:lang w:val="en-US"/>
        </w:rPr>
        <w:instrText>date</w:instrText>
      </w:r>
      <w:r w:rsidR="008A3EBF" w:rsidRPr="008A3EBF">
        <w:instrText>-</w:instrText>
      </w:r>
      <w:r w:rsidR="008A3EBF">
        <w:rPr>
          <w:lang w:val="en-US"/>
        </w:rPr>
        <w:instrText>parts</w:instrText>
      </w:r>
      <w:r w:rsidR="008A3EBF" w:rsidRPr="008A3EBF">
        <w:instrText>":[["2021","8","1"]]},"</w:instrText>
      </w:r>
      <w:r w:rsidR="008A3EBF">
        <w:rPr>
          <w:lang w:val="en-US"/>
        </w:rPr>
        <w:instrText>page</w:instrText>
      </w:r>
      <w:r w:rsidR="008A3EBF" w:rsidRPr="008A3EBF">
        <w:instrText>":"107027","</w:instrText>
      </w:r>
      <w:r w:rsidR="008A3EBF">
        <w:rPr>
          <w:lang w:val="en-US"/>
        </w:rPr>
        <w:instrText>publisher</w:instrText>
      </w:r>
      <w:r w:rsidR="008A3EBF" w:rsidRPr="008A3EBF">
        <w:instrText>":"</w:instrText>
      </w:r>
      <w:r w:rsidR="008A3EBF">
        <w:rPr>
          <w:lang w:val="en-US"/>
        </w:rPr>
        <w:instrText>Elsevier</w:instrText>
      </w:r>
      <w:r w:rsidR="008A3EBF" w:rsidRPr="008A3EBF">
        <w:instrText xml:space="preserve"> </w:instrText>
      </w:r>
      <w:r w:rsidR="008A3EBF">
        <w:rPr>
          <w:lang w:val="en-US"/>
        </w:rPr>
        <w:instrText>BV</w:instrText>
      </w:r>
      <w:r w:rsidR="008A3EBF" w:rsidRPr="008A3EBF">
        <w:instrText>","</w:instrText>
      </w:r>
      <w:r w:rsidR="008A3EBF">
        <w:rPr>
          <w:lang w:val="en-US"/>
        </w:rPr>
        <w:instrText>title</w:instrText>
      </w:r>
      <w:r w:rsidR="008A3EBF" w:rsidRPr="008A3EBF">
        <w:instrText>":"</w:instrText>
      </w:r>
      <w:r w:rsidR="008A3EBF">
        <w:rPr>
          <w:lang w:val="en-US"/>
        </w:rPr>
        <w:instrText>Enhanced</w:instrText>
      </w:r>
      <w:r w:rsidR="008A3EBF" w:rsidRPr="008A3EBF">
        <w:instrText xml:space="preserve"> </w:instrText>
      </w:r>
      <w:r w:rsidR="008A3EBF">
        <w:rPr>
          <w:lang w:val="en-US"/>
        </w:rPr>
        <w:instrText>hydrodynamic</w:instrText>
      </w:r>
      <w:r w:rsidR="008A3EBF" w:rsidRPr="008A3EBF">
        <w:instrText xml:space="preserve"> </w:instrText>
      </w:r>
      <w:r w:rsidR="008A3EBF">
        <w:rPr>
          <w:lang w:val="en-US"/>
        </w:rPr>
        <w:instrText>lubrication</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lightly</w:instrText>
      </w:r>
      <w:r w:rsidR="008A3EBF" w:rsidRPr="008A3EBF">
        <w:instrText xml:space="preserve"> </w:instrText>
      </w:r>
      <w:r w:rsidR="008A3EBF">
        <w:rPr>
          <w:lang w:val="en-US"/>
        </w:rPr>
        <w:instrText>loaded</w:instrText>
      </w:r>
      <w:r w:rsidR="008A3EBF" w:rsidRPr="008A3EBF">
        <w:instrText xml:space="preserve"> </w:instrText>
      </w:r>
      <w:r w:rsidR="008A3EBF">
        <w:rPr>
          <w:lang w:val="en-US"/>
        </w:rPr>
        <w:instrText>fluid</w:instrText>
      </w:r>
      <w:r w:rsidR="008A3EBF" w:rsidRPr="008A3EBF">
        <w:instrText>-</w:instrText>
      </w:r>
      <w:r w:rsidR="008A3EBF">
        <w:rPr>
          <w:lang w:val="en-US"/>
        </w:rPr>
        <w:instrText>film</w:instrText>
      </w:r>
      <w:r w:rsidR="008A3EBF" w:rsidRPr="008A3EBF">
        <w:instrText xml:space="preserve"> </w:instrText>
      </w:r>
      <w:r w:rsidR="008A3EBF">
        <w:rPr>
          <w:lang w:val="en-US"/>
        </w:rPr>
        <w:instrText>bearings</w:instrText>
      </w:r>
      <w:r w:rsidR="008A3EBF" w:rsidRPr="008A3EBF">
        <w:instrText xml:space="preserve"> </w:instrText>
      </w:r>
      <w:r w:rsidR="008A3EBF">
        <w:rPr>
          <w:lang w:val="en-US"/>
        </w:rPr>
        <w:instrText>due</w:instrText>
      </w:r>
      <w:r w:rsidR="008A3EBF" w:rsidRPr="008A3EBF">
        <w:instrText xml:space="preserve"> </w:instrText>
      </w:r>
      <w:r w:rsidR="008A3EBF">
        <w:rPr>
          <w:lang w:val="en-US"/>
        </w:rPr>
        <w:instrText>to</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viscosity</w:instrText>
      </w:r>
      <w:r w:rsidR="008A3EBF" w:rsidRPr="008A3EBF">
        <w:instrText xml:space="preserve"> </w:instrText>
      </w:r>
      <w:r w:rsidR="008A3EBF">
        <w:rPr>
          <w:lang w:val="en-US"/>
        </w:rPr>
        <w:instrText>wedge</w:instrText>
      </w:r>
      <w:r w:rsidR="008A3EBF" w:rsidRPr="008A3EBF">
        <w:instrText xml:space="preserve"> </w:instrText>
      </w:r>
      <w:r w:rsidR="008A3EBF">
        <w:rPr>
          <w:lang w:val="en-US"/>
        </w:rPr>
        <w:instrText>effect</w:instrText>
      </w:r>
      <w:r w:rsidR="008A3EBF" w:rsidRPr="008A3EBF">
        <w:instrText>","</w:instrText>
      </w:r>
      <w:r w:rsidR="008A3EBF">
        <w:rPr>
          <w:lang w:val="en-US"/>
        </w:rPr>
        <w:instrText>type</w:instrText>
      </w:r>
      <w:r w:rsidR="008A3EBF" w:rsidRPr="008A3EBF">
        <w:instrText>":"</w:instrText>
      </w:r>
      <w:r w:rsidR="008A3EBF">
        <w:rPr>
          <w:lang w:val="en-US"/>
        </w:rPr>
        <w:instrText>article</w:instrText>
      </w:r>
      <w:r w:rsidR="008A3EBF" w:rsidRPr="008A3EBF">
        <w:instrText>-</w:instrText>
      </w:r>
      <w:r w:rsidR="008A3EBF">
        <w:rPr>
          <w:lang w:val="en-US"/>
        </w:rPr>
        <w:instrText>journal</w:instrText>
      </w:r>
      <w:r w:rsidR="008A3EBF" w:rsidRPr="008A3EBF">
        <w:instrText>","</w:instrText>
      </w:r>
      <w:r w:rsidR="008A3EBF">
        <w:rPr>
          <w:lang w:val="en-US"/>
        </w:rPr>
        <w:instrText>volume</w:instrText>
      </w:r>
      <w:r w:rsidR="008A3EBF" w:rsidRPr="008A3EBF">
        <w:instrText>":"160"},"</w:instrText>
      </w:r>
      <w:r w:rsidR="008A3EBF">
        <w:rPr>
          <w:lang w:val="en-US"/>
        </w:rPr>
        <w:instrText>uris</w:instrText>
      </w:r>
      <w:r w:rsidR="008A3EBF" w:rsidRPr="008A3EBF">
        <w:instrText>":["</w:instrText>
      </w:r>
      <w:r w:rsidR="008A3EBF">
        <w:rPr>
          <w:lang w:val="en-US"/>
        </w:rPr>
        <w:instrText>http</w:instrText>
      </w:r>
      <w:r w:rsidR="008A3EBF" w:rsidRPr="008A3EBF">
        <w:instrText>://</w:instrText>
      </w:r>
      <w:r w:rsidR="008A3EBF">
        <w:rPr>
          <w:lang w:val="en-US"/>
        </w:rPr>
        <w:instrText>www</w:instrText>
      </w:r>
      <w:r w:rsidR="008A3EBF" w:rsidRPr="008A3EBF">
        <w:instrText>.</w:instrText>
      </w:r>
      <w:r w:rsidR="008A3EBF">
        <w:rPr>
          <w:lang w:val="en-US"/>
        </w:rPr>
        <w:instrText>mendeley</w:instrText>
      </w:r>
      <w:r w:rsidR="008A3EBF" w:rsidRPr="008A3EBF">
        <w:instrText>.</w:instrText>
      </w:r>
      <w:r w:rsidR="008A3EBF">
        <w:rPr>
          <w:lang w:val="en-US"/>
        </w:rPr>
        <w:instrText>com</w:instrText>
      </w:r>
      <w:r w:rsidR="008A3EBF" w:rsidRPr="008A3EBF">
        <w:instrText>/</w:instrText>
      </w:r>
      <w:r w:rsidR="008A3EBF">
        <w:rPr>
          <w:lang w:val="en-US"/>
        </w:rPr>
        <w:instrText>documents</w:instrText>
      </w:r>
      <w:r w:rsidR="008A3EBF" w:rsidRPr="008A3EBF">
        <w:instrText>/?</w:instrText>
      </w:r>
      <w:r w:rsidR="008A3EBF">
        <w:rPr>
          <w:lang w:val="en-US"/>
        </w:rPr>
        <w:instrText>uuid</w:instrText>
      </w:r>
      <w:r w:rsidR="008A3EBF" w:rsidRPr="008A3EBF">
        <w:instrText>=30</w:instrText>
      </w:r>
      <w:r w:rsidR="008A3EBF">
        <w:rPr>
          <w:lang w:val="en-US"/>
        </w:rPr>
        <w:instrText>a</w:instrText>
      </w:r>
      <w:r w:rsidR="008A3EBF" w:rsidRPr="008A3EBF">
        <w:instrText>9</w:instrText>
      </w:r>
      <w:r w:rsidR="008A3EBF">
        <w:rPr>
          <w:lang w:val="en-US"/>
        </w:rPr>
        <w:instrText>fa</w:instrText>
      </w:r>
      <w:r w:rsidR="008A3EBF" w:rsidRPr="008A3EBF">
        <w:instrText>53-975</w:instrText>
      </w:r>
      <w:r w:rsidR="008A3EBF">
        <w:rPr>
          <w:lang w:val="en-US"/>
        </w:rPr>
        <w:instrText>b</w:instrText>
      </w:r>
      <w:r w:rsidR="008A3EBF" w:rsidRPr="008A3EBF">
        <w:instrText>-340</w:instrText>
      </w:r>
      <w:r w:rsidR="008A3EBF">
        <w:rPr>
          <w:lang w:val="en-US"/>
        </w:rPr>
        <w:instrText>c</w:instrText>
      </w:r>
      <w:r w:rsidR="008A3EBF" w:rsidRPr="008A3EBF">
        <w:instrText>-</w:instrText>
      </w:r>
      <w:r w:rsidR="008A3EBF">
        <w:rPr>
          <w:lang w:val="en-US"/>
        </w:rPr>
        <w:instrText>b</w:instrText>
      </w:r>
      <w:r w:rsidR="008A3EBF" w:rsidRPr="008A3EBF">
        <w:instrText>731-2</w:instrText>
      </w:r>
      <w:r w:rsidR="008A3EBF">
        <w:rPr>
          <w:lang w:val="en-US"/>
        </w:rPr>
        <w:instrText>f</w:instrText>
      </w:r>
      <w:r w:rsidR="008A3EBF" w:rsidRPr="008A3EBF">
        <w:instrText>7</w:instrText>
      </w:r>
      <w:r w:rsidR="008A3EBF">
        <w:rPr>
          <w:lang w:val="en-US"/>
        </w:rPr>
        <w:instrText>daf</w:instrText>
      </w:r>
      <w:r w:rsidR="008A3EBF" w:rsidRPr="008A3EBF">
        <w:instrText>7892</w:instrText>
      </w:r>
      <w:r w:rsidR="008A3EBF">
        <w:rPr>
          <w:lang w:val="en-US"/>
        </w:rPr>
        <w:instrText>da</w:instrText>
      </w:r>
      <w:r w:rsidR="008A3EBF" w:rsidRPr="008A3EBF">
        <w:instrText>"]},{"</w:instrText>
      </w:r>
      <w:r w:rsidR="008A3EBF">
        <w:rPr>
          <w:lang w:val="en-US"/>
        </w:rPr>
        <w:instrText>id</w:instrText>
      </w:r>
      <w:r w:rsidR="008A3EBF" w:rsidRPr="008A3EBF">
        <w:instrText>":"</w:instrText>
      </w:r>
      <w:r w:rsidR="008A3EBF">
        <w:rPr>
          <w:lang w:val="en-US"/>
        </w:rPr>
        <w:instrText>ITEM</w:instrText>
      </w:r>
      <w:r w:rsidR="008A3EBF" w:rsidRPr="008A3EBF">
        <w:instrText>-2","</w:instrText>
      </w:r>
      <w:r w:rsidR="008A3EBF">
        <w:rPr>
          <w:lang w:val="en-US"/>
        </w:rPr>
        <w:instrText>itemData</w:instrText>
      </w:r>
      <w:r w:rsidR="008A3EBF" w:rsidRPr="008A3EBF">
        <w:instrText>":{"</w:instrText>
      </w:r>
      <w:r w:rsidR="008A3EBF">
        <w:rPr>
          <w:lang w:val="en-US"/>
        </w:rPr>
        <w:instrText>DOI</w:instrText>
      </w:r>
      <w:r w:rsidR="008A3EBF" w:rsidRPr="008A3EBF">
        <w:instrText>":"10.21595/</w:instrText>
      </w:r>
      <w:r w:rsidR="008A3EBF">
        <w:rPr>
          <w:lang w:val="en-US"/>
        </w:rPr>
        <w:instrText>vp</w:instrText>
      </w:r>
      <w:r w:rsidR="008A3EBF" w:rsidRPr="008A3EBF">
        <w:instrText>.2020.21529","</w:instrText>
      </w:r>
      <w:r w:rsidR="008A3EBF">
        <w:rPr>
          <w:lang w:val="en-US"/>
        </w:rPr>
        <w:instrText>ISSN</w:instrText>
      </w:r>
      <w:r w:rsidR="008A3EBF" w:rsidRPr="008A3EBF">
        <w:instrText>":"23450533","</w:instrText>
      </w:r>
      <w:r w:rsidR="008A3EBF">
        <w:rPr>
          <w:lang w:val="en-US"/>
        </w:rPr>
        <w:instrText>abstract</w:instrText>
      </w:r>
      <w:r w:rsidR="008A3EBF" w:rsidRPr="008A3EBF">
        <w:instrText>":"</w:instrText>
      </w:r>
      <w:r w:rsidR="008A3EBF">
        <w:rPr>
          <w:lang w:val="en-US"/>
        </w:rPr>
        <w:instrText>Diagnostics</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rotating</w:instrText>
      </w:r>
      <w:r w:rsidR="008A3EBF" w:rsidRPr="008A3EBF">
        <w:instrText xml:space="preserve"> </w:instrText>
      </w:r>
      <w:r w:rsidR="008A3EBF">
        <w:rPr>
          <w:lang w:val="en-US"/>
        </w:rPr>
        <w:instrText>machines</w:instrText>
      </w:r>
      <w:r w:rsidR="008A3EBF" w:rsidRPr="008A3EBF">
        <w:instrText xml:space="preserve"> </w:instrText>
      </w:r>
      <w:r w:rsidR="008A3EBF">
        <w:rPr>
          <w:lang w:val="en-US"/>
        </w:rPr>
        <w:instrText>is</w:instrText>
      </w:r>
      <w:r w:rsidR="008A3EBF" w:rsidRPr="008A3EBF">
        <w:instrText xml:space="preserve"> </w:instrText>
      </w:r>
      <w:r w:rsidR="008A3EBF">
        <w:rPr>
          <w:lang w:val="en-US"/>
        </w:rPr>
        <w:instrText>taking</w:instrText>
      </w:r>
      <w:r w:rsidR="008A3EBF" w:rsidRPr="008A3EBF">
        <w:instrText xml:space="preserve"> </w:instrText>
      </w:r>
      <w:r w:rsidR="008A3EBF">
        <w:rPr>
          <w:lang w:val="en-US"/>
        </w:rPr>
        <w:instrText>a</w:instrText>
      </w:r>
      <w:r w:rsidR="008A3EBF" w:rsidRPr="008A3EBF">
        <w:instrText xml:space="preserve"> </w:instrText>
      </w:r>
      <w:r w:rsidR="008A3EBF">
        <w:rPr>
          <w:lang w:val="en-US"/>
        </w:rPr>
        <w:instrText>new</w:instrText>
      </w:r>
      <w:r w:rsidR="008A3EBF" w:rsidRPr="008A3EBF">
        <w:instrText xml:space="preserve"> </w:instrText>
      </w:r>
      <w:r w:rsidR="008A3EBF">
        <w:rPr>
          <w:lang w:val="en-US"/>
        </w:rPr>
        <w:instrText>step</w:instrText>
      </w:r>
      <w:r w:rsidR="008A3EBF" w:rsidRPr="008A3EBF">
        <w:instrText xml:space="preserve"> </w:instrText>
      </w:r>
      <w:r w:rsidR="008A3EBF">
        <w:rPr>
          <w:lang w:val="en-US"/>
        </w:rPr>
        <w:instrText>forward</w:instrText>
      </w:r>
      <w:r w:rsidR="008A3EBF" w:rsidRPr="008A3EBF">
        <w:instrText xml:space="preserve"> </w:instrText>
      </w:r>
      <w:r w:rsidR="008A3EBF">
        <w:rPr>
          <w:lang w:val="en-US"/>
        </w:rPr>
        <w:instrText>with</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development</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intellectual</w:instrText>
      </w:r>
      <w:r w:rsidR="008A3EBF" w:rsidRPr="008A3EBF">
        <w:instrText xml:space="preserve"> </w:instrText>
      </w:r>
      <w:r w:rsidR="008A3EBF">
        <w:rPr>
          <w:lang w:val="en-US"/>
        </w:rPr>
        <w:instrText>technologies</w:instrText>
      </w:r>
      <w:r w:rsidR="008A3EBF" w:rsidRPr="008A3EBF">
        <w:instrText xml:space="preserve"> </w:instrText>
      </w:r>
      <w:r w:rsidR="008A3EBF">
        <w:rPr>
          <w:lang w:val="en-US"/>
        </w:rPr>
        <w:instrText>based</w:instrText>
      </w:r>
      <w:r w:rsidR="008A3EBF" w:rsidRPr="008A3EBF">
        <w:instrText xml:space="preserve"> </w:instrText>
      </w:r>
      <w:r w:rsidR="008A3EBF">
        <w:rPr>
          <w:lang w:val="en-US"/>
        </w:rPr>
        <w:instrText>on</w:instrText>
      </w:r>
      <w:r w:rsidR="008A3EBF" w:rsidRPr="008A3EBF">
        <w:instrText xml:space="preserve"> </w:instrText>
      </w:r>
      <w:r w:rsidR="008A3EBF">
        <w:rPr>
          <w:lang w:val="en-US"/>
        </w:rPr>
        <w:instrText>predictive</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machine</w:instrText>
      </w:r>
      <w:r w:rsidR="008A3EBF" w:rsidRPr="008A3EBF">
        <w:instrText xml:space="preserve"> </w:instrText>
      </w:r>
      <w:r w:rsidR="008A3EBF">
        <w:rPr>
          <w:lang w:val="en-US"/>
        </w:rPr>
        <w:instrText>learning</w:instrText>
      </w:r>
      <w:r w:rsidR="008A3EBF" w:rsidRPr="008A3EBF">
        <w:instrText xml:space="preserve"> </w:instrText>
      </w:r>
      <w:r w:rsidR="008A3EBF">
        <w:rPr>
          <w:lang w:val="en-US"/>
        </w:rPr>
        <w:instrText>tools</w:instrText>
      </w:r>
      <w:r w:rsidR="008A3EBF" w:rsidRPr="008A3EBF">
        <w:instrText xml:space="preserve">. </w:instrText>
      </w:r>
      <w:r w:rsidR="008A3EBF">
        <w:rPr>
          <w:lang w:val="en-US"/>
        </w:rPr>
        <w:instrText>Despite</w:instrText>
      </w:r>
      <w:r w:rsidR="008A3EBF" w:rsidRPr="008A3EBF">
        <w:instrText xml:space="preserve"> </w:instrText>
      </w:r>
      <w:r w:rsidR="008A3EBF">
        <w:rPr>
          <w:lang w:val="en-US"/>
        </w:rPr>
        <w:instrText>having</w:instrText>
      </w:r>
      <w:r w:rsidR="008A3EBF" w:rsidRPr="008A3EBF">
        <w:instrText xml:space="preserve"> </w:instrText>
      </w:r>
      <w:r w:rsidR="008A3EBF">
        <w:rPr>
          <w:lang w:val="en-US"/>
        </w:rPr>
        <w:instrText>a</w:instrText>
      </w:r>
      <w:r w:rsidR="008A3EBF" w:rsidRPr="008A3EBF">
        <w:instrText xml:space="preserve"> </w:instrText>
      </w:r>
      <w:r w:rsidR="008A3EBF">
        <w:rPr>
          <w:lang w:val="en-US"/>
        </w:rPr>
        <w:instrText>range</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advantages</w:instrText>
      </w:r>
      <w:r w:rsidR="008A3EBF" w:rsidRPr="008A3EBF">
        <w:instrText xml:space="preserve"> </w:instrText>
      </w:r>
      <w:r w:rsidR="008A3EBF">
        <w:rPr>
          <w:lang w:val="en-US"/>
        </w:rPr>
        <w:instrText>compared</w:instrText>
      </w:r>
      <w:r w:rsidR="008A3EBF" w:rsidRPr="008A3EBF">
        <w:instrText xml:space="preserve"> </w:instrText>
      </w:r>
      <w:r w:rsidR="008A3EBF">
        <w:rPr>
          <w:lang w:val="en-US"/>
        </w:rPr>
        <w:instrText>to</w:instrText>
      </w:r>
      <w:r w:rsidR="008A3EBF" w:rsidRPr="008A3EBF">
        <w:instrText xml:space="preserve"> </w:instrText>
      </w:r>
      <w:r w:rsidR="008A3EBF">
        <w:rPr>
          <w:lang w:val="en-US"/>
        </w:rPr>
        <w:instrText>humans</w:instrText>
      </w:r>
      <w:r w:rsidR="008A3EBF" w:rsidRPr="008A3EBF">
        <w:instrText xml:space="preserve"> </w:instrText>
      </w:r>
      <w:r w:rsidR="008A3EBF">
        <w:rPr>
          <w:lang w:val="en-US"/>
        </w:rPr>
        <w:instrText>in</w:instrText>
      </w:r>
      <w:r w:rsidR="008A3EBF" w:rsidRPr="008A3EBF">
        <w:instrText xml:space="preserve"> </w:instrText>
      </w:r>
      <w:r w:rsidR="008A3EBF">
        <w:rPr>
          <w:lang w:val="en-US"/>
        </w:rPr>
        <w:instrText>terms</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big</w:instrText>
      </w:r>
      <w:r w:rsidR="008A3EBF" w:rsidRPr="008A3EBF">
        <w:instrText xml:space="preserve"> </w:instrText>
      </w:r>
      <w:r w:rsidR="008A3EBF">
        <w:rPr>
          <w:lang w:val="en-US"/>
        </w:rPr>
        <w:instrText>data</w:instrText>
      </w:r>
      <w:r w:rsidR="008A3EBF" w:rsidRPr="008A3EBF">
        <w:instrText xml:space="preserve"> </w:instrText>
      </w:r>
      <w:r w:rsidR="008A3EBF">
        <w:rPr>
          <w:lang w:val="en-US"/>
        </w:rPr>
        <w:instrText>processing</w:instrText>
      </w:r>
      <w:r w:rsidR="008A3EBF" w:rsidRPr="008A3EBF">
        <w:instrText xml:space="preserve"> </w:instrText>
      </w:r>
      <w:r w:rsidR="008A3EBF">
        <w:rPr>
          <w:lang w:val="en-US"/>
        </w:rPr>
        <w:instrText>powers</w:instrText>
      </w:r>
      <w:r w:rsidR="008A3EBF" w:rsidRPr="008A3EBF">
        <w:instrText xml:space="preserve">, </w:instrText>
      </w:r>
      <w:r w:rsidR="008A3EBF">
        <w:rPr>
          <w:lang w:val="en-US"/>
        </w:rPr>
        <w:instrText>correlation</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various</w:instrText>
      </w:r>
      <w:r w:rsidR="008A3EBF" w:rsidRPr="008A3EBF">
        <w:instrText xml:space="preserve"> </w:instrText>
      </w:r>
      <w:r w:rsidR="008A3EBF">
        <w:rPr>
          <w:lang w:val="en-US"/>
        </w:rPr>
        <w:instrText>feature</w:instrText>
      </w:r>
      <w:r w:rsidR="008A3EBF" w:rsidRPr="008A3EBF">
        <w:instrText xml:space="preserve"> </w:instrText>
      </w:r>
      <w:r w:rsidR="008A3EBF">
        <w:rPr>
          <w:lang w:val="en-US"/>
        </w:rPr>
        <w:instrText>extraction</w:instrText>
      </w:r>
      <w:r w:rsidR="008A3EBF" w:rsidRPr="008A3EBF">
        <w:instrText xml:space="preserve"> </w:instrText>
      </w:r>
      <w:r w:rsidR="008A3EBF">
        <w:rPr>
          <w:lang w:val="en-US"/>
        </w:rPr>
        <w:instrText>possibilities</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swiftness</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operation</w:instrText>
      </w:r>
      <w:r w:rsidR="008A3EBF" w:rsidRPr="008A3EBF">
        <w:instrText xml:space="preserve">, </w:instrText>
      </w:r>
      <w:r w:rsidR="008A3EBF">
        <w:rPr>
          <w:lang w:val="en-US"/>
        </w:rPr>
        <w:instrText>such</w:instrText>
      </w:r>
      <w:r w:rsidR="008A3EBF" w:rsidRPr="008A3EBF">
        <w:instrText xml:space="preserve"> </w:instrText>
      </w:r>
      <w:r w:rsidR="008A3EBF">
        <w:rPr>
          <w:lang w:val="en-US"/>
        </w:rPr>
        <w:instrText>systems</w:instrText>
      </w:r>
      <w:r w:rsidR="008A3EBF" w:rsidRPr="008A3EBF">
        <w:instrText xml:space="preserve"> </w:instrText>
      </w:r>
      <w:r w:rsidR="008A3EBF">
        <w:rPr>
          <w:lang w:val="en-US"/>
        </w:rPr>
        <w:instrText>are</w:instrText>
      </w:r>
      <w:r w:rsidR="008A3EBF" w:rsidRPr="008A3EBF">
        <w:instrText xml:space="preserve"> </w:instrText>
      </w:r>
      <w:r w:rsidR="008A3EBF">
        <w:rPr>
          <w:lang w:val="en-US"/>
        </w:rPr>
        <w:instrText>limited</w:instrText>
      </w:r>
      <w:r w:rsidR="008A3EBF" w:rsidRPr="008A3EBF">
        <w:instrText xml:space="preserve"> </w:instrText>
      </w:r>
      <w:r w:rsidR="008A3EBF">
        <w:rPr>
          <w:lang w:val="en-US"/>
        </w:rPr>
        <w:instrText>by</w:instrText>
      </w:r>
      <w:r w:rsidR="008A3EBF" w:rsidRPr="008A3EBF">
        <w:instrText xml:space="preserve"> </w:instrText>
      </w:r>
      <w:r w:rsidR="008A3EBF">
        <w:rPr>
          <w:lang w:val="en-US"/>
        </w:rPr>
        <w:instrText>measurement</w:instrText>
      </w:r>
      <w:r w:rsidR="008A3EBF" w:rsidRPr="008A3EBF">
        <w:instrText xml:space="preserve"> </w:instrText>
      </w:r>
      <w:r w:rsidR="008A3EBF">
        <w:rPr>
          <w:lang w:val="en-US"/>
        </w:rPr>
        <w:instrText>system</w:instrText>
      </w:r>
      <w:r w:rsidR="008A3EBF" w:rsidRPr="008A3EBF">
        <w:instrText xml:space="preserve"> </w:instrText>
      </w:r>
      <w:r w:rsidR="008A3EBF">
        <w:rPr>
          <w:lang w:val="en-US"/>
        </w:rPr>
        <w:instrText>elements</w:instrText>
      </w:r>
      <w:r w:rsidR="008A3EBF" w:rsidRPr="008A3EBF">
        <w:instrText xml:space="preserve"> </w:instrText>
      </w:r>
      <w:r w:rsidR="008A3EBF">
        <w:rPr>
          <w:lang w:val="en-US"/>
        </w:rPr>
        <w:instrText>in</w:instrText>
      </w:r>
      <w:r w:rsidR="008A3EBF" w:rsidRPr="008A3EBF">
        <w:instrText xml:space="preserve"> </w:instrText>
      </w:r>
      <w:r w:rsidR="008A3EBF">
        <w:rPr>
          <w:lang w:val="en-US"/>
        </w:rPr>
        <w:instrText>terms</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their</w:instrText>
      </w:r>
      <w:r w:rsidR="008A3EBF" w:rsidRPr="008A3EBF">
        <w:instrText xml:space="preserve"> </w:instrText>
      </w:r>
      <w:r w:rsidR="008A3EBF">
        <w:rPr>
          <w:lang w:val="en-US"/>
        </w:rPr>
        <w:instrText>parameters</w:instrText>
      </w:r>
      <w:r w:rsidR="008A3EBF" w:rsidRPr="008A3EBF">
        <w:instrText xml:space="preserve">: </w:instrText>
      </w:r>
      <w:r w:rsidR="008A3EBF">
        <w:rPr>
          <w:lang w:val="en-US"/>
        </w:rPr>
        <w:instrText>sensors</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ADCs</w:instrText>
      </w:r>
      <w:r w:rsidR="008A3EBF" w:rsidRPr="008A3EBF">
        <w:instrText xml:space="preserve"> </w:instrText>
      </w:r>
      <w:r w:rsidR="008A3EBF">
        <w:rPr>
          <w:lang w:val="en-US"/>
        </w:rPr>
        <w:instrText>with</w:instrText>
      </w:r>
      <w:r w:rsidR="008A3EBF" w:rsidRPr="008A3EBF">
        <w:instrText xml:space="preserve"> </w:instrText>
      </w:r>
      <w:r w:rsidR="008A3EBF">
        <w:rPr>
          <w:lang w:val="en-US"/>
        </w:rPr>
        <w:instrText>their</w:instrText>
      </w:r>
      <w:r w:rsidR="008A3EBF" w:rsidRPr="008A3EBF">
        <w:instrText xml:space="preserve"> </w:instrText>
      </w:r>
      <w:r w:rsidR="008A3EBF">
        <w:rPr>
          <w:lang w:val="en-US"/>
        </w:rPr>
        <w:instrText>sensitivity</w:instrText>
      </w:r>
      <w:r w:rsidR="008A3EBF" w:rsidRPr="008A3EBF">
        <w:instrText xml:space="preserve"> </w:instrText>
      </w:r>
      <w:r w:rsidR="008A3EBF">
        <w:rPr>
          <w:lang w:val="en-US"/>
        </w:rPr>
        <w:instrText>properties</w:instrText>
      </w:r>
      <w:r w:rsidR="008A3EBF" w:rsidRPr="008A3EBF">
        <w:instrText xml:space="preserve"> </w:instrText>
      </w:r>
      <w:r w:rsidR="008A3EBF">
        <w:rPr>
          <w:lang w:val="en-US"/>
        </w:rPr>
        <w:instrText>and</w:instrText>
      </w:r>
      <w:r w:rsidR="008A3EBF" w:rsidRPr="008A3EBF">
        <w:instrText xml:space="preserve"> </w:instrText>
      </w:r>
      <w:r w:rsidR="008A3EBF">
        <w:rPr>
          <w:lang w:val="en-US"/>
        </w:rPr>
        <w:instrText>accuracy</w:instrText>
      </w:r>
      <w:r w:rsidR="008A3EBF" w:rsidRPr="008A3EBF">
        <w:instrText xml:space="preserve"> </w:instrText>
      </w:r>
      <w:r w:rsidR="008A3EBF">
        <w:rPr>
          <w:lang w:val="en-US"/>
        </w:rPr>
        <w:instrText>restrictions</w:instrText>
      </w:r>
      <w:r w:rsidR="008A3EBF" w:rsidRPr="008A3EBF">
        <w:instrText xml:space="preserve">, </w:instrText>
      </w:r>
      <w:r w:rsidR="008A3EBF">
        <w:rPr>
          <w:lang w:val="en-US"/>
        </w:rPr>
        <w:instrText>microprocessors</w:instrText>
      </w:r>
      <w:r w:rsidR="008A3EBF" w:rsidRPr="008A3EBF">
        <w:instrText xml:space="preserve"> </w:instrText>
      </w:r>
      <w:r w:rsidR="008A3EBF">
        <w:rPr>
          <w:lang w:val="en-US"/>
        </w:rPr>
        <w:instrText>with</w:instrText>
      </w:r>
      <w:r w:rsidR="008A3EBF" w:rsidRPr="008A3EBF">
        <w:instrText xml:space="preserve"> </w:instrText>
      </w:r>
      <w:r w:rsidR="008A3EBF">
        <w:rPr>
          <w:lang w:val="en-US"/>
        </w:rPr>
        <w:instrText>limitation</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processing</w:instrText>
      </w:r>
      <w:r w:rsidR="008A3EBF" w:rsidRPr="008A3EBF">
        <w:instrText xml:space="preserve"> </w:instrText>
      </w:r>
      <w:r w:rsidR="008A3EBF">
        <w:rPr>
          <w:lang w:val="en-US"/>
        </w:rPr>
        <w:instrText>powers</w:instrText>
      </w:r>
      <w:r w:rsidR="008A3EBF" w:rsidRPr="008A3EBF">
        <w:instrText xml:space="preserve">, </w:instrText>
      </w:r>
      <w:r w:rsidR="008A3EBF">
        <w:rPr>
          <w:lang w:val="en-US"/>
        </w:rPr>
        <w:instrText>etc</w:instrText>
      </w:r>
      <w:r w:rsidR="008A3EBF" w:rsidRPr="008A3EBF">
        <w:instrText xml:space="preserve">. </w:instrText>
      </w:r>
      <w:r w:rsidR="008A3EBF">
        <w:rPr>
          <w:lang w:val="en-US"/>
        </w:rPr>
        <w:instrText>Experimental</w:instrText>
      </w:r>
      <w:r w:rsidR="008A3EBF" w:rsidRPr="008A3EBF">
        <w:instrText xml:space="preserve"> </w:instrText>
      </w:r>
      <w:r w:rsidR="008A3EBF">
        <w:rPr>
          <w:lang w:val="en-US"/>
        </w:rPr>
        <w:instrText>data</w:instrText>
      </w:r>
      <w:r w:rsidR="008A3EBF" w:rsidRPr="008A3EBF">
        <w:instrText xml:space="preserve"> </w:instrText>
      </w:r>
      <w:r w:rsidR="008A3EBF">
        <w:rPr>
          <w:lang w:val="en-US"/>
        </w:rPr>
        <w:instrText>is</w:instrText>
      </w:r>
      <w:r w:rsidR="008A3EBF" w:rsidRPr="008A3EBF">
        <w:instrText xml:space="preserve"> </w:instrText>
      </w:r>
      <w:r w:rsidR="008A3EBF">
        <w:rPr>
          <w:lang w:val="en-US"/>
        </w:rPr>
        <w:instrText>used</w:instrText>
      </w:r>
      <w:r w:rsidR="008A3EBF" w:rsidRPr="008A3EBF">
        <w:instrText xml:space="preserve"> </w:instrText>
      </w:r>
      <w:r w:rsidR="008A3EBF">
        <w:rPr>
          <w:lang w:val="en-US"/>
        </w:rPr>
        <w:instrText>to</w:instrText>
      </w:r>
      <w:r w:rsidR="008A3EBF" w:rsidRPr="008A3EBF">
        <w:instrText xml:space="preserve"> </w:instrText>
      </w:r>
      <w:r w:rsidR="008A3EBF">
        <w:rPr>
          <w:lang w:val="en-US"/>
        </w:rPr>
        <w:instrText>recreate</w:instrText>
      </w:r>
      <w:r w:rsidR="008A3EBF" w:rsidRPr="008A3EBF">
        <w:instrText xml:space="preserve"> </w:instrText>
      </w:r>
      <w:r w:rsidR="008A3EBF">
        <w:rPr>
          <w:lang w:val="en-US"/>
        </w:rPr>
        <w:instrText>experimental</w:instrText>
      </w:r>
      <w:r w:rsidR="008A3EBF" w:rsidRPr="008A3EBF">
        <w:instrText xml:space="preserve"> </w:instrText>
      </w:r>
      <w:r w:rsidR="008A3EBF">
        <w:rPr>
          <w:lang w:val="en-US"/>
        </w:rPr>
        <w:instrText>environment</w:instrText>
      </w:r>
      <w:r w:rsidR="008A3EBF" w:rsidRPr="008A3EBF">
        <w:instrText xml:space="preserve"> </w:instrText>
      </w:r>
      <w:r w:rsidR="008A3EBF">
        <w:rPr>
          <w:lang w:val="en-US"/>
        </w:rPr>
        <w:instrText>in</w:instrText>
      </w:r>
      <w:r w:rsidR="008A3EBF" w:rsidRPr="008A3EBF">
        <w:instrText xml:space="preserve"> </w:instrText>
      </w:r>
      <w:r w:rsidR="008A3EBF">
        <w:rPr>
          <w:lang w:val="en-US"/>
        </w:rPr>
        <w:instrText>simulation</w:instrText>
      </w:r>
      <w:r w:rsidR="008A3EBF" w:rsidRPr="008A3EBF">
        <w:instrText xml:space="preserve"> </w:instrText>
      </w:r>
      <w:r w:rsidR="008A3EBF">
        <w:rPr>
          <w:lang w:val="en-US"/>
        </w:rPr>
        <w:instrText>of</w:instrText>
      </w:r>
      <w:r w:rsidR="008A3EBF" w:rsidRPr="008A3EBF">
        <w:instrText xml:space="preserve"> </w:instrText>
      </w:r>
      <w:r w:rsidR="008A3EBF">
        <w:rPr>
          <w:lang w:val="en-US"/>
        </w:rPr>
        <w:instrText>induced</w:instrText>
      </w:r>
      <w:r w:rsidR="008A3EBF" w:rsidRPr="008A3EBF">
        <w:instrText xml:space="preserve"> </w:instrText>
      </w:r>
      <w:r w:rsidR="008A3EBF">
        <w:rPr>
          <w:lang w:val="en-US"/>
        </w:rPr>
        <w:instrText>unbalance</w:instrText>
      </w:r>
      <w:r w:rsidR="008A3EBF" w:rsidRPr="008A3EBF">
        <w:instrText xml:space="preserve">. </w:instrText>
      </w:r>
      <w:r w:rsidR="008A3EBF">
        <w:rPr>
          <w:lang w:val="en-US"/>
        </w:rPr>
        <w:instrText>The</w:instrText>
      </w:r>
      <w:r w:rsidR="008A3EBF" w:rsidRPr="008A3EBF">
        <w:instrText xml:space="preserve"> </w:instrText>
      </w:r>
      <w:r w:rsidR="008A3EBF">
        <w:rPr>
          <w:lang w:val="en-US"/>
        </w:rPr>
        <w:instrText>imitation model is based on rotor dynamics equations of rotor motion, Reynolds equation to estimate reaction forces of a fluid-film bearing and takes into account sensor parameters and position, gear coupling effect and other measurement system elements parameters. The results show that under certain conditions it becomes impossible to successfully track unbalance which in real conditions could lead to malfunction or failure of a rotor machine.","author":[{"dropping-particle":"","family":"Babin","given":"Alexander","non-dropping-particle":"","parse-names":false,"suffix":""},{"dropping-particle":"","family":"Polyakov","given":"Roman","non-dropping-particle":"","parse-names":false,"suffix":""}],"container-title":"Vibroengineering Procedia","id":"ITEM-2","issued":{"date-parts":[["2020","6","1"]]},"page":"38-44","publisher":"JVE International","title":"Imitation model of unbalanced rotor on fluid-film bearings","type":"paper-conference","volume":"32"},"uris":["http://www.mendeley.com/documents/?uuid=6ad0de32-15c0-33a2-bcbf-fb5c5037d21a"]}],"mendeley":{"formattedCitation":"[13,14]","plainTextFormattedCitation":"[13,14]","previouslyFormattedCitation":"[Babin, Polyakov, 2020; Kornaev и др., 2021]"},"properties":{"noteIndex":0},"schema":"https://github.com/citation-style-language/schema/raw/master/csl-citation.json"}</w:instrText>
      </w:r>
      <w:r w:rsidR="00A60601" w:rsidRPr="00A60601">
        <w:rPr>
          <w:lang w:val="en-US"/>
        </w:rPr>
        <w:fldChar w:fldCharType="separate"/>
      </w:r>
      <w:r w:rsidR="008A3EBF" w:rsidRPr="008A3EBF">
        <w:rPr>
          <w:noProof/>
        </w:rPr>
        <w:t>[13,14]</w:t>
      </w:r>
      <w:r w:rsidR="00A60601" w:rsidRPr="00A60601">
        <w:fldChar w:fldCharType="end"/>
      </w:r>
      <w:r w:rsidR="00841A88" w:rsidRPr="00841A88">
        <w:t xml:space="preserve">. Фотография </w:t>
      </w:r>
      <w:r>
        <w:t>экспериментальной установки</w:t>
      </w:r>
      <w:r w:rsidR="00841A88" w:rsidRPr="00841A88">
        <w:t xml:space="preserve"> представлена на рисунке </w:t>
      </w:r>
      <w:r>
        <w:t>1</w:t>
      </w:r>
      <w:r w:rsidR="00841A88" w:rsidRPr="00841A88">
        <w:t>. Используется бронзов</w:t>
      </w:r>
      <w:r>
        <w:t xml:space="preserve">ый подшипник с шириной </w:t>
      </w:r>
      <w:r w:rsidR="00841A88" w:rsidRPr="00841A88">
        <w:t xml:space="preserve">20 мм и </w:t>
      </w:r>
      <w:r>
        <w:t xml:space="preserve">с диаметром </w:t>
      </w:r>
      <w:r w:rsidR="00841A88" w:rsidRPr="00841A88">
        <w:t xml:space="preserve">40,2 мм. Подшипник смазывается водой. Расход в подшипнике измеряется расходомером </w:t>
      </w:r>
      <w:r w:rsidR="00841A88" w:rsidRPr="00841A88">
        <w:rPr>
          <w:lang w:val="en-US"/>
        </w:rPr>
        <w:t>YF</w:t>
      </w:r>
      <w:r w:rsidR="00841A88" w:rsidRPr="00841A88">
        <w:t>-</w:t>
      </w:r>
      <w:r w:rsidR="00841A88" w:rsidRPr="00841A88">
        <w:rPr>
          <w:lang w:val="en-US"/>
        </w:rPr>
        <w:t>S</w:t>
      </w:r>
      <w:r w:rsidR="00841A88" w:rsidRPr="00841A88">
        <w:t xml:space="preserve">201 и регулируется </w:t>
      </w:r>
      <w:proofErr w:type="spellStart"/>
      <w:r w:rsidR="00841A88" w:rsidRPr="00841A88">
        <w:t>сервоклапаном</w:t>
      </w:r>
      <w:proofErr w:type="spellEnd"/>
      <w:r w:rsidR="00841A88" w:rsidRPr="00841A88">
        <w:t xml:space="preserve"> </w:t>
      </w:r>
      <w:r w:rsidR="00841A88" w:rsidRPr="00841A88">
        <w:rPr>
          <w:lang w:val="en-US"/>
        </w:rPr>
        <w:t>Burkert</w:t>
      </w:r>
      <w:r w:rsidR="00841A88" w:rsidRPr="00841A88">
        <w:t xml:space="preserve"> 2835. Полый вал массой 0,6 кг соединен с электродвигателем с помощью зубчатой муфты. Длина вала 380 мм, диаметр 40 мм. Смещения вала измеряются бесконтактными датчиками </w:t>
      </w:r>
      <w:r w:rsidR="00841A88" w:rsidRPr="00841A88">
        <w:rPr>
          <w:lang w:val="en-US"/>
        </w:rPr>
        <w:t>AE</w:t>
      </w:r>
      <w:r w:rsidR="00841A88" w:rsidRPr="00841A88">
        <w:t>051.00.07.</w:t>
      </w:r>
    </w:p>
    <w:p w14:paraId="3504C571" w14:textId="56B11640" w:rsidR="00E53C7D" w:rsidRDefault="00E53C7D" w:rsidP="00E53C7D">
      <w:pPr>
        <w:rPr>
          <w:rFonts w:cs="Times New Roman"/>
          <w:szCs w:val="24"/>
        </w:rPr>
      </w:pPr>
      <w:r w:rsidRPr="0016251A">
        <w:rPr>
          <w:rFonts w:cs="Times New Roman"/>
          <w:szCs w:val="24"/>
        </w:rPr>
        <w:t xml:space="preserve">Модули </w:t>
      </w:r>
      <w:r w:rsidRPr="0016251A">
        <w:rPr>
          <w:rFonts w:cs="Times New Roman"/>
          <w:szCs w:val="24"/>
          <w:lang w:val="en-US"/>
        </w:rPr>
        <w:t>National</w:t>
      </w:r>
      <w:r w:rsidRPr="0016251A">
        <w:rPr>
          <w:rFonts w:cs="Times New Roman"/>
          <w:szCs w:val="24"/>
        </w:rPr>
        <w:t xml:space="preserve"> </w:t>
      </w:r>
      <w:r w:rsidRPr="0016251A">
        <w:rPr>
          <w:rFonts w:cs="Times New Roman"/>
          <w:szCs w:val="24"/>
          <w:lang w:val="en-US"/>
        </w:rPr>
        <w:t>Instruments</w:t>
      </w:r>
      <w:r w:rsidRPr="0016251A">
        <w:rPr>
          <w:rFonts w:cs="Times New Roman"/>
          <w:szCs w:val="24"/>
        </w:rPr>
        <w:t xml:space="preserve"> </w:t>
      </w:r>
      <w:r w:rsidRPr="0016251A">
        <w:rPr>
          <w:rFonts w:cs="Times New Roman"/>
          <w:szCs w:val="24"/>
          <w:lang w:val="en-US"/>
        </w:rPr>
        <w:t>NI</w:t>
      </w:r>
      <w:r w:rsidRPr="0016251A">
        <w:rPr>
          <w:rFonts w:cs="Times New Roman"/>
          <w:szCs w:val="24"/>
        </w:rPr>
        <w:t xml:space="preserve"> 9269 и </w:t>
      </w:r>
      <w:r w:rsidRPr="0016251A">
        <w:rPr>
          <w:rFonts w:cs="Times New Roman"/>
          <w:szCs w:val="24"/>
          <w:lang w:val="en-US"/>
        </w:rPr>
        <w:t>NI</w:t>
      </w:r>
      <w:r w:rsidRPr="0016251A">
        <w:rPr>
          <w:rFonts w:cs="Times New Roman"/>
          <w:szCs w:val="24"/>
        </w:rPr>
        <w:t xml:space="preserve"> 9205 используются как преобразователи для систем управления и измерения соответственно</w:t>
      </w:r>
      <w:r>
        <w:rPr>
          <w:rFonts w:cs="Times New Roman"/>
          <w:szCs w:val="24"/>
        </w:rPr>
        <w:t xml:space="preserve">. </w:t>
      </w:r>
      <w:r w:rsidRPr="0016251A">
        <w:rPr>
          <w:rFonts w:cs="Times New Roman"/>
          <w:szCs w:val="24"/>
        </w:rPr>
        <w:t xml:space="preserve">Модуль аналогового вывода </w:t>
      </w:r>
      <w:r w:rsidRPr="0016251A">
        <w:rPr>
          <w:rFonts w:cs="Times New Roman"/>
          <w:szCs w:val="24"/>
          <w:lang w:val="en-US"/>
        </w:rPr>
        <w:t>NI</w:t>
      </w:r>
      <w:r w:rsidRPr="0016251A">
        <w:rPr>
          <w:rFonts w:cs="Times New Roman"/>
          <w:szCs w:val="24"/>
        </w:rPr>
        <w:t xml:space="preserve"> 9269 используется для управления скоростью вала и скоростью потока в подшипнике. Данные, полученные от модуля аналогового ввода </w:t>
      </w:r>
      <w:r w:rsidRPr="0016251A">
        <w:rPr>
          <w:rFonts w:cs="Times New Roman"/>
          <w:szCs w:val="24"/>
          <w:lang w:val="en-US"/>
        </w:rPr>
        <w:t>NI</w:t>
      </w:r>
      <w:r w:rsidRPr="0016251A">
        <w:rPr>
          <w:rFonts w:cs="Times New Roman"/>
          <w:szCs w:val="24"/>
        </w:rPr>
        <w:t xml:space="preserve"> 9205, используются для сбора данных. Данные, полученные от контактного датчика сопротивления </w:t>
      </w:r>
      <w:r w:rsidRPr="00A60601">
        <w:rPr>
          <w:rFonts w:cs="Times New Roman"/>
          <w:szCs w:val="24"/>
          <w:lang w:val="en-US"/>
        </w:rPr>
        <w:fldChar w:fldCharType="begin" w:fldLock="1"/>
      </w:r>
      <w:r w:rsidR="008A3EBF">
        <w:rPr>
          <w:rFonts w:cs="Times New Roman"/>
          <w:szCs w:val="24"/>
          <w:lang w:val="en-US"/>
        </w:rPr>
        <w:instrText>ADDIN</w:instrText>
      </w:r>
      <w:r w:rsidR="008A3EBF" w:rsidRPr="008A3EBF">
        <w:rPr>
          <w:rFonts w:cs="Times New Roman"/>
          <w:szCs w:val="24"/>
        </w:rPr>
        <w:instrText xml:space="preserve"> </w:instrText>
      </w:r>
      <w:r w:rsidR="008A3EBF">
        <w:rPr>
          <w:rFonts w:cs="Times New Roman"/>
          <w:szCs w:val="24"/>
          <w:lang w:val="en-US"/>
        </w:rPr>
        <w:instrText>CSL</w:instrText>
      </w:r>
      <w:r w:rsidR="008A3EBF" w:rsidRPr="008A3EBF">
        <w:rPr>
          <w:rFonts w:cs="Times New Roman"/>
          <w:szCs w:val="24"/>
        </w:rPr>
        <w:instrText>_</w:instrText>
      </w:r>
      <w:r w:rsidR="008A3EBF">
        <w:rPr>
          <w:rFonts w:cs="Times New Roman"/>
          <w:szCs w:val="24"/>
          <w:lang w:val="en-US"/>
        </w:rPr>
        <w:instrText>CITATION</w:instrText>
      </w:r>
      <w:r w:rsidR="008A3EBF" w:rsidRPr="008A3EBF">
        <w:rPr>
          <w:rFonts w:cs="Times New Roman"/>
          <w:szCs w:val="24"/>
        </w:rPr>
        <w:instrText xml:space="preserve"> {"</w:instrText>
      </w:r>
      <w:r w:rsidR="008A3EBF">
        <w:rPr>
          <w:rFonts w:cs="Times New Roman"/>
          <w:szCs w:val="24"/>
          <w:lang w:val="en-US"/>
        </w:rPr>
        <w:instrText>citationItems</w:instrText>
      </w:r>
      <w:r w:rsidR="008A3EBF" w:rsidRPr="008A3EBF">
        <w:rPr>
          <w:rFonts w:cs="Times New Roman"/>
          <w:szCs w:val="24"/>
        </w:rPr>
        <w:instrText>":[{"</w:instrText>
      </w:r>
      <w:r w:rsidR="008A3EBF">
        <w:rPr>
          <w:rFonts w:cs="Times New Roman"/>
          <w:szCs w:val="24"/>
          <w:lang w:val="en-US"/>
        </w:rPr>
        <w:instrText>id</w:instrText>
      </w:r>
      <w:r w:rsidR="008A3EBF" w:rsidRPr="008A3EBF">
        <w:rPr>
          <w:rFonts w:cs="Times New Roman"/>
          <w:szCs w:val="24"/>
        </w:rPr>
        <w:instrText>":"</w:instrText>
      </w:r>
      <w:r w:rsidR="008A3EBF">
        <w:rPr>
          <w:rFonts w:cs="Times New Roman"/>
          <w:szCs w:val="24"/>
          <w:lang w:val="en-US"/>
        </w:rPr>
        <w:instrText>ITEM</w:instrText>
      </w:r>
      <w:r w:rsidR="008A3EBF" w:rsidRPr="008A3EBF">
        <w:rPr>
          <w:rFonts w:cs="Times New Roman"/>
          <w:szCs w:val="24"/>
        </w:rPr>
        <w:instrText>-1","</w:instrText>
      </w:r>
      <w:r w:rsidR="008A3EBF">
        <w:rPr>
          <w:rFonts w:cs="Times New Roman"/>
          <w:szCs w:val="24"/>
          <w:lang w:val="en-US"/>
        </w:rPr>
        <w:instrText>itemData</w:instrText>
      </w:r>
      <w:r w:rsidR="008A3EBF" w:rsidRPr="008A3EBF">
        <w:rPr>
          <w:rFonts w:cs="Times New Roman"/>
          <w:szCs w:val="24"/>
        </w:rPr>
        <w:instrText>":{"</w:instrText>
      </w:r>
      <w:r w:rsidR="008A3EBF">
        <w:rPr>
          <w:rFonts w:cs="Times New Roman"/>
          <w:szCs w:val="24"/>
          <w:lang w:val="en-US"/>
        </w:rPr>
        <w:instrText>DOI</w:instrText>
      </w:r>
      <w:r w:rsidR="008A3EBF" w:rsidRPr="008A3EBF">
        <w:rPr>
          <w:rFonts w:cs="Times New Roman"/>
          <w:szCs w:val="24"/>
        </w:rPr>
        <w:instrText>":"10.1109/</w:instrText>
      </w:r>
      <w:r w:rsidR="008A3EBF">
        <w:rPr>
          <w:rFonts w:cs="Times New Roman"/>
          <w:szCs w:val="24"/>
          <w:lang w:val="en-US"/>
        </w:rPr>
        <w:instrText>RusAutoCon</w:instrText>
      </w:r>
      <w:r w:rsidR="008A3EBF" w:rsidRPr="008A3EBF">
        <w:rPr>
          <w:rFonts w:cs="Times New Roman"/>
          <w:szCs w:val="24"/>
        </w:rPr>
        <w:instrText>49822.2020.9208118","</w:instrText>
      </w:r>
      <w:r w:rsidR="008A3EBF">
        <w:rPr>
          <w:rFonts w:cs="Times New Roman"/>
          <w:szCs w:val="24"/>
          <w:lang w:val="en-US"/>
        </w:rPr>
        <w:instrText>ISBN</w:instrText>
      </w:r>
      <w:r w:rsidR="008A3EBF" w:rsidRPr="008A3EBF">
        <w:rPr>
          <w:rFonts w:cs="Times New Roman"/>
          <w:szCs w:val="24"/>
        </w:rPr>
        <w:instrText>":"9781728161303","</w:instrText>
      </w:r>
      <w:r w:rsidR="008A3EBF">
        <w:rPr>
          <w:rFonts w:cs="Times New Roman"/>
          <w:szCs w:val="24"/>
          <w:lang w:val="en-US"/>
        </w:rPr>
        <w:instrText>abstract</w:instrText>
      </w:r>
      <w:r w:rsidR="008A3EBF" w:rsidRPr="008A3EBF">
        <w:rPr>
          <w:rFonts w:cs="Times New Roman"/>
          <w:szCs w:val="24"/>
        </w:rPr>
        <w:instrText xml:space="preserve">":"© 2020 </w:instrText>
      </w:r>
      <w:r w:rsidR="008A3EBF">
        <w:rPr>
          <w:rFonts w:cs="Times New Roman"/>
          <w:szCs w:val="24"/>
          <w:lang w:val="en-US"/>
        </w:rPr>
        <w:instrText>IEEE</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article</w:instrText>
      </w:r>
      <w:r w:rsidR="008A3EBF" w:rsidRPr="008A3EBF">
        <w:rPr>
          <w:rFonts w:cs="Times New Roman"/>
          <w:szCs w:val="24"/>
        </w:rPr>
        <w:instrText xml:space="preserve"> </w:instrText>
      </w:r>
      <w:r w:rsidR="008A3EBF">
        <w:rPr>
          <w:rFonts w:cs="Times New Roman"/>
          <w:szCs w:val="24"/>
          <w:lang w:val="en-US"/>
        </w:rPr>
        <w:instrText>discusses</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prerequisites</w:instrText>
      </w:r>
      <w:r w:rsidR="008A3EBF" w:rsidRPr="008A3EBF">
        <w:rPr>
          <w:rFonts w:cs="Times New Roman"/>
          <w:szCs w:val="24"/>
        </w:rPr>
        <w:instrText xml:space="preserve"> </w:instrText>
      </w:r>
      <w:r w:rsidR="008A3EBF">
        <w:rPr>
          <w:rFonts w:cs="Times New Roman"/>
          <w:szCs w:val="24"/>
          <w:lang w:val="en-US"/>
        </w:rPr>
        <w:instrText>for</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use</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artificial</w:instrText>
      </w:r>
      <w:r w:rsidR="008A3EBF" w:rsidRPr="008A3EBF">
        <w:rPr>
          <w:rFonts w:cs="Times New Roman"/>
          <w:szCs w:val="24"/>
        </w:rPr>
        <w:instrText xml:space="preserve"> </w:instrText>
      </w:r>
      <w:r w:rsidR="008A3EBF">
        <w:rPr>
          <w:rFonts w:cs="Times New Roman"/>
          <w:szCs w:val="24"/>
          <w:lang w:val="en-US"/>
        </w:rPr>
        <w:instrText>neural</w:instrText>
      </w:r>
      <w:r w:rsidR="008A3EBF" w:rsidRPr="008A3EBF">
        <w:rPr>
          <w:rFonts w:cs="Times New Roman"/>
          <w:szCs w:val="24"/>
        </w:rPr>
        <w:instrText xml:space="preserve"> </w:instrText>
      </w:r>
      <w:r w:rsidR="008A3EBF">
        <w:rPr>
          <w:rFonts w:cs="Times New Roman"/>
          <w:szCs w:val="24"/>
          <w:lang w:val="en-US"/>
        </w:rPr>
        <w:instrText>networks</w:instrText>
      </w:r>
      <w:r w:rsidR="008A3EBF" w:rsidRPr="008A3EBF">
        <w:rPr>
          <w:rFonts w:cs="Times New Roman"/>
          <w:szCs w:val="24"/>
        </w:rPr>
        <w:instrText xml:space="preserve"> </w:instrText>
      </w:r>
      <w:r w:rsidR="008A3EBF">
        <w:rPr>
          <w:rFonts w:cs="Times New Roman"/>
          <w:szCs w:val="24"/>
          <w:lang w:val="en-US"/>
        </w:rPr>
        <w:instrText>with</w:instrText>
      </w:r>
      <w:r w:rsidR="008A3EBF" w:rsidRPr="008A3EBF">
        <w:rPr>
          <w:rFonts w:cs="Times New Roman"/>
          <w:szCs w:val="24"/>
        </w:rPr>
        <w:instrText xml:space="preserve"> </w:instrText>
      </w:r>
      <w:r w:rsidR="008A3EBF">
        <w:rPr>
          <w:rFonts w:cs="Times New Roman"/>
          <w:szCs w:val="24"/>
          <w:lang w:val="en-US"/>
        </w:rPr>
        <w:instrText>direct</w:instrText>
      </w:r>
      <w:r w:rsidR="008A3EBF" w:rsidRPr="008A3EBF">
        <w:rPr>
          <w:rFonts w:cs="Times New Roman"/>
          <w:szCs w:val="24"/>
        </w:rPr>
        <w:instrText xml:space="preserve"> </w:instrText>
      </w:r>
      <w:r w:rsidR="008A3EBF">
        <w:rPr>
          <w:rFonts w:cs="Times New Roman"/>
          <w:szCs w:val="24"/>
          <w:lang w:val="en-US"/>
        </w:rPr>
        <w:instrText>connection</w:instrText>
      </w:r>
      <w:r w:rsidR="008A3EBF" w:rsidRPr="008A3EBF">
        <w:rPr>
          <w:rFonts w:cs="Times New Roman"/>
          <w:szCs w:val="24"/>
        </w:rPr>
        <w:instrText xml:space="preserve"> </w:instrText>
      </w:r>
      <w:r w:rsidR="008A3EBF">
        <w:rPr>
          <w:rFonts w:cs="Times New Roman"/>
          <w:szCs w:val="24"/>
          <w:lang w:val="en-US"/>
        </w:rPr>
        <w:instrText>for</w:instrText>
      </w:r>
      <w:r w:rsidR="008A3EBF" w:rsidRPr="008A3EBF">
        <w:rPr>
          <w:rFonts w:cs="Times New Roman"/>
          <w:szCs w:val="24"/>
        </w:rPr>
        <w:instrText xml:space="preserve"> </w:instrText>
      </w:r>
      <w:r w:rsidR="008A3EBF">
        <w:rPr>
          <w:rFonts w:cs="Times New Roman"/>
          <w:szCs w:val="24"/>
          <w:lang w:val="en-US"/>
        </w:rPr>
        <w:instrText>diagnosing</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state</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rotary</w:instrText>
      </w:r>
      <w:r w:rsidR="008A3EBF" w:rsidRPr="008A3EBF">
        <w:rPr>
          <w:rFonts w:cs="Times New Roman"/>
          <w:szCs w:val="24"/>
        </w:rPr>
        <w:instrText xml:space="preserve"> </w:instrText>
      </w:r>
      <w:r w:rsidR="008A3EBF">
        <w:rPr>
          <w:rFonts w:cs="Times New Roman"/>
          <w:szCs w:val="24"/>
          <w:lang w:val="en-US"/>
        </w:rPr>
        <w:instrText>machines</w:instrText>
      </w:r>
      <w:r w:rsidR="008A3EBF" w:rsidRPr="008A3EBF">
        <w:rPr>
          <w:rFonts w:cs="Times New Roman"/>
          <w:szCs w:val="24"/>
        </w:rPr>
        <w:instrText xml:space="preserve"> </w:instrText>
      </w:r>
      <w:r w:rsidR="008A3EBF">
        <w:rPr>
          <w:rFonts w:cs="Times New Roman"/>
          <w:szCs w:val="24"/>
          <w:lang w:val="en-US"/>
        </w:rPr>
        <w:instrText>with</w:instrText>
      </w:r>
      <w:r w:rsidR="008A3EBF" w:rsidRPr="008A3EBF">
        <w:rPr>
          <w:rFonts w:cs="Times New Roman"/>
          <w:szCs w:val="24"/>
        </w:rPr>
        <w:instrText xml:space="preserve"> </w:instrText>
      </w:r>
      <w:r w:rsidR="008A3EBF">
        <w:rPr>
          <w:rFonts w:cs="Times New Roman"/>
          <w:szCs w:val="24"/>
          <w:lang w:val="en-US"/>
        </w:rPr>
        <w:instrText>liquid</w:instrText>
      </w:r>
      <w:r w:rsidR="008A3EBF" w:rsidRPr="008A3EBF">
        <w:rPr>
          <w:rFonts w:cs="Times New Roman"/>
          <w:szCs w:val="24"/>
        </w:rPr>
        <w:instrText xml:space="preserve"> </w:instrText>
      </w:r>
      <w:r w:rsidR="008A3EBF">
        <w:rPr>
          <w:rFonts w:cs="Times New Roman"/>
          <w:szCs w:val="24"/>
          <w:lang w:val="en-US"/>
        </w:rPr>
        <w:instrText>friction</w:instrText>
      </w:r>
      <w:r w:rsidR="008A3EBF" w:rsidRPr="008A3EBF">
        <w:rPr>
          <w:rFonts w:cs="Times New Roman"/>
          <w:szCs w:val="24"/>
        </w:rPr>
        <w:instrText xml:space="preserve"> </w:instrText>
      </w:r>
      <w:r w:rsidR="008A3EBF">
        <w:rPr>
          <w:rFonts w:cs="Times New Roman"/>
          <w:szCs w:val="24"/>
          <w:lang w:val="en-US"/>
        </w:rPr>
        <w:instrText>bearings</w:instrText>
      </w:r>
      <w:r w:rsidR="008A3EBF" w:rsidRPr="008A3EBF">
        <w:rPr>
          <w:rFonts w:cs="Times New Roman"/>
          <w:szCs w:val="24"/>
        </w:rPr>
        <w:instrText xml:space="preserve">. </w:instrText>
      </w:r>
      <w:r w:rsidR="008A3EBF">
        <w:rPr>
          <w:rFonts w:cs="Times New Roman"/>
          <w:szCs w:val="24"/>
          <w:lang w:val="en-US"/>
        </w:rPr>
        <w:instrText>During</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study</w:instrText>
      </w:r>
      <w:r w:rsidR="008A3EBF" w:rsidRPr="008A3EBF">
        <w:rPr>
          <w:rFonts w:cs="Times New Roman"/>
          <w:szCs w:val="24"/>
        </w:rPr>
        <w:instrText xml:space="preserve">, </w:instrText>
      </w:r>
      <w:r w:rsidR="008A3EBF">
        <w:rPr>
          <w:rFonts w:cs="Times New Roman"/>
          <w:szCs w:val="24"/>
          <w:lang w:val="en-US"/>
        </w:rPr>
        <w:instrText>an</w:instrText>
      </w:r>
      <w:r w:rsidR="008A3EBF" w:rsidRPr="008A3EBF">
        <w:rPr>
          <w:rFonts w:cs="Times New Roman"/>
          <w:szCs w:val="24"/>
        </w:rPr>
        <w:instrText xml:space="preserve"> </w:instrText>
      </w:r>
      <w:r w:rsidR="008A3EBF">
        <w:rPr>
          <w:rFonts w:cs="Times New Roman"/>
          <w:szCs w:val="24"/>
          <w:lang w:val="en-US"/>
        </w:rPr>
        <w:instrText>experimental</w:instrText>
      </w:r>
      <w:r w:rsidR="008A3EBF" w:rsidRPr="008A3EBF">
        <w:rPr>
          <w:rFonts w:cs="Times New Roman"/>
          <w:szCs w:val="24"/>
        </w:rPr>
        <w:instrText xml:space="preserve"> </w:instrText>
      </w:r>
      <w:r w:rsidR="008A3EBF">
        <w:rPr>
          <w:rFonts w:cs="Times New Roman"/>
          <w:szCs w:val="24"/>
          <w:lang w:val="en-US"/>
        </w:rPr>
        <w:instrText>setup</w:instrText>
      </w:r>
      <w:r w:rsidR="008A3EBF" w:rsidRPr="008A3EBF">
        <w:rPr>
          <w:rFonts w:cs="Times New Roman"/>
          <w:szCs w:val="24"/>
        </w:rPr>
        <w:instrText xml:space="preserve"> </w:instrText>
      </w:r>
      <w:r w:rsidR="008A3EBF">
        <w:rPr>
          <w:rFonts w:cs="Times New Roman"/>
          <w:szCs w:val="24"/>
          <w:lang w:val="en-US"/>
        </w:rPr>
        <w:instrText>with</w:instrText>
      </w:r>
      <w:r w:rsidR="008A3EBF" w:rsidRPr="008A3EBF">
        <w:rPr>
          <w:rFonts w:cs="Times New Roman"/>
          <w:szCs w:val="24"/>
        </w:rPr>
        <w:instrText xml:space="preserve"> </w:instrText>
      </w:r>
      <w:r w:rsidR="008A3EBF">
        <w:rPr>
          <w:rFonts w:cs="Times New Roman"/>
          <w:szCs w:val="24"/>
          <w:lang w:val="en-US"/>
        </w:rPr>
        <w:instrText>a</w:instrText>
      </w:r>
      <w:r w:rsidR="008A3EBF" w:rsidRPr="008A3EBF">
        <w:rPr>
          <w:rFonts w:cs="Times New Roman"/>
          <w:szCs w:val="24"/>
        </w:rPr>
        <w:instrText xml:space="preserve"> </w:instrText>
      </w:r>
      <w:r w:rsidR="008A3EBF">
        <w:rPr>
          <w:rFonts w:cs="Times New Roman"/>
          <w:szCs w:val="24"/>
          <w:lang w:val="en-US"/>
        </w:rPr>
        <w:instrText>multi</w:instrText>
      </w:r>
      <w:r w:rsidR="008A3EBF" w:rsidRPr="008A3EBF">
        <w:rPr>
          <w:rFonts w:cs="Times New Roman"/>
          <w:szCs w:val="24"/>
        </w:rPr>
        <w:instrText>-</w:instrText>
      </w:r>
      <w:r w:rsidR="008A3EBF">
        <w:rPr>
          <w:rFonts w:cs="Times New Roman"/>
          <w:szCs w:val="24"/>
          <w:lang w:val="en-US"/>
        </w:rPr>
        <w:instrText>sensor</w:instrText>
      </w:r>
      <w:r w:rsidR="008A3EBF" w:rsidRPr="008A3EBF">
        <w:rPr>
          <w:rFonts w:cs="Times New Roman"/>
          <w:szCs w:val="24"/>
        </w:rPr>
        <w:instrText xml:space="preserve"> </w:instrText>
      </w:r>
      <w:r w:rsidR="008A3EBF">
        <w:rPr>
          <w:rFonts w:cs="Times New Roman"/>
          <w:szCs w:val="24"/>
          <w:lang w:val="en-US"/>
        </w:rPr>
        <w:instrText>measuring</w:instrText>
      </w:r>
      <w:r w:rsidR="008A3EBF" w:rsidRPr="008A3EBF">
        <w:rPr>
          <w:rFonts w:cs="Times New Roman"/>
          <w:szCs w:val="24"/>
        </w:rPr>
        <w:instrText xml:space="preserve"> </w:instrText>
      </w:r>
      <w:r w:rsidR="008A3EBF">
        <w:rPr>
          <w:rFonts w:cs="Times New Roman"/>
          <w:szCs w:val="24"/>
          <w:lang w:val="en-US"/>
        </w:rPr>
        <w:instrText>system</w:instrText>
      </w:r>
      <w:r w:rsidR="008A3EBF" w:rsidRPr="008A3EBF">
        <w:rPr>
          <w:rFonts w:cs="Times New Roman"/>
          <w:szCs w:val="24"/>
        </w:rPr>
        <w:instrText xml:space="preserve"> </w:instrText>
      </w:r>
      <w:r w:rsidR="008A3EBF">
        <w:rPr>
          <w:rFonts w:cs="Times New Roman"/>
          <w:szCs w:val="24"/>
          <w:lang w:val="en-US"/>
        </w:rPr>
        <w:instrText>was</w:instrText>
      </w:r>
      <w:r w:rsidR="008A3EBF" w:rsidRPr="008A3EBF">
        <w:rPr>
          <w:rFonts w:cs="Times New Roman"/>
          <w:szCs w:val="24"/>
        </w:rPr>
        <w:instrText xml:space="preserve"> </w:instrText>
      </w:r>
      <w:r w:rsidR="008A3EBF">
        <w:rPr>
          <w:rFonts w:cs="Times New Roman"/>
          <w:szCs w:val="24"/>
          <w:lang w:val="en-US"/>
        </w:rPr>
        <w:instrText>developed</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measuring</w:instrText>
      </w:r>
      <w:r w:rsidR="008A3EBF" w:rsidRPr="008A3EBF">
        <w:rPr>
          <w:rFonts w:cs="Times New Roman"/>
          <w:szCs w:val="24"/>
        </w:rPr>
        <w:instrText xml:space="preserve"> </w:instrText>
      </w:r>
      <w:r w:rsidR="008A3EBF">
        <w:rPr>
          <w:rFonts w:cs="Times New Roman"/>
          <w:szCs w:val="24"/>
          <w:lang w:val="en-US"/>
        </w:rPr>
        <w:instrText>system</w:instrText>
      </w:r>
      <w:r w:rsidR="008A3EBF" w:rsidRPr="008A3EBF">
        <w:rPr>
          <w:rFonts w:cs="Times New Roman"/>
          <w:szCs w:val="24"/>
        </w:rPr>
        <w:instrText xml:space="preserve"> </w:instrText>
      </w:r>
      <w:r w:rsidR="008A3EBF">
        <w:rPr>
          <w:rFonts w:cs="Times New Roman"/>
          <w:szCs w:val="24"/>
          <w:lang w:val="en-US"/>
        </w:rPr>
        <w:instrText>is</w:instrText>
      </w:r>
      <w:r w:rsidR="008A3EBF" w:rsidRPr="008A3EBF">
        <w:rPr>
          <w:rFonts w:cs="Times New Roman"/>
          <w:szCs w:val="24"/>
        </w:rPr>
        <w:instrText xml:space="preserve"> </w:instrText>
      </w:r>
      <w:r w:rsidR="008A3EBF">
        <w:rPr>
          <w:rFonts w:cs="Times New Roman"/>
          <w:szCs w:val="24"/>
          <w:lang w:val="en-US"/>
        </w:rPr>
        <w:instrText>based</w:instrText>
      </w:r>
      <w:r w:rsidR="008A3EBF" w:rsidRPr="008A3EBF">
        <w:rPr>
          <w:rFonts w:cs="Times New Roman"/>
          <w:szCs w:val="24"/>
        </w:rPr>
        <w:instrText xml:space="preserve"> </w:instrText>
      </w:r>
      <w:r w:rsidR="008A3EBF">
        <w:rPr>
          <w:rFonts w:cs="Times New Roman"/>
          <w:szCs w:val="24"/>
          <w:lang w:val="en-US"/>
        </w:rPr>
        <w:instrText>on</w:instrText>
      </w:r>
      <w:r w:rsidR="008A3EBF" w:rsidRPr="008A3EBF">
        <w:rPr>
          <w:rFonts w:cs="Times New Roman"/>
          <w:szCs w:val="24"/>
        </w:rPr>
        <w:instrText xml:space="preserve"> </w:instrText>
      </w:r>
      <w:r w:rsidR="008A3EBF">
        <w:rPr>
          <w:rFonts w:cs="Times New Roman"/>
          <w:szCs w:val="24"/>
          <w:lang w:val="en-US"/>
        </w:rPr>
        <w:instrText>sensors</w:instrText>
      </w:r>
      <w:r w:rsidR="008A3EBF" w:rsidRPr="008A3EBF">
        <w:rPr>
          <w:rFonts w:cs="Times New Roman"/>
          <w:szCs w:val="24"/>
        </w:rPr>
        <w:instrText xml:space="preserve"> </w:instrText>
      </w:r>
      <w:r w:rsidR="008A3EBF">
        <w:rPr>
          <w:rFonts w:cs="Times New Roman"/>
          <w:szCs w:val="24"/>
          <w:lang w:val="en-US"/>
        </w:rPr>
        <w:instrText>that</w:instrText>
      </w:r>
      <w:r w:rsidR="008A3EBF" w:rsidRPr="008A3EBF">
        <w:rPr>
          <w:rFonts w:cs="Times New Roman"/>
          <w:szCs w:val="24"/>
        </w:rPr>
        <w:instrText xml:space="preserve"> </w:instrText>
      </w:r>
      <w:r w:rsidR="008A3EBF">
        <w:rPr>
          <w:rFonts w:cs="Times New Roman"/>
          <w:szCs w:val="24"/>
          <w:lang w:val="en-US"/>
        </w:rPr>
        <w:instrText>measure</w:instrText>
      </w:r>
      <w:r w:rsidR="008A3EBF" w:rsidRPr="008A3EBF">
        <w:rPr>
          <w:rFonts w:cs="Times New Roman"/>
          <w:szCs w:val="24"/>
        </w:rPr>
        <w:instrText xml:space="preserve"> </w:instrText>
      </w:r>
      <w:r w:rsidR="008A3EBF">
        <w:rPr>
          <w:rFonts w:cs="Times New Roman"/>
          <w:szCs w:val="24"/>
          <w:lang w:val="en-US"/>
        </w:rPr>
        <w:instrText>different</w:instrText>
      </w:r>
      <w:r w:rsidR="008A3EBF" w:rsidRPr="008A3EBF">
        <w:rPr>
          <w:rFonts w:cs="Times New Roman"/>
          <w:szCs w:val="24"/>
        </w:rPr>
        <w:instrText xml:space="preserve"> </w:instrText>
      </w:r>
      <w:r w:rsidR="008A3EBF">
        <w:rPr>
          <w:rFonts w:cs="Times New Roman"/>
          <w:szCs w:val="24"/>
          <w:lang w:val="en-US"/>
        </w:rPr>
        <w:instrText>types</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data</w:instrText>
      </w:r>
      <w:r w:rsidR="008A3EBF" w:rsidRPr="008A3EBF">
        <w:rPr>
          <w:rFonts w:cs="Times New Roman"/>
          <w:szCs w:val="24"/>
        </w:rPr>
        <w:instrText xml:space="preserve">. </w:instrText>
      </w:r>
      <w:r w:rsidR="008A3EBF">
        <w:rPr>
          <w:rFonts w:cs="Times New Roman"/>
          <w:szCs w:val="24"/>
          <w:lang w:val="en-US"/>
        </w:rPr>
        <w:instrText>An</w:instrText>
      </w:r>
      <w:r w:rsidR="008A3EBF" w:rsidRPr="008A3EBF">
        <w:rPr>
          <w:rFonts w:cs="Times New Roman"/>
          <w:szCs w:val="24"/>
        </w:rPr>
        <w:instrText xml:space="preserve"> </w:instrText>
      </w:r>
      <w:r w:rsidR="008A3EBF">
        <w:rPr>
          <w:rFonts w:cs="Times New Roman"/>
          <w:szCs w:val="24"/>
          <w:lang w:val="en-US"/>
        </w:rPr>
        <w:instrText>experiment</w:instrText>
      </w:r>
      <w:r w:rsidR="008A3EBF" w:rsidRPr="008A3EBF">
        <w:rPr>
          <w:rFonts w:cs="Times New Roman"/>
          <w:szCs w:val="24"/>
        </w:rPr>
        <w:instrText xml:space="preserve"> </w:instrText>
      </w:r>
      <w:r w:rsidR="008A3EBF">
        <w:rPr>
          <w:rFonts w:cs="Times New Roman"/>
          <w:szCs w:val="24"/>
          <w:lang w:val="en-US"/>
        </w:rPr>
        <w:instrText>was</w:instrText>
      </w:r>
      <w:r w:rsidR="008A3EBF" w:rsidRPr="008A3EBF">
        <w:rPr>
          <w:rFonts w:cs="Times New Roman"/>
          <w:szCs w:val="24"/>
        </w:rPr>
        <w:instrText xml:space="preserve"> </w:instrText>
      </w:r>
      <w:r w:rsidR="008A3EBF">
        <w:rPr>
          <w:rFonts w:cs="Times New Roman"/>
          <w:szCs w:val="24"/>
          <w:lang w:val="en-US"/>
        </w:rPr>
        <w:instrText>conducted</w:instrText>
      </w:r>
      <w:r w:rsidR="008A3EBF" w:rsidRPr="008A3EBF">
        <w:rPr>
          <w:rFonts w:cs="Times New Roman"/>
          <w:szCs w:val="24"/>
        </w:rPr>
        <w:instrText xml:space="preserve"> </w:instrText>
      </w:r>
      <w:r w:rsidR="008A3EBF">
        <w:rPr>
          <w:rFonts w:cs="Times New Roman"/>
          <w:szCs w:val="24"/>
          <w:lang w:val="en-US"/>
        </w:rPr>
        <w:instrText>in</w:instrText>
      </w:r>
      <w:r w:rsidR="008A3EBF" w:rsidRPr="008A3EBF">
        <w:rPr>
          <w:rFonts w:cs="Times New Roman"/>
          <w:szCs w:val="24"/>
        </w:rPr>
        <w:instrText xml:space="preserve"> </w:instrText>
      </w:r>
      <w:r w:rsidR="008A3EBF">
        <w:rPr>
          <w:rFonts w:cs="Times New Roman"/>
          <w:szCs w:val="24"/>
          <w:lang w:val="en-US"/>
        </w:rPr>
        <w:instrText>which</w:instrText>
      </w:r>
      <w:r w:rsidR="008A3EBF" w:rsidRPr="008A3EBF">
        <w:rPr>
          <w:rFonts w:cs="Times New Roman"/>
          <w:szCs w:val="24"/>
        </w:rPr>
        <w:instrText xml:space="preserve"> </w:instrText>
      </w:r>
      <w:r w:rsidR="008A3EBF">
        <w:rPr>
          <w:rFonts w:cs="Times New Roman"/>
          <w:szCs w:val="24"/>
          <w:lang w:val="en-US"/>
        </w:rPr>
        <w:instrText>various</w:instrText>
      </w:r>
      <w:r w:rsidR="008A3EBF" w:rsidRPr="008A3EBF">
        <w:rPr>
          <w:rFonts w:cs="Times New Roman"/>
          <w:szCs w:val="24"/>
        </w:rPr>
        <w:instrText xml:space="preserve"> </w:instrText>
      </w:r>
      <w:r w:rsidR="008A3EBF">
        <w:rPr>
          <w:rFonts w:cs="Times New Roman"/>
          <w:szCs w:val="24"/>
          <w:lang w:val="en-US"/>
        </w:rPr>
        <w:instrText>types</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failures</w:instrText>
      </w:r>
      <w:r w:rsidR="008A3EBF" w:rsidRPr="008A3EBF">
        <w:rPr>
          <w:rFonts w:cs="Times New Roman"/>
          <w:szCs w:val="24"/>
        </w:rPr>
        <w:instrText xml:space="preserve"> </w:instrText>
      </w:r>
      <w:r w:rsidR="008A3EBF">
        <w:rPr>
          <w:rFonts w:cs="Times New Roman"/>
          <w:szCs w:val="24"/>
          <w:lang w:val="en-US"/>
        </w:rPr>
        <w:instrText>were</w:instrText>
      </w:r>
      <w:r w:rsidR="008A3EBF" w:rsidRPr="008A3EBF">
        <w:rPr>
          <w:rFonts w:cs="Times New Roman"/>
          <w:szCs w:val="24"/>
        </w:rPr>
        <w:instrText xml:space="preserve"> </w:instrText>
      </w:r>
      <w:r w:rsidR="008A3EBF">
        <w:rPr>
          <w:rFonts w:cs="Times New Roman"/>
          <w:szCs w:val="24"/>
          <w:lang w:val="en-US"/>
        </w:rPr>
        <w:instrText>modeled</w:instrText>
      </w:r>
      <w:r w:rsidR="008A3EBF" w:rsidRPr="008A3EBF">
        <w:rPr>
          <w:rFonts w:cs="Times New Roman"/>
          <w:szCs w:val="24"/>
        </w:rPr>
        <w:instrText xml:space="preserve">. </w:instrText>
      </w:r>
      <w:r w:rsidR="008A3EBF">
        <w:rPr>
          <w:rFonts w:cs="Times New Roman"/>
          <w:szCs w:val="24"/>
          <w:lang w:val="en-US"/>
        </w:rPr>
        <w:instrText>Data</w:instrText>
      </w:r>
      <w:r w:rsidR="008A3EBF" w:rsidRPr="008A3EBF">
        <w:rPr>
          <w:rFonts w:cs="Times New Roman"/>
          <w:szCs w:val="24"/>
        </w:rPr>
        <w:instrText xml:space="preserve"> </w:instrText>
      </w:r>
      <w:r w:rsidR="008A3EBF">
        <w:rPr>
          <w:rFonts w:cs="Times New Roman"/>
          <w:szCs w:val="24"/>
          <w:lang w:val="en-US"/>
        </w:rPr>
        <w:instrText>was</w:instrText>
      </w:r>
      <w:r w:rsidR="008A3EBF" w:rsidRPr="008A3EBF">
        <w:rPr>
          <w:rFonts w:cs="Times New Roman"/>
          <w:szCs w:val="24"/>
        </w:rPr>
        <w:instrText xml:space="preserve"> </w:instrText>
      </w:r>
      <w:r w:rsidR="008A3EBF">
        <w:rPr>
          <w:rFonts w:cs="Times New Roman"/>
          <w:szCs w:val="24"/>
          <w:lang w:val="en-US"/>
        </w:rPr>
        <w:instrText>processed</w:instrText>
      </w:r>
      <w:r w:rsidR="008A3EBF" w:rsidRPr="008A3EBF">
        <w:rPr>
          <w:rFonts w:cs="Times New Roman"/>
          <w:szCs w:val="24"/>
        </w:rPr>
        <w:instrText xml:space="preserve"> </w:instrText>
      </w:r>
      <w:r w:rsidR="008A3EBF">
        <w:rPr>
          <w:rFonts w:cs="Times New Roman"/>
          <w:szCs w:val="24"/>
          <w:lang w:val="en-US"/>
        </w:rPr>
        <w:instrText>to</w:instrText>
      </w:r>
      <w:r w:rsidR="008A3EBF" w:rsidRPr="008A3EBF">
        <w:rPr>
          <w:rFonts w:cs="Times New Roman"/>
          <w:szCs w:val="24"/>
        </w:rPr>
        <w:instrText xml:space="preserve"> </w:instrText>
      </w:r>
      <w:r w:rsidR="008A3EBF">
        <w:rPr>
          <w:rFonts w:cs="Times New Roman"/>
          <w:szCs w:val="24"/>
          <w:lang w:val="en-US"/>
        </w:rPr>
        <w:instrText>provide</w:instrText>
      </w:r>
      <w:r w:rsidR="008A3EBF" w:rsidRPr="008A3EBF">
        <w:rPr>
          <w:rFonts w:cs="Times New Roman"/>
          <w:szCs w:val="24"/>
        </w:rPr>
        <w:instrText xml:space="preserve"> </w:instrText>
      </w:r>
      <w:r w:rsidR="008A3EBF">
        <w:rPr>
          <w:rFonts w:cs="Times New Roman"/>
          <w:szCs w:val="24"/>
          <w:lang w:val="en-US"/>
        </w:rPr>
        <w:instrText>their</w:instrText>
      </w:r>
      <w:r w:rsidR="008A3EBF" w:rsidRPr="008A3EBF">
        <w:rPr>
          <w:rFonts w:cs="Times New Roman"/>
          <w:szCs w:val="24"/>
        </w:rPr>
        <w:instrText xml:space="preserve"> </w:instrText>
      </w:r>
      <w:r w:rsidR="008A3EBF">
        <w:rPr>
          <w:rFonts w:cs="Times New Roman"/>
          <w:szCs w:val="24"/>
          <w:lang w:val="en-US"/>
        </w:rPr>
        <w:instrText>network</w:instrText>
      </w:r>
      <w:r w:rsidR="008A3EBF" w:rsidRPr="008A3EBF">
        <w:rPr>
          <w:rFonts w:cs="Times New Roman"/>
          <w:szCs w:val="24"/>
        </w:rPr>
        <w:instrText xml:space="preserve">. </w:instrText>
      </w:r>
      <w:r w:rsidR="008A3EBF">
        <w:rPr>
          <w:rFonts w:cs="Times New Roman"/>
          <w:szCs w:val="24"/>
          <w:lang w:val="en-US"/>
        </w:rPr>
        <w:instrText>Various</w:instrText>
      </w:r>
      <w:r w:rsidR="008A3EBF" w:rsidRPr="008A3EBF">
        <w:rPr>
          <w:rFonts w:cs="Times New Roman"/>
          <w:szCs w:val="24"/>
        </w:rPr>
        <w:instrText xml:space="preserve"> </w:instrText>
      </w:r>
      <w:r w:rsidR="008A3EBF">
        <w:rPr>
          <w:rFonts w:cs="Times New Roman"/>
          <w:szCs w:val="24"/>
          <w:lang w:val="en-US"/>
        </w:rPr>
        <w:instrText>ways</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presenting</w:instrText>
      </w:r>
      <w:r w:rsidR="008A3EBF" w:rsidRPr="008A3EBF">
        <w:rPr>
          <w:rFonts w:cs="Times New Roman"/>
          <w:szCs w:val="24"/>
        </w:rPr>
        <w:instrText xml:space="preserve"> </w:instrText>
      </w:r>
      <w:r w:rsidR="008A3EBF">
        <w:rPr>
          <w:rFonts w:cs="Times New Roman"/>
          <w:szCs w:val="24"/>
          <w:lang w:val="en-US"/>
        </w:rPr>
        <w:instrText>data</w:instrText>
      </w:r>
      <w:r w:rsidR="008A3EBF" w:rsidRPr="008A3EBF">
        <w:rPr>
          <w:rFonts w:cs="Times New Roman"/>
          <w:szCs w:val="24"/>
        </w:rPr>
        <w:instrText xml:space="preserve"> </w:instrText>
      </w:r>
      <w:r w:rsidR="008A3EBF">
        <w:rPr>
          <w:rFonts w:cs="Times New Roman"/>
          <w:szCs w:val="24"/>
          <w:lang w:val="en-US"/>
        </w:rPr>
        <w:instrText>were</w:instrText>
      </w:r>
      <w:r w:rsidR="008A3EBF" w:rsidRPr="008A3EBF">
        <w:rPr>
          <w:rFonts w:cs="Times New Roman"/>
          <w:szCs w:val="24"/>
        </w:rPr>
        <w:instrText xml:space="preserve"> </w:instrText>
      </w:r>
      <w:r w:rsidR="008A3EBF">
        <w:rPr>
          <w:rFonts w:cs="Times New Roman"/>
          <w:szCs w:val="24"/>
          <w:lang w:val="en-US"/>
        </w:rPr>
        <w:instrText>used</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effect</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various</w:instrText>
      </w:r>
      <w:r w:rsidR="008A3EBF" w:rsidRPr="008A3EBF">
        <w:rPr>
          <w:rFonts w:cs="Times New Roman"/>
          <w:szCs w:val="24"/>
        </w:rPr>
        <w:instrText xml:space="preserve"> </w:instrText>
      </w:r>
      <w:r w:rsidR="008A3EBF">
        <w:rPr>
          <w:rFonts w:cs="Times New Roman"/>
          <w:szCs w:val="24"/>
          <w:lang w:val="en-US"/>
        </w:rPr>
        <w:instrText>types</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measurements</w:instrText>
      </w:r>
      <w:r w:rsidR="008A3EBF" w:rsidRPr="008A3EBF">
        <w:rPr>
          <w:rFonts w:cs="Times New Roman"/>
          <w:szCs w:val="24"/>
        </w:rPr>
        <w:instrText xml:space="preserve"> </w:instrText>
      </w:r>
      <w:r w:rsidR="008A3EBF">
        <w:rPr>
          <w:rFonts w:cs="Times New Roman"/>
          <w:szCs w:val="24"/>
          <w:lang w:val="en-US"/>
        </w:rPr>
        <w:instrText>on</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accuracy</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networks</w:instrText>
      </w:r>
      <w:r w:rsidR="008A3EBF" w:rsidRPr="008A3EBF">
        <w:rPr>
          <w:rFonts w:cs="Times New Roman"/>
          <w:szCs w:val="24"/>
        </w:rPr>
        <w:instrText xml:space="preserve"> </w:instrText>
      </w:r>
      <w:r w:rsidR="008A3EBF">
        <w:rPr>
          <w:rFonts w:cs="Times New Roman"/>
          <w:szCs w:val="24"/>
          <w:lang w:val="en-US"/>
        </w:rPr>
        <w:instrText>was</w:instrText>
      </w:r>
      <w:r w:rsidR="008A3EBF" w:rsidRPr="008A3EBF">
        <w:rPr>
          <w:rFonts w:cs="Times New Roman"/>
          <w:szCs w:val="24"/>
        </w:rPr>
        <w:instrText xml:space="preserve"> </w:instrText>
      </w:r>
      <w:r w:rsidR="008A3EBF">
        <w:rPr>
          <w:rFonts w:cs="Times New Roman"/>
          <w:szCs w:val="24"/>
          <w:lang w:val="en-US"/>
        </w:rPr>
        <w:instrText>investigated</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principles</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preparing</w:instrText>
      </w:r>
      <w:r w:rsidR="008A3EBF" w:rsidRPr="008A3EBF">
        <w:rPr>
          <w:rFonts w:cs="Times New Roman"/>
          <w:szCs w:val="24"/>
        </w:rPr>
        <w:instrText xml:space="preserve"> </w:instrText>
      </w:r>
      <w:r w:rsidR="008A3EBF">
        <w:rPr>
          <w:rFonts w:cs="Times New Roman"/>
          <w:szCs w:val="24"/>
          <w:lang w:val="en-US"/>
        </w:rPr>
        <w:instrText>data</w:instrText>
      </w:r>
      <w:r w:rsidR="008A3EBF" w:rsidRPr="008A3EBF">
        <w:rPr>
          <w:rFonts w:cs="Times New Roman"/>
          <w:szCs w:val="24"/>
        </w:rPr>
        <w:instrText xml:space="preserve"> </w:instrText>
      </w:r>
      <w:r w:rsidR="008A3EBF">
        <w:rPr>
          <w:rFonts w:cs="Times New Roman"/>
          <w:szCs w:val="24"/>
          <w:lang w:val="en-US"/>
        </w:rPr>
        <w:instrText>sets</w:instrText>
      </w:r>
      <w:r w:rsidR="008A3EBF" w:rsidRPr="008A3EBF">
        <w:rPr>
          <w:rFonts w:cs="Times New Roman"/>
          <w:szCs w:val="24"/>
        </w:rPr>
        <w:instrText xml:space="preserve"> </w:instrText>
      </w:r>
      <w:r w:rsidR="008A3EBF">
        <w:rPr>
          <w:rFonts w:cs="Times New Roman"/>
          <w:szCs w:val="24"/>
          <w:lang w:val="en-US"/>
        </w:rPr>
        <w:instrText>are</w:instrText>
      </w:r>
      <w:r w:rsidR="008A3EBF" w:rsidRPr="008A3EBF">
        <w:rPr>
          <w:rFonts w:cs="Times New Roman"/>
          <w:szCs w:val="24"/>
        </w:rPr>
        <w:instrText xml:space="preserve"> </w:instrText>
      </w:r>
      <w:r w:rsidR="008A3EBF">
        <w:rPr>
          <w:rFonts w:cs="Times New Roman"/>
          <w:szCs w:val="24"/>
          <w:lang w:val="en-US"/>
        </w:rPr>
        <w:instrText>presented</w:instrText>
      </w:r>
      <w:r w:rsidR="008A3EBF" w:rsidRPr="008A3EBF">
        <w:rPr>
          <w:rFonts w:cs="Times New Roman"/>
          <w:szCs w:val="24"/>
        </w:rPr>
        <w:instrText xml:space="preserve">. </w:instrText>
      </w:r>
      <w:r w:rsidR="008A3EBF">
        <w:rPr>
          <w:rFonts w:cs="Times New Roman"/>
          <w:szCs w:val="24"/>
          <w:lang w:val="en-US"/>
        </w:rPr>
        <w:instrText>A</w:instrText>
      </w:r>
      <w:r w:rsidR="008A3EBF" w:rsidRPr="008A3EBF">
        <w:rPr>
          <w:rFonts w:cs="Times New Roman"/>
          <w:szCs w:val="24"/>
        </w:rPr>
        <w:instrText xml:space="preserve"> </w:instrText>
      </w:r>
      <w:r w:rsidR="008A3EBF">
        <w:rPr>
          <w:rFonts w:cs="Times New Roman"/>
          <w:szCs w:val="24"/>
          <w:lang w:val="en-US"/>
        </w:rPr>
        <w:instrText>study</w:instrText>
      </w:r>
      <w:r w:rsidR="008A3EBF" w:rsidRPr="008A3EBF">
        <w:rPr>
          <w:rFonts w:cs="Times New Roman"/>
          <w:szCs w:val="24"/>
        </w:rPr>
        <w:instrText xml:space="preserve"> </w:instrText>
      </w:r>
      <w:r w:rsidR="008A3EBF">
        <w:rPr>
          <w:rFonts w:cs="Times New Roman"/>
          <w:szCs w:val="24"/>
          <w:lang w:val="en-US"/>
        </w:rPr>
        <w:instrText>was</w:instrText>
      </w:r>
      <w:r w:rsidR="008A3EBF" w:rsidRPr="008A3EBF">
        <w:rPr>
          <w:rFonts w:cs="Times New Roman"/>
          <w:szCs w:val="24"/>
        </w:rPr>
        <w:instrText xml:space="preserve"> </w:instrText>
      </w:r>
      <w:r w:rsidR="008A3EBF">
        <w:rPr>
          <w:rFonts w:cs="Times New Roman"/>
          <w:szCs w:val="24"/>
          <w:lang w:val="en-US"/>
        </w:rPr>
        <w:instrText>conducted</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influence</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volume</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training</w:instrText>
      </w:r>
      <w:r w:rsidR="008A3EBF" w:rsidRPr="008A3EBF">
        <w:rPr>
          <w:rFonts w:cs="Times New Roman"/>
          <w:szCs w:val="24"/>
        </w:rPr>
        <w:instrText xml:space="preserve"> </w:instrText>
      </w:r>
      <w:r w:rsidR="008A3EBF">
        <w:rPr>
          <w:rFonts w:cs="Times New Roman"/>
          <w:szCs w:val="24"/>
          <w:lang w:val="en-US"/>
        </w:rPr>
        <w:instrText>sample</w:instrText>
      </w:r>
      <w:r w:rsidR="008A3EBF" w:rsidRPr="008A3EBF">
        <w:rPr>
          <w:rFonts w:cs="Times New Roman"/>
          <w:szCs w:val="24"/>
        </w:rPr>
        <w:instrText xml:space="preserve"> </w:instrText>
      </w:r>
      <w:r w:rsidR="008A3EBF">
        <w:rPr>
          <w:rFonts w:cs="Times New Roman"/>
          <w:szCs w:val="24"/>
          <w:lang w:val="en-US"/>
        </w:rPr>
        <w:instrText>on</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accuracy</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artificial</w:instrText>
      </w:r>
      <w:r w:rsidR="008A3EBF" w:rsidRPr="008A3EBF">
        <w:rPr>
          <w:rFonts w:cs="Times New Roman"/>
          <w:szCs w:val="24"/>
        </w:rPr>
        <w:instrText xml:space="preserve"> </w:instrText>
      </w:r>
      <w:r w:rsidR="008A3EBF">
        <w:rPr>
          <w:rFonts w:cs="Times New Roman"/>
          <w:szCs w:val="24"/>
          <w:lang w:val="en-US"/>
        </w:rPr>
        <w:instrText>neural</w:instrText>
      </w:r>
      <w:r w:rsidR="008A3EBF" w:rsidRPr="008A3EBF">
        <w:rPr>
          <w:rFonts w:cs="Times New Roman"/>
          <w:szCs w:val="24"/>
        </w:rPr>
        <w:instrText xml:space="preserve"> </w:instrText>
      </w:r>
      <w:r w:rsidR="008A3EBF">
        <w:rPr>
          <w:rFonts w:cs="Times New Roman"/>
          <w:szCs w:val="24"/>
          <w:lang w:val="en-US"/>
        </w:rPr>
        <w:instrText>network</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possibilities</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using</w:instrText>
      </w:r>
      <w:r w:rsidR="008A3EBF" w:rsidRPr="008A3EBF">
        <w:rPr>
          <w:rFonts w:cs="Times New Roman"/>
          <w:szCs w:val="24"/>
        </w:rPr>
        <w:instrText xml:space="preserve"> </w:instrText>
      </w:r>
      <w:r w:rsidR="008A3EBF">
        <w:rPr>
          <w:rFonts w:cs="Times New Roman"/>
          <w:szCs w:val="24"/>
          <w:lang w:val="en-US"/>
        </w:rPr>
        <w:instrText>multisensory</w:instrText>
      </w:r>
      <w:r w:rsidR="008A3EBF" w:rsidRPr="008A3EBF">
        <w:rPr>
          <w:rFonts w:cs="Times New Roman"/>
          <w:szCs w:val="24"/>
        </w:rPr>
        <w:instrText xml:space="preserve"> </w:instrText>
      </w:r>
      <w:r w:rsidR="008A3EBF">
        <w:rPr>
          <w:rFonts w:cs="Times New Roman"/>
          <w:szCs w:val="24"/>
          <w:lang w:val="en-US"/>
        </w:rPr>
        <w:instrText>measurements</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various</w:instrText>
      </w:r>
      <w:r w:rsidR="008A3EBF" w:rsidRPr="008A3EBF">
        <w:rPr>
          <w:rFonts w:cs="Times New Roman"/>
          <w:szCs w:val="24"/>
        </w:rPr>
        <w:instrText xml:space="preserve"> </w:instrText>
      </w:r>
      <w:r w:rsidR="008A3EBF">
        <w:rPr>
          <w:rFonts w:cs="Times New Roman"/>
          <w:szCs w:val="24"/>
          <w:lang w:val="en-US"/>
        </w:rPr>
        <w:instrText>nature</w:instrText>
      </w:r>
      <w:r w:rsidR="008A3EBF" w:rsidRPr="008A3EBF">
        <w:rPr>
          <w:rFonts w:cs="Times New Roman"/>
          <w:szCs w:val="24"/>
        </w:rPr>
        <w:instrText xml:space="preserve"> </w:instrText>
      </w:r>
      <w:r w:rsidR="008A3EBF">
        <w:rPr>
          <w:rFonts w:cs="Times New Roman"/>
          <w:szCs w:val="24"/>
          <w:lang w:val="en-US"/>
        </w:rPr>
        <w:instrText>for</w:instrText>
      </w:r>
      <w:r w:rsidR="008A3EBF" w:rsidRPr="008A3EBF">
        <w:rPr>
          <w:rFonts w:cs="Times New Roman"/>
          <w:szCs w:val="24"/>
        </w:rPr>
        <w:instrText xml:space="preserve"> </w:instrText>
      </w:r>
      <w:r w:rsidR="008A3EBF">
        <w:rPr>
          <w:rFonts w:cs="Times New Roman"/>
          <w:szCs w:val="24"/>
          <w:lang w:val="en-US"/>
        </w:rPr>
        <w:instrText>the</w:instrText>
      </w:r>
      <w:r w:rsidR="008A3EBF" w:rsidRPr="008A3EBF">
        <w:rPr>
          <w:rFonts w:cs="Times New Roman"/>
          <w:szCs w:val="24"/>
        </w:rPr>
        <w:instrText xml:space="preserve"> </w:instrText>
      </w:r>
      <w:r w:rsidR="008A3EBF">
        <w:rPr>
          <w:rFonts w:cs="Times New Roman"/>
          <w:szCs w:val="24"/>
          <w:lang w:val="en-US"/>
        </w:rPr>
        <w:instrText>diagnosis</w:instrText>
      </w:r>
      <w:r w:rsidR="008A3EBF" w:rsidRPr="008A3EBF">
        <w:rPr>
          <w:rFonts w:cs="Times New Roman"/>
          <w:szCs w:val="24"/>
        </w:rPr>
        <w:instrText xml:space="preserve"> </w:instrText>
      </w:r>
      <w:r w:rsidR="008A3EBF">
        <w:rPr>
          <w:rFonts w:cs="Times New Roman"/>
          <w:szCs w:val="24"/>
          <w:lang w:val="en-US"/>
        </w:rPr>
        <w:instrText>of</w:instrText>
      </w:r>
      <w:r w:rsidR="008A3EBF" w:rsidRPr="008A3EBF">
        <w:rPr>
          <w:rFonts w:cs="Times New Roman"/>
          <w:szCs w:val="24"/>
        </w:rPr>
        <w:instrText xml:space="preserve"> </w:instrText>
      </w:r>
      <w:r w:rsidR="008A3EBF">
        <w:rPr>
          <w:rFonts w:cs="Times New Roman"/>
          <w:szCs w:val="24"/>
          <w:lang w:val="en-US"/>
        </w:rPr>
        <w:instrText>rotary</w:instrText>
      </w:r>
      <w:r w:rsidR="008A3EBF" w:rsidRPr="008A3EBF">
        <w:rPr>
          <w:rFonts w:cs="Times New Roman"/>
          <w:szCs w:val="24"/>
        </w:rPr>
        <w:instrText xml:space="preserve"> </w:instrText>
      </w:r>
      <w:r w:rsidR="008A3EBF">
        <w:rPr>
          <w:rFonts w:cs="Times New Roman"/>
          <w:szCs w:val="24"/>
          <w:lang w:val="en-US"/>
        </w:rPr>
        <w:instrText>machines</w:instrText>
      </w:r>
      <w:r w:rsidR="008A3EBF" w:rsidRPr="008A3EBF">
        <w:rPr>
          <w:rFonts w:cs="Times New Roman"/>
          <w:szCs w:val="24"/>
        </w:rPr>
        <w:instrText xml:space="preserve"> </w:instrText>
      </w:r>
      <w:r w:rsidR="008A3EBF">
        <w:rPr>
          <w:rFonts w:cs="Times New Roman"/>
          <w:szCs w:val="24"/>
          <w:lang w:val="en-US"/>
        </w:rPr>
        <w:instrText>are</w:instrText>
      </w:r>
      <w:r w:rsidR="008A3EBF" w:rsidRPr="008A3EBF">
        <w:rPr>
          <w:rFonts w:cs="Times New Roman"/>
          <w:szCs w:val="24"/>
        </w:rPr>
        <w:instrText xml:space="preserve"> </w:instrText>
      </w:r>
      <w:r w:rsidR="008A3EBF">
        <w:rPr>
          <w:rFonts w:cs="Times New Roman"/>
          <w:szCs w:val="24"/>
          <w:lang w:val="en-US"/>
        </w:rPr>
        <w:instrText>shown</w:instrText>
      </w:r>
      <w:r w:rsidR="008A3EBF" w:rsidRPr="008A3EBF">
        <w:rPr>
          <w:rFonts w:cs="Times New Roman"/>
          <w:szCs w:val="24"/>
        </w:rPr>
        <w:instrText>.","</w:instrText>
      </w:r>
      <w:r w:rsidR="008A3EBF">
        <w:rPr>
          <w:rFonts w:cs="Times New Roman"/>
          <w:szCs w:val="24"/>
          <w:lang w:val="en-US"/>
        </w:rPr>
        <w:instrText>author</w:instrText>
      </w:r>
      <w:r w:rsidR="008A3EBF" w:rsidRPr="008A3EBF">
        <w:rPr>
          <w:rFonts w:cs="Times New Roman"/>
          <w:szCs w:val="24"/>
        </w:rPr>
        <w:instrText>":[{"</w:instrText>
      </w:r>
      <w:r w:rsidR="008A3EBF">
        <w:rPr>
          <w:rFonts w:cs="Times New Roman"/>
          <w:szCs w:val="24"/>
          <w:lang w:val="en-US"/>
        </w:rPr>
        <w:instrText>dropping</w:instrText>
      </w:r>
      <w:r w:rsidR="008A3EBF" w:rsidRPr="008A3EBF">
        <w:rPr>
          <w:rFonts w:cs="Times New Roman"/>
          <w:szCs w:val="24"/>
        </w:rPr>
        <w:instrText>-</w:instrText>
      </w:r>
      <w:r w:rsidR="008A3EBF">
        <w:rPr>
          <w:rFonts w:cs="Times New Roman"/>
          <w:szCs w:val="24"/>
          <w:lang w:val="en-US"/>
        </w:rPr>
        <w:instrText>particle</w:instrText>
      </w:r>
      <w:r w:rsidR="008A3EBF" w:rsidRPr="008A3EBF">
        <w:rPr>
          <w:rFonts w:cs="Times New Roman"/>
          <w:szCs w:val="24"/>
        </w:rPr>
        <w:instrText>":"","</w:instrText>
      </w:r>
      <w:r w:rsidR="008A3EBF">
        <w:rPr>
          <w:rFonts w:cs="Times New Roman"/>
          <w:szCs w:val="24"/>
          <w:lang w:val="en-US"/>
        </w:rPr>
        <w:instrText>family</w:instrText>
      </w:r>
      <w:r w:rsidR="008A3EBF" w:rsidRPr="008A3EBF">
        <w:rPr>
          <w:rFonts w:cs="Times New Roman"/>
          <w:szCs w:val="24"/>
        </w:rPr>
        <w:instrText>":"</w:instrText>
      </w:r>
      <w:r w:rsidR="008A3EBF">
        <w:rPr>
          <w:rFonts w:cs="Times New Roman"/>
          <w:szCs w:val="24"/>
          <w:lang w:val="en-US"/>
        </w:rPr>
        <w:instrText>Kazakov</w:instrText>
      </w:r>
      <w:r w:rsidR="008A3EBF" w:rsidRPr="008A3EBF">
        <w:rPr>
          <w:rFonts w:cs="Times New Roman"/>
          <w:szCs w:val="24"/>
        </w:rPr>
        <w:instrText>","</w:instrText>
      </w:r>
      <w:r w:rsidR="008A3EBF">
        <w:rPr>
          <w:rFonts w:cs="Times New Roman"/>
          <w:szCs w:val="24"/>
          <w:lang w:val="en-US"/>
        </w:rPr>
        <w:instrText>given</w:instrText>
      </w:r>
      <w:r w:rsidR="008A3EBF" w:rsidRPr="008A3EBF">
        <w:rPr>
          <w:rFonts w:cs="Times New Roman"/>
          <w:szCs w:val="24"/>
        </w:rPr>
        <w:instrText>":"</w:instrText>
      </w:r>
      <w:r w:rsidR="008A3EBF">
        <w:rPr>
          <w:rFonts w:cs="Times New Roman"/>
          <w:szCs w:val="24"/>
          <w:lang w:val="en-US"/>
        </w:rPr>
        <w:instrText>Y</w:instrText>
      </w:r>
      <w:r w:rsidR="008A3EBF" w:rsidRPr="008A3EBF">
        <w:rPr>
          <w:rFonts w:cs="Times New Roman"/>
          <w:szCs w:val="24"/>
        </w:rPr>
        <w:instrText>.","</w:instrText>
      </w:r>
      <w:r w:rsidR="008A3EBF">
        <w:rPr>
          <w:rFonts w:cs="Times New Roman"/>
          <w:szCs w:val="24"/>
          <w:lang w:val="en-US"/>
        </w:rPr>
        <w:instrText>non</w:instrText>
      </w:r>
      <w:r w:rsidR="008A3EBF" w:rsidRPr="008A3EBF">
        <w:rPr>
          <w:rFonts w:cs="Times New Roman"/>
          <w:szCs w:val="24"/>
        </w:rPr>
        <w:instrText>-</w:instrText>
      </w:r>
      <w:r w:rsidR="008A3EBF">
        <w:rPr>
          <w:rFonts w:cs="Times New Roman"/>
          <w:szCs w:val="24"/>
          <w:lang w:val="en-US"/>
        </w:rPr>
        <w:instrText>dropping</w:instrText>
      </w:r>
      <w:r w:rsidR="008A3EBF" w:rsidRPr="008A3EBF">
        <w:rPr>
          <w:rFonts w:cs="Times New Roman"/>
          <w:szCs w:val="24"/>
        </w:rPr>
        <w:instrText>-</w:instrText>
      </w:r>
      <w:r w:rsidR="008A3EBF">
        <w:rPr>
          <w:rFonts w:cs="Times New Roman"/>
          <w:szCs w:val="24"/>
          <w:lang w:val="en-US"/>
        </w:rPr>
        <w:instrText>particle</w:instrText>
      </w:r>
      <w:r w:rsidR="008A3EBF" w:rsidRPr="008A3EBF">
        <w:rPr>
          <w:rFonts w:cs="Times New Roman"/>
          <w:szCs w:val="24"/>
        </w:rPr>
        <w:instrText>":"","</w:instrText>
      </w:r>
      <w:r w:rsidR="008A3EBF">
        <w:rPr>
          <w:rFonts w:cs="Times New Roman"/>
          <w:szCs w:val="24"/>
          <w:lang w:val="en-US"/>
        </w:rPr>
        <w:instrText>parse</w:instrText>
      </w:r>
      <w:r w:rsidR="008A3EBF" w:rsidRPr="008A3EBF">
        <w:rPr>
          <w:rFonts w:cs="Times New Roman"/>
          <w:szCs w:val="24"/>
        </w:rPr>
        <w:instrText>-</w:instrText>
      </w:r>
      <w:r w:rsidR="008A3EBF">
        <w:rPr>
          <w:rFonts w:cs="Times New Roman"/>
          <w:szCs w:val="24"/>
          <w:lang w:val="en-US"/>
        </w:rPr>
        <w:instrText>names</w:instrText>
      </w:r>
      <w:r w:rsidR="008A3EBF" w:rsidRPr="008A3EBF">
        <w:rPr>
          <w:rFonts w:cs="Times New Roman"/>
          <w:szCs w:val="24"/>
        </w:rPr>
        <w:instrText>":</w:instrText>
      </w:r>
      <w:r w:rsidR="008A3EBF">
        <w:rPr>
          <w:rFonts w:cs="Times New Roman"/>
          <w:szCs w:val="24"/>
          <w:lang w:val="en-US"/>
        </w:rPr>
        <w:instrText>false</w:instrText>
      </w:r>
      <w:r w:rsidR="008A3EBF" w:rsidRPr="008A3EBF">
        <w:rPr>
          <w:rFonts w:cs="Times New Roman"/>
          <w:szCs w:val="24"/>
        </w:rPr>
        <w:instrText>,"</w:instrText>
      </w:r>
      <w:r w:rsidR="008A3EBF">
        <w:rPr>
          <w:rFonts w:cs="Times New Roman"/>
          <w:szCs w:val="24"/>
          <w:lang w:val="en-US"/>
        </w:rPr>
        <w:instrText>suffix</w:instrText>
      </w:r>
      <w:r w:rsidR="008A3EBF" w:rsidRPr="008A3EBF">
        <w:rPr>
          <w:rFonts w:cs="Times New Roman"/>
          <w:szCs w:val="24"/>
        </w:rPr>
        <w:instrText>":""},{"</w:instrText>
      </w:r>
      <w:r w:rsidR="008A3EBF">
        <w:rPr>
          <w:rFonts w:cs="Times New Roman"/>
          <w:szCs w:val="24"/>
          <w:lang w:val="en-US"/>
        </w:rPr>
        <w:instrText>dropping</w:instrText>
      </w:r>
      <w:r w:rsidR="008A3EBF" w:rsidRPr="008A3EBF">
        <w:rPr>
          <w:rFonts w:cs="Times New Roman"/>
          <w:szCs w:val="24"/>
        </w:rPr>
        <w:instrText>-</w:instrText>
      </w:r>
      <w:r w:rsidR="008A3EBF">
        <w:rPr>
          <w:rFonts w:cs="Times New Roman"/>
          <w:szCs w:val="24"/>
          <w:lang w:val="en-US"/>
        </w:rPr>
        <w:instrText>particle</w:instrText>
      </w:r>
      <w:r w:rsidR="008A3EBF" w:rsidRPr="008A3EBF">
        <w:rPr>
          <w:rFonts w:cs="Times New Roman"/>
          <w:szCs w:val="24"/>
        </w:rPr>
        <w:instrText>":"","</w:instrText>
      </w:r>
      <w:r w:rsidR="008A3EBF">
        <w:rPr>
          <w:rFonts w:cs="Times New Roman"/>
          <w:szCs w:val="24"/>
          <w:lang w:val="en-US"/>
        </w:rPr>
        <w:instrText>family</w:instrText>
      </w:r>
      <w:r w:rsidR="008A3EBF" w:rsidRPr="008A3EBF">
        <w:rPr>
          <w:rFonts w:cs="Times New Roman"/>
          <w:szCs w:val="24"/>
        </w:rPr>
        <w:instrText>":"</w:instrText>
      </w:r>
      <w:r w:rsidR="008A3EBF">
        <w:rPr>
          <w:rFonts w:cs="Times New Roman"/>
          <w:szCs w:val="24"/>
          <w:lang w:val="en-US"/>
        </w:rPr>
        <w:instrText>Kornaev</w:instrText>
      </w:r>
      <w:r w:rsidR="008A3EBF" w:rsidRPr="008A3EBF">
        <w:rPr>
          <w:rFonts w:cs="Times New Roman"/>
          <w:szCs w:val="24"/>
        </w:rPr>
        <w:instrText>","</w:instrText>
      </w:r>
      <w:r w:rsidR="008A3EBF">
        <w:rPr>
          <w:rFonts w:cs="Times New Roman"/>
          <w:szCs w:val="24"/>
          <w:lang w:val="en-US"/>
        </w:rPr>
        <w:instrText>given</w:instrText>
      </w:r>
      <w:r w:rsidR="008A3EBF" w:rsidRPr="008A3EBF">
        <w:rPr>
          <w:rFonts w:cs="Times New Roman"/>
          <w:szCs w:val="24"/>
        </w:rPr>
        <w:instrText>":"</w:instrText>
      </w:r>
      <w:r w:rsidR="008A3EBF">
        <w:rPr>
          <w:rFonts w:cs="Times New Roman"/>
          <w:szCs w:val="24"/>
          <w:lang w:val="en-US"/>
        </w:rPr>
        <w:instrText>A</w:instrText>
      </w:r>
      <w:r w:rsidR="008A3EBF" w:rsidRPr="008A3EBF">
        <w:rPr>
          <w:rFonts w:cs="Times New Roman"/>
          <w:szCs w:val="24"/>
        </w:rPr>
        <w:instrText>.","</w:instrText>
      </w:r>
      <w:r w:rsidR="008A3EBF">
        <w:rPr>
          <w:rFonts w:cs="Times New Roman"/>
          <w:szCs w:val="24"/>
          <w:lang w:val="en-US"/>
        </w:rPr>
        <w:instrText>non</w:instrText>
      </w:r>
      <w:r w:rsidR="008A3EBF" w:rsidRPr="008A3EBF">
        <w:rPr>
          <w:rFonts w:cs="Times New Roman"/>
          <w:szCs w:val="24"/>
        </w:rPr>
        <w:instrText>-</w:instrText>
      </w:r>
      <w:r w:rsidR="008A3EBF">
        <w:rPr>
          <w:rFonts w:cs="Times New Roman"/>
          <w:szCs w:val="24"/>
          <w:lang w:val="en-US"/>
        </w:rPr>
        <w:instrText>dropping</w:instrText>
      </w:r>
      <w:r w:rsidR="008A3EBF" w:rsidRPr="008A3EBF">
        <w:rPr>
          <w:rFonts w:cs="Times New Roman"/>
          <w:szCs w:val="24"/>
        </w:rPr>
        <w:instrText>-</w:instrText>
      </w:r>
      <w:r w:rsidR="008A3EBF">
        <w:rPr>
          <w:rFonts w:cs="Times New Roman"/>
          <w:szCs w:val="24"/>
          <w:lang w:val="en-US"/>
        </w:rPr>
        <w:instrText>particle</w:instrText>
      </w:r>
      <w:r w:rsidR="008A3EBF" w:rsidRPr="008A3EBF">
        <w:rPr>
          <w:rFonts w:cs="Times New Roman"/>
          <w:szCs w:val="24"/>
        </w:rPr>
        <w:instrText>":"","</w:instrText>
      </w:r>
      <w:r w:rsidR="008A3EBF">
        <w:rPr>
          <w:rFonts w:cs="Times New Roman"/>
          <w:szCs w:val="24"/>
          <w:lang w:val="en-US"/>
        </w:rPr>
        <w:instrText>parse</w:instrText>
      </w:r>
      <w:r w:rsidR="008A3EBF" w:rsidRPr="008A3EBF">
        <w:rPr>
          <w:rFonts w:cs="Times New Roman"/>
          <w:szCs w:val="24"/>
        </w:rPr>
        <w:instrText>-</w:instrText>
      </w:r>
      <w:r w:rsidR="008A3EBF">
        <w:rPr>
          <w:rFonts w:cs="Times New Roman"/>
          <w:szCs w:val="24"/>
          <w:lang w:val="en-US"/>
        </w:rPr>
        <w:instrText>names</w:instrText>
      </w:r>
      <w:r w:rsidR="008A3EBF" w:rsidRPr="008A3EBF">
        <w:rPr>
          <w:rFonts w:cs="Times New Roman"/>
          <w:szCs w:val="24"/>
        </w:rPr>
        <w:instrText>":</w:instrText>
      </w:r>
      <w:r w:rsidR="008A3EBF">
        <w:rPr>
          <w:rFonts w:cs="Times New Roman"/>
          <w:szCs w:val="24"/>
          <w:lang w:val="en-US"/>
        </w:rPr>
        <w:instrText>false</w:instrText>
      </w:r>
      <w:r w:rsidR="008A3EBF" w:rsidRPr="008A3EBF">
        <w:rPr>
          <w:rFonts w:cs="Times New Roman"/>
          <w:szCs w:val="24"/>
        </w:rPr>
        <w:instrText>,"</w:instrText>
      </w:r>
      <w:r w:rsidR="008A3EBF">
        <w:rPr>
          <w:rFonts w:cs="Times New Roman"/>
          <w:szCs w:val="24"/>
          <w:lang w:val="en-US"/>
        </w:rPr>
        <w:instrText>suffix</w:instrText>
      </w:r>
      <w:r w:rsidR="008A3EBF" w:rsidRPr="008A3EBF">
        <w:rPr>
          <w:rFonts w:cs="Times New Roman"/>
          <w:szCs w:val="24"/>
        </w:rPr>
        <w:instrText>":""},{"</w:instrText>
      </w:r>
      <w:r w:rsidR="008A3EBF">
        <w:rPr>
          <w:rFonts w:cs="Times New Roman"/>
          <w:szCs w:val="24"/>
          <w:lang w:val="en-US"/>
        </w:rPr>
        <w:instrText>dropping</w:instrText>
      </w:r>
      <w:r w:rsidR="008A3EBF" w:rsidRPr="008A3EBF">
        <w:rPr>
          <w:rFonts w:cs="Times New Roman"/>
          <w:szCs w:val="24"/>
        </w:rPr>
        <w:instrText>-</w:instrText>
      </w:r>
      <w:r w:rsidR="008A3EBF">
        <w:rPr>
          <w:rFonts w:cs="Times New Roman"/>
          <w:szCs w:val="24"/>
          <w:lang w:val="en-US"/>
        </w:rPr>
        <w:instrText>particle</w:instrText>
      </w:r>
      <w:r w:rsidR="008A3EBF" w:rsidRPr="008A3EBF">
        <w:rPr>
          <w:rFonts w:cs="Times New Roman"/>
          <w:szCs w:val="24"/>
        </w:rPr>
        <w:instrText>":"","</w:instrText>
      </w:r>
      <w:r w:rsidR="008A3EBF">
        <w:rPr>
          <w:rFonts w:cs="Times New Roman"/>
          <w:szCs w:val="24"/>
          <w:lang w:val="en-US"/>
        </w:rPr>
        <w:instrText>family</w:instrText>
      </w:r>
      <w:r w:rsidR="008A3EBF" w:rsidRPr="008A3EBF">
        <w:rPr>
          <w:rFonts w:cs="Times New Roman"/>
          <w:szCs w:val="24"/>
        </w:rPr>
        <w:instrText>":"</w:instrText>
      </w:r>
      <w:r w:rsidR="008A3EBF">
        <w:rPr>
          <w:rFonts w:cs="Times New Roman"/>
          <w:szCs w:val="24"/>
          <w:lang w:val="en-US"/>
        </w:rPr>
        <w:instrText>Polyakov</w:instrText>
      </w:r>
      <w:r w:rsidR="008A3EBF" w:rsidRPr="008A3EBF">
        <w:rPr>
          <w:rFonts w:cs="Times New Roman"/>
          <w:szCs w:val="24"/>
        </w:rPr>
        <w:instrText>","</w:instrText>
      </w:r>
      <w:r w:rsidR="008A3EBF">
        <w:rPr>
          <w:rFonts w:cs="Times New Roman"/>
          <w:szCs w:val="24"/>
          <w:lang w:val="en-US"/>
        </w:rPr>
        <w:instrText>given</w:instrText>
      </w:r>
      <w:r w:rsidR="008A3EBF" w:rsidRPr="008A3EBF">
        <w:rPr>
          <w:rFonts w:cs="Times New Roman"/>
          <w:szCs w:val="24"/>
        </w:rPr>
        <w:instrText>":"</w:instrText>
      </w:r>
      <w:r w:rsidR="008A3EBF">
        <w:rPr>
          <w:rFonts w:cs="Times New Roman"/>
          <w:szCs w:val="24"/>
          <w:lang w:val="en-US"/>
        </w:rPr>
        <w:instrText>R</w:instrText>
      </w:r>
      <w:r w:rsidR="008A3EBF" w:rsidRPr="008A3EBF">
        <w:rPr>
          <w:rFonts w:cs="Times New Roman"/>
          <w:szCs w:val="24"/>
        </w:rPr>
        <w:instrText>.","</w:instrText>
      </w:r>
      <w:r w:rsidR="008A3EBF">
        <w:rPr>
          <w:rFonts w:cs="Times New Roman"/>
          <w:szCs w:val="24"/>
          <w:lang w:val="en-US"/>
        </w:rPr>
        <w:instrText>non</w:instrText>
      </w:r>
      <w:r w:rsidR="008A3EBF" w:rsidRPr="008A3EBF">
        <w:rPr>
          <w:rFonts w:cs="Times New Roman"/>
          <w:szCs w:val="24"/>
        </w:rPr>
        <w:instrText>-</w:instrText>
      </w:r>
      <w:r w:rsidR="008A3EBF">
        <w:rPr>
          <w:rFonts w:cs="Times New Roman"/>
          <w:szCs w:val="24"/>
          <w:lang w:val="en-US"/>
        </w:rPr>
        <w:instrText>dropping</w:instrText>
      </w:r>
      <w:r w:rsidR="008A3EBF" w:rsidRPr="008A3EBF">
        <w:rPr>
          <w:rFonts w:cs="Times New Roman"/>
          <w:szCs w:val="24"/>
        </w:rPr>
        <w:instrText>-</w:instrText>
      </w:r>
      <w:r w:rsidR="008A3EBF">
        <w:rPr>
          <w:rFonts w:cs="Times New Roman"/>
          <w:szCs w:val="24"/>
          <w:lang w:val="en-US"/>
        </w:rPr>
        <w:instrText>particle</w:instrText>
      </w:r>
      <w:r w:rsidR="008A3EBF" w:rsidRPr="008A3EBF">
        <w:rPr>
          <w:rFonts w:cs="Times New Roman"/>
          <w:szCs w:val="24"/>
        </w:rPr>
        <w:instrText>":"","</w:instrText>
      </w:r>
      <w:r w:rsidR="008A3EBF">
        <w:rPr>
          <w:rFonts w:cs="Times New Roman"/>
          <w:szCs w:val="24"/>
          <w:lang w:val="en-US"/>
        </w:rPr>
        <w:instrText>parse</w:instrText>
      </w:r>
      <w:r w:rsidR="008A3EBF" w:rsidRPr="008A3EBF">
        <w:rPr>
          <w:rFonts w:cs="Times New Roman"/>
          <w:szCs w:val="24"/>
        </w:rPr>
        <w:instrText>-</w:instrText>
      </w:r>
      <w:r w:rsidR="008A3EBF">
        <w:rPr>
          <w:rFonts w:cs="Times New Roman"/>
          <w:szCs w:val="24"/>
          <w:lang w:val="en-US"/>
        </w:rPr>
        <w:instrText>names</w:instrText>
      </w:r>
      <w:r w:rsidR="008A3EBF" w:rsidRPr="008A3EBF">
        <w:rPr>
          <w:rFonts w:cs="Times New Roman"/>
          <w:szCs w:val="24"/>
        </w:rPr>
        <w:instrText>":</w:instrText>
      </w:r>
      <w:r w:rsidR="008A3EBF">
        <w:rPr>
          <w:rFonts w:cs="Times New Roman"/>
          <w:szCs w:val="24"/>
          <w:lang w:val="en-US"/>
        </w:rPr>
        <w:instrText>false</w:instrText>
      </w:r>
      <w:r w:rsidR="008A3EBF" w:rsidRPr="008A3EBF">
        <w:rPr>
          <w:rFonts w:cs="Times New Roman"/>
          <w:szCs w:val="24"/>
        </w:rPr>
        <w:instrText>,"</w:instrText>
      </w:r>
      <w:r w:rsidR="008A3EBF">
        <w:rPr>
          <w:rFonts w:cs="Times New Roman"/>
          <w:szCs w:val="24"/>
          <w:lang w:val="en-US"/>
        </w:rPr>
        <w:instrText>suffix</w:instrText>
      </w:r>
      <w:r w:rsidR="008A3EBF" w:rsidRPr="008A3EBF">
        <w:rPr>
          <w:rFonts w:cs="Times New Roman"/>
          <w:szCs w:val="24"/>
        </w:rPr>
        <w:instrText>":""}],"</w:instrText>
      </w:r>
      <w:r w:rsidR="008A3EBF">
        <w:rPr>
          <w:rFonts w:cs="Times New Roman"/>
          <w:szCs w:val="24"/>
          <w:lang w:val="en-US"/>
        </w:rPr>
        <w:instrText>container</w:instrText>
      </w:r>
      <w:r w:rsidR="008A3EBF" w:rsidRPr="008A3EBF">
        <w:rPr>
          <w:rFonts w:cs="Times New Roman"/>
          <w:szCs w:val="24"/>
        </w:rPr>
        <w:instrText>-</w:instrText>
      </w:r>
      <w:r w:rsidR="008A3EBF">
        <w:rPr>
          <w:rFonts w:cs="Times New Roman"/>
          <w:szCs w:val="24"/>
          <w:lang w:val="en-US"/>
        </w:rPr>
        <w:instrText>title</w:instrText>
      </w:r>
      <w:r w:rsidR="008A3EBF" w:rsidRPr="008A3EBF">
        <w:rPr>
          <w:rFonts w:cs="Times New Roman"/>
          <w:szCs w:val="24"/>
        </w:rPr>
        <w:instrText>":"</w:instrText>
      </w:r>
      <w:r w:rsidR="008A3EBF">
        <w:rPr>
          <w:rFonts w:cs="Times New Roman"/>
          <w:szCs w:val="24"/>
          <w:lang w:val="en-US"/>
        </w:rPr>
        <w:instrText>Proceedings</w:instrText>
      </w:r>
      <w:r w:rsidR="008A3EBF" w:rsidRPr="008A3EBF">
        <w:rPr>
          <w:rFonts w:cs="Times New Roman"/>
          <w:szCs w:val="24"/>
        </w:rPr>
        <w:instrText xml:space="preserve"> - 2020 </w:instrText>
      </w:r>
      <w:r w:rsidR="008A3EBF">
        <w:rPr>
          <w:rFonts w:cs="Times New Roman"/>
          <w:szCs w:val="24"/>
          <w:lang w:val="en-US"/>
        </w:rPr>
        <w:instrText>International</w:instrText>
      </w:r>
      <w:r w:rsidR="008A3EBF" w:rsidRPr="008A3EBF">
        <w:rPr>
          <w:rFonts w:cs="Times New Roman"/>
          <w:szCs w:val="24"/>
        </w:rPr>
        <w:instrText xml:space="preserve"> </w:instrText>
      </w:r>
      <w:r w:rsidR="008A3EBF">
        <w:rPr>
          <w:rFonts w:cs="Times New Roman"/>
          <w:szCs w:val="24"/>
          <w:lang w:val="en-US"/>
        </w:rPr>
        <w:instrText>Russian</w:instrText>
      </w:r>
      <w:r w:rsidR="008A3EBF" w:rsidRPr="008A3EBF">
        <w:rPr>
          <w:rFonts w:cs="Times New Roman"/>
          <w:szCs w:val="24"/>
        </w:rPr>
        <w:instrText xml:space="preserve"> </w:instrText>
      </w:r>
      <w:r w:rsidR="008A3EBF">
        <w:rPr>
          <w:rFonts w:cs="Times New Roman"/>
          <w:szCs w:val="24"/>
          <w:lang w:val="en-US"/>
        </w:rPr>
        <w:instrText>Automation</w:instrText>
      </w:r>
      <w:r w:rsidR="008A3EBF" w:rsidRPr="008A3EBF">
        <w:rPr>
          <w:rFonts w:cs="Times New Roman"/>
          <w:szCs w:val="24"/>
        </w:rPr>
        <w:instrText xml:space="preserve"> </w:instrText>
      </w:r>
      <w:r w:rsidR="008A3EBF">
        <w:rPr>
          <w:rFonts w:cs="Times New Roman"/>
          <w:szCs w:val="24"/>
          <w:lang w:val="en-US"/>
        </w:rPr>
        <w:instrText>Conference</w:instrText>
      </w:r>
      <w:r w:rsidR="008A3EBF" w:rsidRPr="008A3EBF">
        <w:rPr>
          <w:rFonts w:cs="Times New Roman"/>
          <w:szCs w:val="24"/>
        </w:rPr>
        <w:instrText xml:space="preserve">, </w:instrText>
      </w:r>
      <w:r w:rsidR="008A3EBF">
        <w:rPr>
          <w:rFonts w:cs="Times New Roman"/>
          <w:szCs w:val="24"/>
          <w:lang w:val="en-US"/>
        </w:rPr>
        <w:instrText>RusAutoCon</w:instrText>
      </w:r>
      <w:r w:rsidR="008A3EBF" w:rsidRPr="008A3EBF">
        <w:rPr>
          <w:rFonts w:cs="Times New Roman"/>
          <w:szCs w:val="24"/>
        </w:rPr>
        <w:instrText xml:space="preserve"> 2020","</w:instrText>
      </w:r>
      <w:r w:rsidR="008A3EBF">
        <w:rPr>
          <w:rFonts w:cs="Times New Roman"/>
          <w:szCs w:val="24"/>
          <w:lang w:val="en-US"/>
        </w:rPr>
        <w:instrText>id</w:instrText>
      </w:r>
      <w:r w:rsidR="008A3EBF" w:rsidRPr="008A3EBF">
        <w:rPr>
          <w:rFonts w:cs="Times New Roman"/>
          <w:szCs w:val="24"/>
        </w:rPr>
        <w:instrText>":"</w:instrText>
      </w:r>
      <w:r w:rsidR="008A3EBF">
        <w:rPr>
          <w:rFonts w:cs="Times New Roman"/>
          <w:szCs w:val="24"/>
          <w:lang w:val="en-US"/>
        </w:rPr>
        <w:instrText>ITEM</w:instrText>
      </w:r>
      <w:r w:rsidR="008A3EBF" w:rsidRPr="008A3EBF">
        <w:rPr>
          <w:rFonts w:cs="Times New Roman"/>
          <w:szCs w:val="24"/>
        </w:rPr>
        <w:instrText>-1","</w:instrText>
      </w:r>
      <w:r w:rsidR="008A3EBF">
        <w:rPr>
          <w:rFonts w:cs="Times New Roman"/>
          <w:szCs w:val="24"/>
          <w:lang w:val="en-US"/>
        </w:rPr>
        <w:instrText>issued</w:instrText>
      </w:r>
      <w:r w:rsidR="008A3EBF" w:rsidRPr="008A3EBF">
        <w:rPr>
          <w:rFonts w:cs="Times New Roman"/>
          <w:szCs w:val="24"/>
        </w:rPr>
        <w:instrText>":{"</w:instrText>
      </w:r>
      <w:r w:rsidR="008A3EBF">
        <w:rPr>
          <w:rFonts w:cs="Times New Roman"/>
          <w:szCs w:val="24"/>
          <w:lang w:val="en-US"/>
        </w:rPr>
        <w:instrText>date</w:instrText>
      </w:r>
      <w:r w:rsidR="008A3EBF" w:rsidRPr="008A3EBF">
        <w:rPr>
          <w:rFonts w:cs="Times New Roman"/>
          <w:szCs w:val="24"/>
        </w:rPr>
        <w:instrText>-</w:instrText>
      </w:r>
      <w:r w:rsidR="008A3EBF">
        <w:rPr>
          <w:rFonts w:cs="Times New Roman"/>
          <w:szCs w:val="24"/>
          <w:lang w:val="en-US"/>
        </w:rPr>
        <w:instrText>parts</w:instrText>
      </w:r>
      <w:r w:rsidR="008A3EBF" w:rsidRPr="008A3EBF">
        <w:rPr>
          <w:rFonts w:cs="Times New Roman"/>
          <w:szCs w:val="24"/>
        </w:rPr>
        <w:instrText>":[["2020"]]},"</w:instrText>
      </w:r>
      <w:r w:rsidR="008A3EBF">
        <w:rPr>
          <w:rFonts w:cs="Times New Roman"/>
          <w:szCs w:val="24"/>
          <w:lang w:val="en-US"/>
        </w:rPr>
        <w:instrText>title</w:instrText>
      </w:r>
      <w:r w:rsidR="008A3EBF" w:rsidRPr="008A3EBF">
        <w:rPr>
          <w:rFonts w:cs="Times New Roman"/>
          <w:szCs w:val="24"/>
        </w:rPr>
        <w:instrText>":"</w:instrText>
      </w:r>
      <w:r w:rsidR="008A3EBF">
        <w:rPr>
          <w:rFonts w:cs="Times New Roman"/>
          <w:szCs w:val="24"/>
          <w:lang w:val="en-US"/>
        </w:rPr>
        <w:instrText>Rotary</w:instrText>
      </w:r>
      <w:r w:rsidR="008A3EBF" w:rsidRPr="008A3EBF">
        <w:rPr>
          <w:rFonts w:cs="Times New Roman"/>
          <w:szCs w:val="24"/>
        </w:rPr>
        <w:instrText xml:space="preserve"> </w:instrText>
      </w:r>
      <w:r w:rsidR="008A3EBF">
        <w:rPr>
          <w:rFonts w:cs="Times New Roman"/>
          <w:szCs w:val="24"/>
          <w:lang w:val="en-US"/>
        </w:rPr>
        <w:instrText>Machines</w:instrText>
      </w:r>
      <w:r w:rsidR="008A3EBF" w:rsidRPr="008A3EBF">
        <w:rPr>
          <w:rFonts w:cs="Times New Roman"/>
          <w:szCs w:val="24"/>
        </w:rPr>
        <w:instrText xml:space="preserve"> </w:instrText>
      </w:r>
      <w:r w:rsidR="008A3EBF">
        <w:rPr>
          <w:rFonts w:cs="Times New Roman"/>
          <w:szCs w:val="24"/>
          <w:lang w:val="en-US"/>
        </w:rPr>
        <w:instrText>Diagnosis</w:instrText>
      </w:r>
      <w:r w:rsidR="008A3EBF" w:rsidRPr="008A3EBF">
        <w:rPr>
          <w:rFonts w:cs="Times New Roman"/>
          <w:szCs w:val="24"/>
        </w:rPr>
        <w:instrText xml:space="preserve"> </w:instrText>
      </w:r>
      <w:r w:rsidR="008A3EBF">
        <w:rPr>
          <w:rFonts w:cs="Times New Roman"/>
          <w:szCs w:val="24"/>
          <w:lang w:val="en-US"/>
        </w:rPr>
        <w:instrText>Systems</w:instrText>
      </w:r>
      <w:r w:rsidR="008A3EBF" w:rsidRPr="008A3EBF">
        <w:rPr>
          <w:rFonts w:cs="Times New Roman"/>
          <w:szCs w:val="24"/>
        </w:rPr>
        <w:instrText xml:space="preserve"> </w:instrText>
      </w:r>
      <w:r w:rsidR="008A3EBF">
        <w:rPr>
          <w:rFonts w:cs="Times New Roman"/>
          <w:szCs w:val="24"/>
          <w:lang w:val="en-US"/>
        </w:rPr>
        <w:instrText>Based</w:instrText>
      </w:r>
      <w:r w:rsidR="008A3EBF" w:rsidRPr="008A3EBF">
        <w:rPr>
          <w:rFonts w:cs="Times New Roman"/>
          <w:szCs w:val="24"/>
        </w:rPr>
        <w:instrText xml:space="preserve"> </w:instrText>
      </w:r>
      <w:r w:rsidR="008A3EBF">
        <w:rPr>
          <w:rFonts w:cs="Times New Roman"/>
          <w:szCs w:val="24"/>
          <w:lang w:val="en-US"/>
        </w:rPr>
        <w:instrText>on</w:instrText>
      </w:r>
      <w:r w:rsidR="008A3EBF" w:rsidRPr="008A3EBF">
        <w:rPr>
          <w:rFonts w:cs="Times New Roman"/>
          <w:szCs w:val="24"/>
        </w:rPr>
        <w:instrText xml:space="preserve"> </w:instrText>
      </w:r>
      <w:r w:rsidR="008A3EBF">
        <w:rPr>
          <w:rFonts w:cs="Times New Roman"/>
          <w:szCs w:val="24"/>
          <w:lang w:val="en-US"/>
        </w:rPr>
        <w:instrText>Feed</w:instrText>
      </w:r>
      <w:r w:rsidR="008A3EBF" w:rsidRPr="008A3EBF">
        <w:rPr>
          <w:rFonts w:cs="Times New Roman"/>
          <w:szCs w:val="24"/>
        </w:rPr>
        <w:instrText xml:space="preserve"> </w:instrText>
      </w:r>
      <w:r w:rsidR="008A3EBF">
        <w:rPr>
          <w:rFonts w:cs="Times New Roman"/>
          <w:szCs w:val="24"/>
          <w:lang w:val="en-US"/>
        </w:rPr>
        <w:instrText>Forward</w:instrText>
      </w:r>
      <w:r w:rsidR="008A3EBF" w:rsidRPr="008A3EBF">
        <w:rPr>
          <w:rFonts w:cs="Times New Roman"/>
          <w:szCs w:val="24"/>
        </w:rPr>
        <w:instrText xml:space="preserve"> </w:instrText>
      </w:r>
      <w:r w:rsidR="008A3EBF">
        <w:rPr>
          <w:rFonts w:cs="Times New Roman"/>
          <w:szCs w:val="24"/>
          <w:lang w:val="en-US"/>
        </w:rPr>
        <w:instrText>Neural</w:instrText>
      </w:r>
      <w:r w:rsidR="008A3EBF" w:rsidRPr="008A3EBF">
        <w:rPr>
          <w:rFonts w:cs="Times New Roman"/>
          <w:szCs w:val="24"/>
        </w:rPr>
        <w:instrText xml:space="preserve"> </w:instrText>
      </w:r>
      <w:r w:rsidR="008A3EBF">
        <w:rPr>
          <w:rFonts w:cs="Times New Roman"/>
          <w:szCs w:val="24"/>
          <w:lang w:val="en-US"/>
        </w:rPr>
        <w:instrText>Networks</w:instrText>
      </w:r>
      <w:r w:rsidR="008A3EBF" w:rsidRPr="008A3EBF">
        <w:rPr>
          <w:rFonts w:cs="Times New Roman"/>
          <w:szCs w:val="24"/>
        </w:rPr>
        <w:instrText>","</w:instrText>
      </w:r>
      <w:r w:rsidR="008A3EBF">
        <w:rPr>
          <w:rFonts w:cs="Times New Roman"/>
          <w:szCs w:val="24"/>
          <w:lang w:val="en-US"/>
        </w:rPr>
        <w:instrText>type</w:instrText>
      </w:r>
      <w:r w:rsidR="008A3EBF" w:rsidRPr="008A3EBF">
        <w:rPr>
          <w:rFonts w:cs="Times New Roman"/>
          <w:szCs w:val="24"/>
        </w:rPr>
        <w:instrText>":"</w:instrText>
      </w:r>
      <w:r w:rsidR="008A3EBF">
        <w:rPr>
          <w:rFonts w:cs="Times New Roman"/>
          <w:szCs w:val="24"/>
          <w:lang w:val="en-US"/>
        </w:rPr>
        <w:instrText>paper</w:instrText>
      </w:r>
      <w:r w:rsidR="008A3EBF" w:rsidRPr="008A3EBF">
        <w:rPr>
          <w:rFonts w:cs="Times New Roman"/>
          <w:szCs w:val="24"/>
        </w:rPr>
        <w:instrText>-</w:instrText>
      </w:r>
      <w:r w:rsidR="008A3EBF">
        <w:rPr>
          <w:rFonts w:cs="Times New Roman"/>
          <w:szCs w:val="24"/>
          <w:lang w:val="en-US"/>
        </w:rPr>
        <w:instrText>conference</w:instrText>
      </w:r>
      <w:r w:rsidR="008A3EBF" w:rsidRPr="008A3EBF">
        <w:rPr>
          <w:rFonts w:cs="Times New Roman"/>
          <w:szCs w:val="24"/>
        </w:rPr>
        <w:instrText>"},"</w:instrText>
      </w:r>
      <w:r w:rsidR="008A3EBF">
        <w:rPr>
          <w:rFonts w:cs="Times New Roman"/>
          <w:szCs w:val="24"/>
          <w:lang w:val="en-US"/>
        </w:rPr>
        <w:instrText>uris</w:instrText>
      </w:r>
      <w:r w:rsidR="008A3EBF" w:rsidRPr="008A3EBF">
        <w:rPr>
          <w:rFonts w:cs="Times New Roman"/>
          <w:szCs w:val="24"/>
        </w:rPr>
        <w:instrText>":["</w:instrText>
      </w:r>
      <w:r w:rsidR="008A3EBF">
        <w:rPr>
          <w:rFonts w:cs="Times New Roman"/>
          <w:szCs w:val="24"/>
          <w:lang w:val="en-US"/>
        </w:rPr>
        <w:instrText>http</w:instrText>
      </w:r>
      <w:r w:rsidR="008A3EBF" w:rsidRPr="008A3EBF">
        <w:rPr>
          <w:rFonts w:cs="Times New Roman"/>
          <w:szCs w:val="24"/>
        </w:rPr>
        <w:instrText>://</w:instrText>
      </w:r>
      <w:r w:rsidR="008A3EBF">
        <w:rPr>
          <w:rFonts w:cs="Times New Roman"/>
          <w:szCs w:val="24"/>
          <w:lang w:val="en-US"/>
        </w:rPr>
        <w:instrText>www</w:instrText>
      </w:r>
      <w:r w:rsidR="008A3EBF" w:rsidRPr="008A3EBF">
        <w:rPr>
          <w:rFonts w:cs="Times New Roman"/>
          <w:szCs w:val="24"/>
        </w:rPr>
        <w:instrText>.</w:instrText>
      </w:r>
      <w:r w:rsidR="008A3EBF">
        <w:rPr>
          <w:rFonts w:cs="Times New Roman"/>
          <w:szCs w:val="24"/>
          <w:lang w:val="en-US"/>
        </w:rPr>
        <w:instrText>mendeley</w:instrText>
      </w:r>
      <w:r w:rsidR="008A3EBF" w:rsidRPr="008A3EBF">
        <w:rPr>
          <w:rFonts w:cs="Times New Roman"/>
          <w:szCs w:val="24"/>
        </w:rPr>
        <w:instrText>.</w:instrText>
      </w:r>
      <w:r w:rsidR="008A3EBF">
        <w:rPr>
          <w:rFonts w:cs="Times New Roman"/>
          <w:szCs w:val="24"/>
          <w:lang w:val="en-US"/>
        </w:rPr>
        <w:instrText>com</w:instrText>
      </w:r>
      <w:r w:rsidR="008A3EBF" w:rsidRPr="008A3EBF">
        <w:rPr>
          <w:rFonts w:cs="Times New Roman"/>
          <w:szCs w:val="24"/>
        </w:rPr>
        <w:instrText>/</w:instrText>
      </w:r>
      <w:r w:rsidR="008A3EBF">
        <w:rPr>
          <w:rFonts w:cs="Times New Roman"/>
          <w:szCs w:val="24"/>
          <w:lang w:val="en-US"/>
        </w:rPr>
        <w:instrText>documents</w:instrText>
      </w:r>
      <w:r w:rsidR="008A3EBF" w:rsidRPr="008A3EBF">
        <w:rPr>
          <w:rFonts w:cs="Times New Roman"/>
          <w:szCs w:val="24"/>
        </w:rPr>
        <w:instrText>/?</w:instrText>
      </w:r>
      <w:r w:rsidR="008A3EBF">
        <w:rPr>
          <w:rFonts w:cs="Times New Roman"/>
          <w:szCs w:val="24"/>
          <w:lang w:val="en-US"/>
        </w:rPr>
        <w:instrText>uuid</w:instrText>
      </w:r>
      <w:r w:rsidR="008A3EBF" w:rsidRPr="008A3EBF">
        <w:rPr>
          <w:rFonts w:cs="Times New Roman"/>
          <w:szCs w:val="24"/>
        </w:rPr>
        <w:instrText>=7</w:instrText>
      </w:r>
      <w:r w:rsidR="008A3EBF">
        <w:rPr>
          <w:rFonts w:cs="Times New Roman"/>
          <w:szCs w:val="24"/>
          <w:lang w:val="en-US"/>
        </w:rPr>
        <w:instrText>aebc</w:instrText>
      </w:r>
      <w:r w:rsidR="008A3EBF" w:rsidRPr="008A3EBF">
        <w:rPr>
          <w:rFonts w:cs="Times New Roman"/>
          <w:szCs w:val="24"/>
        </w:rPr>
        <w:instrText>36</w:instrText>
      </w:r>
      <w:r w:rsidR="008A3EBF">
        <w:rPr>
          <w:rFonts w:cs="Times New Roman"/>
          <w:szCs w:val="24"/>
          <w:lang w:val="en-US"/>
        </w:rPr>
        <w:instrText>a</w:instrText>
      </w:r>
      <w:r w:rsidR="008A3EBF" w:rsidRPr="008A3EBF">
        <w:rPr>
          <w:rFonts w:cs="Times New Roman"/>
          <w:szCs w:val="24"/>
        </w:rPr>
        <w:instrText>-</w:instrText>
      </w:r>
      <w:r w:rsidR="008A3EBF">
        <w:rPr>
          <w:rFonts w:cs="Times New Roman"/>
          <w:szCs w:val="24"/>
          <w:lang w:val="en-US"/>
        </w:rPr>
        <w:instrText>e</w:instrText>
      </w:r>
      <w:r w:rsidR="008A3EBF" w:rsidRPr="008A3EBF">
        <w:rPr>
          <w:rFonts w:cs="Times New Roman"/>
          <w:szCs w:val="24"/>
        </w:rPr>
        <w:instrText>175-4</w:instrText>
      </w:r>
      <w:r w:rsidR="008A3EBF">
        <w:rPr>
          <w:rFonts w:cs="Times New Roman"/>
          <w:szCs w:val="24"/>
          <w:lang w:val="en-US"/>
        </w:rPr>
        <w:instrText>e</w:instrText>
      </w:r>
      <w:r w:rsidR="008A3EBF" w:rsidRPr="008A3EBF">
        <w:rPr>
          <w:rFonts w:cs="Times New Roman"/>
          <w:szCs w:val="24"/>
        </w:rPr>
        <w:instrText>3</w:instrText>
      </w:r>
      <w:r w:rsidR="008A3EBF">
        <w:rPr>
          <w:rFonts w:cs="Times New Roman"/>
          <w:szCs w:val="24"/>
          <w:lang w:val="en-US"/>
        </w:rPr>
        <w:instrText>c</w:instrText>
      </w:r>
      <w:r w:rsidR="008A3EBF" w:rsidRPr="008A3EBF">
        <w:rPr>
          <w:rFonts w:cs="Times New Roman"/>
          <w:szCs w:val="24"/>
        </w:rPr>
        <w:instrText>-</w:instrText>
      </w:r>
      <w:r w:rsidR="008A3EBF">
        <w:rPr>
          <w:rFonts w:cs="Times New Roman"/>
          <w:szCs w:val="24"/>
          <w:lang w:val="en-US"/>
        </w:rPr>
        <w:instrText>ac</w:instrText>
      </w:r>
      <w:r w:rsidR="008A3EBF" w:rsidRPr="008A3EBF">
        <w:rPr>
          <w:rFonts w:cs="Times New Roman"/>
          <w:szCs w:val="24"/>
        </w:rPr>
        <w:instrText>59-</w:instrText>
      </w:r>
      <w:r w:rsidR="008A3EBF">
        <w:rPr>
          <w:rFonts w:cs="Times New Roman"/>
          <w:szCs w:val="24"/>
          <w:lang w:val="en-US"/>
        </w:rPr>
        <w:instrText>a</w:instrText>
      </w:r>
      <w:r w:rsidR="008A3EBF" w:rsidRPr="008A3EBF">
        <w:rPr>
          <w:rFonts w:cs="Times New Roman"/>
          <w:szCs w:val="24"/>
        </w:rPr>
        <w:instrText>7</w:instrText>
      </w:r>
      <w:r w:rsidR="008A3EBF">
        <w:rPr>
          <w:rFonts w:cs="Times New Roman"/>
          <w:szCs w:val="24"/>
          <w:lang w:val="en-US"/>
        </w:rPr>
        <w:instrText>a</w:instrText>
      </w:r>
      <w:r w:rsidR="008A3EBF" w:rsidRPr="008A3EBF">
        <w:rPr>
          <w:rFonts w:cs="Times New Roman"/>
          <w:szCs w:val="24"/>
        </w:rPr>
        <w:instrText>33</w:instrText>
      </w:r>
      <w:r w:rsidR="008A3EBF">
        <w:rPr>
          <w:rFonts w:cs="Times New Roman"/>
          <w:szCs w:val="24"/>
          <w:lang w:val="en-US"/>
        </w:rPr>
        <w:instrText>f</w:instrText>
      </w:r>
      <w:r w:rsidR="008A3EBF" w:rsidRPr="008A3EBF">
        <w:rPr>
          <w:rFonts w:cs="Times New Roman"/>
          <w:szCs w:val="24"/>
        </w:rPr>
        <w:instrText>75</w:instrText>
      </w:r>
      <w:r w:rsidR="008A3EBF">
        <w:rPr>
          <w:rFonts w:cs="Times New Roman"/>
          <w:szCs w:val="24"/>
          <w:lang w:val="en-US"/>
        </w:rPr>
        <w:instrText>d</w:instrText>
      </w:r>
      <w:r w:rsidR="008A3EBF" w:rsidRPr="008A3EBF">
        <w:rPr>
          <w:rFonts w:cs="Times New Roman"/>
          <w:szCs w:val="24"/>
        </w:rPr>
        <w:instrText>4</w:instrText>
      </w:r>
      <w:r w:rsidR="008A3EBF">
        <w:rPr>
          <w:rFonts w:cs="Times New Roman"/>
          <w:szCs w:val="24"/>
          <w:lang w:val="en-US"/>
        </w:rPr>
        <w:instrText>dc</w:instrText>
      </w:r>
      <w:r w:rsidR="008A3EBF" w:rsidRPr="008A3EBF">
        <w:rPr>
          <w:rFonts w:cs="Times New Roman"/>
          <w:szCs w:val="24"/>
        </w:rPr>
        <w:instrText>"]}],"</w:instrText>
      </w:r>
      <w:r w:rsidR="008A3EBF">
        <w:rPr>
          <w:rFonts w:cs="Times New Roman"/>
          <w:szCs w:val="24"/>
          <w:lang w:val="en-US"/>
        </w:rPr>
        <w:instrText>mendeley</w:instrText>
      </w:r>
      <w:r w:rsidR="008A3EBF" w:rsidRPr="008A3EBF">
        <w:rPr>
          <w:rFonts w:cs="Times New Roman"/>
          <w:szCs w:val="24"/>
        </w:rPr>
        <w:instrText>":{"</w:instrText>
      </w:r>
      <w:r w:rsidR="008A3EBF">
        <w:rPr>
          <w:rFonts w:cs="Times New Roman"/>
          <w:szCs w:val="24"/>
          <w:lang w:val="en-US"/>
        </w:rPr>
        <w:instrText>formattedCitation</w:instrText>
      </w:r>
      <w:r w:rsidR="008A3EBF" w:rsidRPr="008A3EBF">
        <w:rPr>
          <w:rFonts w:cs="Times New Roman"/>
          <w:szCs w:val="24"/>
        </w:rPr>
        <w:instrText>":"[15]","</w:instrText>
      </w:r>
      <w:r w:rsidR="008A3EBF">
        <w:rPr>
          <w:rFonts w:cs="Times New Roman"/>
          <w:szCs w:val="24"/>
          <w:lang w:val="en-US"/>
        </w:rPr>
        <w:instrText>plainTextFormattedCitation</w:instrText>
      </w:r>
      <w:r w:rsidR="008A3EBF" w:rsidRPr="008A3EBF">
        <w:rPr>
          <w:rFonts w:cs="Times New Roman"/>
          <w:szCs w:val="24"/>
        </w:rPr>
        <w:instrText>":"[15]","</w:instrText>
      </w:r>
      <w:r w:rsidR="008A3EBF">
        <w:rPr>
          <w:rFonts w:cs="Times New Roman"/>
          <w:szCs w:val="24"/>
          <w:lang w:val="en-US"/>
        </w:rPr>
        <w:instrText>previouslyFormattedCitation</w:instrText>
      </w:r>
      <w:r w:rsidR="008A3EBF" w:rsidRPr="008A3EBF">
        <w:rPr>
          <w:rFonts w:cs="Times New Roman"/>
          <w:szCs w:val="24"/>
        </w:rPr>
        <w:instrText>":"[</w:instrText>
      </w:r>
      <w:r w:rsidR="008A3EBF">
        <w:rPr>
          <w:rFonts w:cs="Times New Roman"/>
          <w:szCs w:val="24"/>
          <w:lang w:val="en-US"/>
        </w:rPr>
        <w:instrText>Kazakov</w:instrText>
      </w:r>
      <w:r w:rsidR="008A3EBF" w:rsidRPr="008A3EBF">
        <w:rPr>
          <w:rFonts w:cs="Times New Roman"/>
          <w:szCs w:val="24"/>
        </w:rPr>
        <w:instrText xml:space="preserve">, </w:instrText>
      </w:r>
      <w:r w:rsidR="008A3EBF">
        <w:rPr>
          <w:rFonts w:cs="Times New Roman"/>
          <w:szCs w:val="24"/>
          <w:lang w:val="en-US"/>
        </w:rPr>
        <w:instrText>Kornaev</w:instrText>
      </w:r>
      <w:r w:rsidR="008A3EBF" w:rsidRPr="008A3EBF">
        <w:rPr>
          <w:rFonts w:cs="Times New Roman"/>
          <w:szCs w:val="24"/>
        </w:rPr>
        <w:instrText xml:space="preserve">, </w:instrText>
      </w:r>
      <w:r w:rsidR="008A3EBF">
        <w:rPr>
          <w:rFonts w:cs="Times New Roman"/>
          <w:szCs w:val="24"/>
          <w:lang w:val="en-US"/>
        </w:rPr>
        <w:instrText>Polyakov</w:instrText>
      </w:r>
      <w:r w:rsidR="008A3EBF" w:rsidRPr="008A3EBF">
        <w:rPr>
          <w:rFonts w:cs="Times New Roman"/>
          <w:szCs w:val="24"/>
        </w:rPr>
        <w:instrText>, 2020]"},"</w:instrText>
      </w:r>
      <w:r w:rsidR="008A3EBF">
        <w:rPr>
          <w:rFonts w:cs="Times New Roman"/>
          <w:szCs w:val="24"/>
          <w:lang w:val="en-US"/>
        </w:rPr>
        <w:instrText>properties</w:instrText>
      </w:r>
      <w:r w:rsidR="008A3EBF" w:rsidRPr="008A3EBF">
        <w:rPr>
          <w:rFonts w:cs="Times New Roman"/>
          <w:szCs w:val="24"/>
        </w:rPr>
        <w:instrText>":{"</w:instrText>
      </w:r>
      <w:r w:rsidR="008A3EBF">
        <w:rPr>
          <w:rFonts w:cs="Times New Roman"/>
          <w:szCs w:val="24"/>
          <w:lang w:val="en-US"/>
        </w:rPr>
        <w:instrText>noteIndex</w:instrText>
      </w:r>
      <w:r w:rsidR="008A3EBF" w:rsidRPr="008A3EBF">
        <w:rPr>
          <w:rFonts w:cs="Times New Roman"/>
          <w:szCs w:val="24"/>
        </w:rPr>
        <w:instrText>":0},"</w:instrText>
      </w:r>
      <w:r w:rsidR="008A3EBF">
        <w:rPr>
          <w:rFonts w:cs="Times New Roman"/>
          <w:szCs w:val="24"/>
          <w:lang w:val="en-US"/>
        </w:rPr>
        <w:instrText>schema</w:instrText>
      </w:r>
      <w:r w:rsidR="008A3EBF" w:rsidRPr="008A3EBF">
        <w:rPr>
          <w:rFonts w:cs="Times New Roman"/>
          <w:szCs w:val="24"/>
        </w:rPr>
        <w:instrText>":"</w:instrText>
      </w:r>
      <w:r w:rsidR="008A3EBF">
        <w:rPr>
          <w:rFonts w:cs="Times New Roman"/>
          <w:szCs w:val="24"/>
          <w:lang w:val="en-US"/>
        </w:rPr>
        <w:instrText>https</w:instrText>
      </w:r>
      <w:r w:rsidR="008A3EBF" w:rsidRPr="008A3EBF">
        <w:rPr>
          <w:rFonts w:cs="Times New Roman"/>
          <w:szCs w:val="24"/>
        </w:rPr>
        <w:instrText>://</w:instrText>
      </w:r>
      <w:r w:rsidR="008A3EBF">
        <w:rPr>
          <w:rFonts w:cs="Times New Roman"/>
          <w:szCs w:val="24"/>
          <w:lang w:val="en-US"/>
        </w:rPr>
        <w:instrText>github</w:instrText>
      </w:r>
      <w:r w:rsidR="008A3EBF" w:rsidRPr="008A3EBF">
        <w:rPr>
          <w:rFonts w:cs="Times New Roman"/>
          <w:szCs w:val="24"/>
        </w:rPr>
        <w:instrText>.</w:instrText>
      </w:r>
      <w:r w:rsidR="008A3EBF">
        <w:rPr>
          <w:rFonts w:cs="Times New Roman"/>
          <w:szCs w:val="24"/>
          <w:lang w:val="en-US"/>
        </w:rPr>
        <w:instrText>com</w:instrText>
      </w:r>
      <w:r w:rsidR="008A3EBF" w:rsidRPr="008A3EBF">
        <w:rPr>
          <w:rFonts w:cs="Times New Roman"/>
          <w:szCs w:val="24"/>
        </w:rPr>
        <w:instrText>/</w:instrText>
      </w:r>
      <w:r w:rsidR="008A3EBF">
        <w:rPr>
          <w:rFonts w:cs="Times New Roman"/>
          <w:szCs w:val="24"/>
          <w:lang w:val="en-US"/>
        </w:rPr>
        <w:instrText>citation</w:instrText>
      </w:r>
      <w:r w:rsidR="008A3EBF" w:rsidRPr="008A3EBF">
        <w:rPr>
          <w:rFonts w:cs="Times New Roman"/>
          <w:szCs w:val="24"/>
        </w:rPr>
        <w:instrText>-</w:instrText>
      </w:r>
      <w:r w:rsidR="008A3EBF">
        <w:rPr>
          <w:rFonts w:cs="Times New Roman"/>
          <w:szCs w:val="24"/>
          <w:lang w:val="en-US"/>
        </w:rPr>
        <w:instrText>style</w:instrText>
      </w:r>
      <w:r w:rsidR="008A3EBF" w:rsidRPr="008A3EBF">
        <w:rPr>
          <w:rFonts w:cs="Times New Roman"/>
          <w:szCs w:val="24"/>
        </w:rPr>
        <w:instrText>-</w:instrText>
      </w:r>
      <w:r w:rsidR="008A3EBF">
        <w:rPr>
          <w:rFonts w:cs="Times New Roman"/>
          <w:szCs w:val="24"/>
          <w:lang w:val="en-US"/>
        </w:rPr>
        <w:instrText>language</w:instrText>
      </w:r>
      <w:r w:rsidR="008A3EBF" w:rsidRPr="008A3EBF">
        <w:rPr>
          <w:rFonts w:cs="Times New Roman"/>
          <w:szCs w:val="24"/>
        </w:rPr>
        <w:instrText>/</w:instrText>
      </w:r>
      <w:r w:rsidR="008A3EBF">
        <w:rPr>
          <w:rFonts w:cs="Times New Roman"/>
          <w:szCs w:val="24"/>
          <w:lang w:val="en-US"/>
        </w:rPr>
        <w:instrText>schema</w:instrText>
      </w:r>
      <w:r w:rsidR="008A3EBF" w:rsidRPr="008A3EBF">
        <w:rPr>
          <w:rFonts w:cs="Times New Roman"/>
          <w:szCs w:val="24"/>
        </w:rPr>
        <w:instrText>/</w:instrText>
      </w:r>
      <w:r w:rsidR="008A3EBF">
        <w:rPr>
          <w:rFonts w:cs="Times New Roman"/>
          <w:szCs w:val="24"/>
          <w:lang w:val="en-US"/>
        </w:rPr>
        <w:instrText>raw</w:instrText>
      </w:r>
      <w:r w:rsidR="008A3EBF" w:rsidRPr="008A3EBF">
        <w:rPr>
          <w:rFonts w:cs="Times New Roman"/>
          <w:szCs w:val="24"/>
        </w:rPr>
        <w:instrText>/</w:instrText>
      </w:r>
      <w:r w:rsidR="008A3EBF">
        <w:rPr>
          <w:rFonts w:cs="Times New Roman"/>
          <w:szCs w:val="24"/>
          <w:lang w:val="en-US"/>
        </w:rPr>
        <w:instrText>master</w:instrText>
      </w:r>
      <w:r w:rsidR="008A3EBF" w:rsidRPr="008A3EBF">
        <w:rPr>
          <w:rFonts w:cs="Times New Roman"/>
          <w:szCs w:val="24"/>
        </w:rPr>
        <w:instrText>/</w:instrText>
      </w:r>
      <w:r w:rsidR="008A3EBF">
        <w:rPr>
          <w:rFonts w:cs="Times New Roman"/>
          <w:szCs w:val="24"/>
          <w:lang w:val="en-US"/>
        </w:rPr>
        <w:instrText>csl</w:instrText>
      </w:r>
      <w:r w:rsidR="008A3EBF" w:rsidRPr="008A3EBF">
        <w:rPr>
          <w:rFonts w:cs="Times New Roman"/>
          <w:szCs w:val="24"/>
        </w:rPr>
        <w:instrText>-</w:instrText>
      </w:r>
      <w:r w:rsidR="008A3EBF">
        <w:rPr>
          <w:rFonts w:cs="Times New Roman"/>
          <w:szCs w:val="24"/>
          <w:lang w:val="en-US"/>
        </w:rPr>
        <w:instrText>citation</w:instrText>
      </w:r>
      <w:r w:rsidR="008A3EBF" w:rsidRPr="008A3EBF">
        <w:rPr>
          <w:rFonts w:cs="Times New Roman"/>
          <w:szCs w:val="24"/>
        </w:rPr>
        <w:instrText>.</w:instrText>
      </w:r>
      <w:r w:rsidR="008A3EBF">
        <w:rPr>
          <w:rFonts w:cs="Times New Roman"/>
          <w:szCs w:val="24"/>
          <w:lang w:val="en-US"/>
        </w:rPr>
        <w:instrText>json</w:instrText>
      </w:r>
      <w:r w:rsidR="008A3EBF" w:rsidRPr="008A3EBF">
        <w:rPr>
          <w:rFonts w:cs="Times New Roman"/>
          <w:szCs w:val="24"/>
        </w:rPr>
        <w:instrText>"}</w:instrText>
      </w:r>
      <w:r w:rsidRPr="00A60601">
        <w:rPr>
          <w:rFonts w:cs="Times New Roman"/>
          <w:szCs w:val="24"/>
          <w:lang w:val="en-US"/>
        </w:rPr>
        <w:fldChar w:fldCharType="separate"/>
      </w:r>
      <w:r w:rsidR="008A3EBF" w:rsidRPr="008A3EBF">
        <w:rPr>
          <w:rFonts w:cs="Times New Roman"/>
          <w:noProof/>
          <w:szCs w:val="24"/>
        </w:rPr>
        <w:t>[15]</w:t>
      </w:r>
      <w:r w:rsidRPr="00A60601">
        <w:rPr>
          <w:rFonts w:cs="Times New Roman"/>
          <w:szCs w:val="24"/>
        </w:rPr>
        <w:fldChar w:fldCharType="end"/>
      </w:r>
      <w:r w:rsidRPr="0016251A">
        <w:rPr>
          <w:rFonts w:cs="Times New Roman"/>
          <w:szCs w:val="24"/>
        </w:rPr>
        <w:t xml:space="preserve">, датчика давления </w:t>
      </w:r>
      <w:r w:rsidRPr="0016251A">
        <w:rPr>
          <w:rFonts w:cs="Times New Roman"/>
          <w:szCs w:val="24"/>
          <w:lang w:val="en-US"/>
        </w:rPr>
        <w:t>KPT</w:t>
      </w:r>
      <w:r w:rsidRPr="0016251A">
        <w:rPr>
          <w:rFonts w:cs="Times New Roman"/>
          <w:szCs w:val="24"/>
        </w:rPr>
        <w:t xml:space="preserve">5-3, бесконтактных датчиков </w:t>
      </w:r>
      <w:r w:rsidRPr="0016251A">
        <w:rPr>
          <w:rFonts w:cs="Times New Roman"/>
          <w:szCs w:val="24"/>
          <w:lang w:val="en-US"/>
        </w:rPr>
        <w:t>AE</w:t>
      </w:r>
      <w:r w:rsidRPr="0016251A">
        <w:rPr>
          <w:rFonts w:cs="Times New Roman"/>
          <w:szCs w:val="24"/>
        </w:rPr>
        <w:t xml:space="preserve">051.00.07 и преобразователя частоты электродвигателя </w:t>
      </w:r>
      <w:r w:rsidRPr="0016251A">
        <w:rPr>
          <w:rFonts w:cs="Times New Roman"/>
          <w:szCs w:val="24"/>
          <w:lang w:val="en-US"/>
        </w:rPr>
        <w:t>ALTIVAR</w:t>
      </w:r>
      <w:r w:rsidRPr="0016251A">
        <w:rPr>
          <w:rFonts w:cs="Times New Roman"/>
          <w:szCs w:val="24"/>
        </w:rPr>
        <w:t xml:space="preserve"> 312, составляют половину набора данных для машинного обучения. Другая часть данных поступает с микрофона 4192-</w:t>
      </w:r>
      <w:r w:rsidRPr="0016251A">
        <w:rPr>
          <w:rFonts w:cs="Times New Roman"/>
          <w:szCs w:val="24"/>
          <w:lang w:val="en-US"/>
        </w:rPr>
        <w:t>L</w:t>
      </w:r>
      <w:r w:rsidRPr="0016251A">
        <w:rPr>
          <w:rFonts w:cs="Times New Roman"/>
          <w:szCs w:val="24"/>
        </w:rPr>
        <w:t xml:space="preserve">-001 и </w:t>
      </w:r>
      <w:proofErr w:type="spellStart"/>
      <w:r w:rsidRPr="0016251A">
        <w:rPr>
          <w:rFonts w:cs="Times New Roman"/>
          <w:szCs w:val="24"/>
        </w:rPr>
        <w:t>виброакселерометров</w:t>
      </w:r>
      <w:proofErr w:type="spellEnd"/>
      <w:r w:rsidRPr="0016251A">
        <w:rPr>
          <w:rFonts w:cs="Times New Roman"/>
          <w:szCs w:val="24"/>
        </w:rPr>
        <w:t xml:space="preserve"> 4507-001 портативного блока сбора данных </w:t>
      </w:r>
      <w:proofErr w:type="spellStart"/>
      <w:r w:rsidRPr="0016251A">
        <w:rPr>
          <w:rFonts w:cs="Times New Roman"/>
          <w:szCs w:val="24"/>
          <w:lang w:val="en-US"/>
        </w:rPr>
        <w:t>Bruel</w:t>
      </w:r>
      <w:proofErr w:type="spellEnd"/>
      <w:r w:rsidRPr="0016251A">
        <w:rPr>
          <w:rFonts w:cs="Times New Roman"/>
          <w:szCs w:val="24"/>
        </w:rPr>
        <w:t xml:space="preserve"> &amp; </w:t>
      </w:r>
      <w:proofErr w:type="spellStart"/>
      <w:r w:rsidRPr="0016251A">
        <w:rPr>
          <w:rFonts w:cs="Times New Roman"/>
          <w:szCs w:val="24"/>
          <w:lang w:val="en-US"/>
        </w:rPr>
        <w:t>Kjaer</w:t>
      </w:r>
      <w:proofErr w:type="spellEnd"/>
      <w:r w:rsidRPr="0016251A">
        <w:rPr>
          <w:rFonts w:cs="Times New Roman"/>
          <w:szCs w:val="24"/>
        </w:rPr>
        <w:t xml:space="preserve"> </w:t>
      </w:r>
      <w:r w:rsidRPr="0016251A">
        <w:rPr>
          <w:rFonts w:cs="Times New Roman"/>
          <w:szCs w:val="24"/>
          <w:lang w:val="en-US"/>
        </w:rPr>
        <w:t>PULSE</w:t>
      </w:r>
      <w:r w:rsidRPr="0016251A">
        <w:rPr>
          <w:rFonts w:cs="Times New Roman"/>
          <w:szCs w:val="24"/>
        </w:rPr>
        <w:t xml:space="preserve"> </w:t>
      </w:r>
      <w:r w:rsidRPr="0016251A">
        <w:rPr>
          <w:rFonts w:cs="Times New Roman"/>
          <w:szCs w:val="24"/>
          <w:lang w:val="en-US"/>
        </w:rPr>
        <w:t>Type</w:t>
      </w:r>
      <w:r w:rsidRPr="0016251A">
        <w:rPr>
          <w:rFonts w:cs="Times New Roman"/>
          <w:szCs w:val="24"/>
        </w:rPr>
        <w:t xml:space="preserve"> 3560 </w:t>
      </w:r>
      <w:r w:rsidRPr="0016251A">
        <w:rPr>
          <w:rFonts w:cs="Times New Roman"/>
          <w:szCs w:val="24"/>
          <w:lang w:val="en-US"/>
        </w:rPr>
        <w:t>C</w:t>
      </w:r>
      <w:r w:rsidRPr="0016251A">
        <w:rPr>
          <w:rFonts w:cs="Times New Roman"/>
          <w:szCs w:val="24"/>
        </w:rPr>
        <w:t>.</w:t>
      </w:r>
    </w:p>
    <w:p w14:paraId="6BCF1A94" w14:textId="77777777" w:rsidR="009532F5" w:rsidRPr="0016251A" w:rsidRDefault="009532F5" w:rsidP="00E53C7D">
      <w:pPr>
        <w:rPr>
          <w:rFonts w:cs="Times New Roman"/>
          <w:szCs w:val="24"/>
        </w:rPr>
      </w:pPr>
    </w:p>
    <w:p w14:paraId="0B27EC16" w14:textId="13D59875" w:rsidR="000301D5" w:rsidRPr="00307225" w:rsidRDefault="00854E43" w:rsidP="00854E43">
      <w:pPr>
        <w:ind w:firstLine="0"/>
        <w:jc w:val="center"/>
      </w:pPr>
      <w:r w:rsidRPr="000618EE">
        <w:rPr>
          <w:noProof/>
          <w:lang w:eastAsia="ru-RU"/>
        </w:rPr>
        <w:lastRenderedPageBreak/>
        <w:drawing>
          <wp:inline distT="0" distB="0" distL="0" distR="0" wp14:anchorId="04466B71" wp14:editId="09E1CD5F">
            <wp:extent cx="5882747" cy="336232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
                      <a:extLst>
                        <a:ext uri="{28A0092B-C50C-407E-A947-70E740481C1C}">
                          <a14:useLocalDpi xmlns:a14="http://schemas.microsoft.com/office/drawing/2010/main" val="0"/>
                        </a:ext>
                      </a:extLst>
                    </a:blip>
                    <a:srcRect l="1584"/>
                    <a:stretch/>
                  </pic:blipFill>
                  <pic:spPr bwMode="auto">
                    <a:xfrm>
                      <a:off x="0" y="0"/>
                      <a:ext cx="5938106" cy="3393966"/>
                    </a:xfrm>
                    <a:prstGeom prst="rect">
                      <a:avLst/>
                    </a:prstGeom>
                    <a:ln>
                      <a:noFill/>
                    </a:ln>
                    <a:extLst>
                      <a:ext uri="{53640926-AAD7-44D8-BBD7-CCE9431645EC}">
                        <a14:shadowObscured xmlns:a14="http://schemas.microsoft.com/office/drawing/2010/main"/>
                      </a:ext>
                    </a:extLst>
                  </pic:spPr>
                </pic:pic>
              </a:graphicData>
            </a:graphic>
          </wp:inline>
        </w:drawing>
      </w:r>
    </w:p>
    <w:p w14:paraId="1598C31D" w14:textId="033B86F2" w:rsidR="000301D5" w:rsidRPr="009532F5" w:rsidRDefault="00841A88" w:rsidP="00841A88">
      <w:pPr>
        <w:ind w:firstLine="0"/>
        <w:jc w:val="center"/>
        <w:rPr>
          <w:b/>
          <w:bCs/>
          <w:i/>
          <w:iCs/>
          <w:sz w:val="22"/>
        </w:rPr>
      </w:pPr>
      <w:r w:rsidRPr="009532F5">
        <w:rPr>
          <w:b/>
          <w:bCs/>
          <w:i/>
          <w:iCs/>
          <w:sz w:val="22"/>
        </w:rPr>
        <w:t>Рисунок 1 – Экспериментальная установка</w:t>
      </w:r>
    </w:p>
    <w:p w14:paraId="1DB4AA0A" w14:textId="77777777" w:rsidR="009532F5" w:rsidRPr="00841A88" w:rsidRDefault="009532F5" w:rsidP="00841A88">
      <w:pPr>
        <w:ind w:firstLine="0"/>
        <w:jc w:val="center"/>
        <w:rPr>
          <w:b/>
          <w:bCs/>
          <w:i/>
          <w:iCs/>
        </w:rPr>
      </w:pPr>
    </w:p>
    <w:p w14:paraId="7E4499B5" w14:textId="36EBF6FC" w:rsidR="000301D5" w:rsidRDefault="0016251A" w:rsidP="00854E43">
      <w:pPr>
        <w:rPr>
          <w:rFonts w:cs="Times New Roman"/>
          <w:szCs w:val="24"/>
        </w:rPr>
      </w:pPr>
      <w:r w:rsidRPr="0016251A">
        <w:rPr>
          <w:rFonts w:cs="Times New Roman"/>
          <w:szCs w:val="24"/>
        </w:rPr>
        <w:t xml:space="preserve">В ходе эксперимента изучались 6 </w:t>
      </w:r>
      <w:r>
        <w:rPr>
          <w:rFonts w:cs="Times New Roman"/>
          <w:szCs w:val="24"/>
        </w:rPr>
        <w:t xml:space="preserve">состояний: дефекты </w:t>
      </w:r>
      <w:r w:rsidRPr="0016251A">
        <w:rPr>
          <w:rFonts w:cs="Times New Roman"/>
          <w:szCs w:val="24"/>
        </w:rPr>
        <w:t>отсутствуют</w:t>
      </w:r>
      <w:r>
        <w:rPr>
          <w:rFonts w:cs="Times New Roman"/>
          <w:szCs w:val="24"/>
        </w:rPr>
        <w:t xml:space="preserve"> (состояние 1)</w:t>
      </w:r>
      <w:r w:rsidRPr="0016251A">
        <w:rPr>
          <w:rFonts w:cs="Times New Roman"/>
          <w:szCs w:val="24"/>
        </w:rPr>
        <w:t>, ослаблен болт станины подшипника</w:t>
      </w:r>
      <w:r>
        <w:rPr>
          <w:rFonts w:cs="Times New Roman"/>
          <w:szCs w:val="24"/>
        </w:rPr>
        <w:t xml:space="preserve"> (состояние 2)</w:t>
      </w:r>
      <w:r w:rsidRPr="0016251A">
        <w:rPr>
          <w:rFonts w:cs="Times New Roman"/>
          <w:szCs w:val="24"/>
        </w:rPr>
        <w:t>, ослаблено 2 болта станины подшипника</w:t>
      </w:r>
      <w:r>
        <w:rPr>
          <w:rFonts w:cs="Times New Roman"/>
          <w:szCs w:val="24"/>
        </w:rPr>
        <w:t xml:space="preserve"> (состояние 3)</w:t>
      </w:r>
      <w:r w:rsidRPr="0016251A">
        <w:rPr>
          <w:rFonts w:cs="Times New Roman"/>
          <w:szCs w:val="24"/>
        </w:rPr>
        <w:t>, ослаблен болт крепления двигателя</w:t>
      </w:r>
      <w:r>
        <w:rPr>
          <w:rFonts w:cs="Times New Roman"/>
          <w:szCs w:val="24"/>
        </w:rPr>
        <w:t xml:space="preserve"> (состояние 4)</w:t>
      </w:r>
      <w:r w:rsidRPr="0016251A">
        <w:rPr>
          <w:rFonts w:cs="Times New Roman"/>
          <w:szCs w:val="24"/>
        </w:rPr>
        <w:t>, установлен дисбаланс</w:t>
      </w:r>
      <w:r>
        <w:rPr>
          <w:rFonts w:cs="Times New Roman"/>
          <w:szCs w:val="24"/>
        </w:rPr>
        <w:t xml:space="preserve"> (состояние 5)</w:t>
      </w:r>
      <w:r w:rsidRPr="0016251A">
        <w:rPr>
          <w:rFonts w:cs="Times New Roman"/>
          <w:szCs w:val="24"/>
        </w:rPr>
        <w:t>,</w:t>
      </w:r>
      <w:r>
        <w:rPr>
          <w:rFonts w:cs="Times New Roman"/>
          <w:szCs w:val="24"/>
        </w:rPr>
        <w:t xml:space="preserve"> комбинация</w:t>
      </w:r>
      <w:r w:rsidRPr="0016251A">
        <w:rPr>
          <w:rFonts w:cs="Times New Roman"/>
          <w:szCs w:val="24"/>
        </w:rPr>
        <w:t xml:space="preserve"> 2 и 4 </w:t>
      </w:r>
      <w:r w:rsidR="00854E43">
        <w:rPr>
          <w:rFonts w:cs="Times New Roman"/>
          <w:szCs w:val="24"/>
        </w:rPr>
        <w:t>состояния</w:t>
      </w:r>
      <w:r>
        <w:rPr>
          <w:rFonts w:cs="Times New Roman"/>
          <w:szCs w:val="24"/>
        </w:rPr>
        <w:t xml:space="preserve"> (состояние 6)</w:t>
      </w:r>
      <w:r w:rsidRPr="0016251A">
        <w:rPr>
          <w:rFonts w:cs="Times New Roman"/>
          <w:szCs w:val="24"/>
        </w:rPr>
        <w:t>.</w:t>
      </w:r>
      <w:r w:rsidR="00854E43">
        <w:rPr>
          <w:rFonts w:cs="Times New Roman"/>
          <w:szCs w:val="24"/>
        </w:rPr>
        <w:t xml:space="preserve"> </w:t>
      </w:r>
      <w:r w:rsidR="00854E43" w:rsidRPr="00854E43">
        <w:rPr>
          <w:rFonts w:cs="Times New Roman"/>
          <w:szCs w:val="24"/>
        </w:rPr>
        <w:t>В результате эксперимент</w:t>
      </w:r>
      <w:r w:rsidR="00854E43">
        <w:rPr>
          <w:rFonts w:cs="Times New Roman"/>
          <w:szCs w:val="24"/>
        </w:rPr>
        <w:t>а</w:t>
      </w:r>
      <w:r w:rsidR="00854E43" w:rsidRPr="00854E43">
        <w:rPr>
          <w:rFonts w:cs="Times New Roman"/>
          <w:szCs w:val="24"/>
        </w:rPr>
        <w:t xml:space="preserve"> были получены данные мультисенсорных измерений для 60 </w:t>
      </w:r>
      <w:r w:rsidR="00854E43">
        <w:rPr>
          <w:rFonts w:cs="Times New Roman"/>
          <w:szCs w:val="24"/>
        </w:rPr>
        <w:t>опытов</w:t>
      </w:r>
      <w:r w:rsidR="00854E43" w:rsidRPr="00854E43">
        <w:rPr>
          <w:rFonts w:cs="Times New Roman"/>
          <w:szCs w:val="24"/>
        </w:rPr>
        <w:t xml:space="preserve">, по 10 </w:t>
      </w:r>
      <w:r w:rsidR="00854E43">
        <w:rPr>
          <w:rFonts w:cs="Times New Roman"/>
          <w:szCs w:val="24"/>
        </w:rPr>
        <w:t>опытов</w:t>
      </w:r>
      <w:r w:rsidR="00854E43" w:rsidRPr="00854E43">
        <w:rPr>
          <w:rFonts w:cs="Times New Roman"/>
          <w:szCs w:val="24"/>
        </w:rPr>
        <w:t xml:space="preserve"> для каждого состояния. Каждый </w:t>
      </w:r>
      <w:r w:rsidR="00854E43">
        <w:rPr>
          <w:rFonts w:cs="Times New Roman"/>
          <w:szCs w:val="24"/>
        </w:rPr>
        <w:t>опыт</w:t>
      </w:r>
      <w:r w:rsidR="00854E43" w:rsidRPr="00854E43">
        <w:rPr>
          <w:rFonts w:cs="Times New Roman"/>
          <w:szCs w:val="24"/>
        </w:rPr>
        <w:t xml:space="preserve"> включал </w:t>
      </w:r>
      <w:r w:rsidR="00DD5387">
        <w:rPr>
          <w:rFonts w:cs="Times New Roman"/>
          <w:szCs w:val="24"/>
        </w:rPr>
        <w:t xml:space="preserve">1200 фрагментов </w:t>
      </w:r>
      <w:r w:rsidR="00854E43">
        <w:rPr>
          <w:rFonts w:cs="Times New Roman"/>
          <w:szCs w:val="24"/>
        </w:rPr>
        <w:t>быстро</w:t>
      </w:r>
      <w:r w:rsidR="00DD5387">
        <w:rPr>
          <w:rFonts w:cs="Times New Roman"/>
          <w:szCs w:val="24"/>
        </w:rPr>
        <w:t>го</w:t>
      </w:r>
      <w:r w:rsidR="00854E43">
        <w:rPr>
          <w:rFonts w:cs="Times New Roman"/>
          <w:szCs w:val="24"/>
        </w:rPr>
        <w:t xml:space="preserve"> преобразовани</w:t>
      </w:r>
      <w:r w:rsidR="00DD5387">
        <w:rPr>
          <w:rFonts w:cs="Times New Roman"/>
          <w:szCs w:val="24"/>
        </w:rPr>
        <w:t>я</w:t>
      </w:r>
      <w:r w:rsidR="00854E43">
        <w:rPr>
          <w:rFonts w:cs="Times New Roman"/>
          <w:szCs w:val="24"/>
        </w:rPr>
        <w:t xml:space="preserve"> Фурье</w:t>
      </w:r>
      <w:r w:rsidR="00854E43" w:rsidRPr="00854E43">
        <w:rPr>
          <w:rFonts w:cs="Times New Roman"/>
          <w:szCs w:val="24"/>
        </w:rPr>
        <w:t xml:space="preserve"> </w:t>
      </w:r>
      <w:r w:rsidR="00854E43">
        <w:rPr>
          <w:rFonts w:cs="Times New Roman"/>
          <w:szCs w:val="24"/>
        </w:rPr>
        <w:t xml:space="preserve">размером 400 </w:t>
      </w:r>
      <w:r w:rsidR="00854E43" w:rsidRPr="00854E43">
        <w:rPr>
          <w:rFonts w:cs="Times New Roman"/>
          <w:szCs w:val="24"/>
        </w:rPr>
        <w:t xml:space="preserve">для микрофона и </w:t>
      </w:r>
      <w:proofErr w:type="spellStart"/>
      <w:r w:rsidR="00854E43" w:rsidRPr="00854E43">
        <w:rPr>
          <w:rFonts w:cs="Times New Roman"/>
          <w:szCs w:val="24"/>
        </w:rPr>
        <w:t>виброакселерометров</w:t>
      </w:r>
      <w:proofErr w:type="spellEnd"/>
      <w:r w:rsidR="00854E43" w:rsidRPr="00854E43">
        <w:rPr>
          <w:rFonts w:cs="Times New Roman"/>
          <w:szCs w:val="24"/>
        </w:rPr>
        <w:t xml:space="preserve">, подключенных к </w:t>
      </w:r>
      <w:proofErr w:type="spellStart"/>
      <w:r w:rsidR="00854E43" w:rsidRPr="00854E43">
        <w:rPr>
          <w:rFonts w:cs="Times New Roman"/>
          <w:szCs w:val="24"/>
          <w:lang w:val="en-US"/>
        </w:rPr>
        <w:t>Bruel</w:t>
      </w:r>
      <w:proofErr w:type="spellEnd"/>
      <w:r w:rsidR="00854E43" w:rsidRPr="00854E43">
        <w:rPr>
          <w:rFonts w:cs="Times New Roman"/>
          <w:szCs w:val="24"/>
        </w:rPr>
        <w:t xml:space="preserve"> &amp; </w:t>
      </w:r>
      <w:proofErr w:type="spellStart"/>
      <w:r w:rsidR="00854E43" w:rsidRPr="00854E43">
        <w:rPr>
          <w:rFonts w:cs="Times New Roman"/>
          <w:szCs w:val="24"/>
          <w:lang w:val="en-US"/>
        </w:rPr>
        <w:t>Kjaer</w:t>
      </w:r>
      <w:proofErr w:type="spellEnd"/>
      <w:r w:rsidR="00854E43" w:rsidRPr="00854E43">
        <w:rPr>
          <w:rFonts w:cs="Times New Roman"/>
          <w:szCs w:val="24"/>
        </w:rPr>
        <w:t xml:space="preserve">, и временные ряды из 120000 измерений для остальных датчиков, подключенных к шасси </w:t>
      </w:r>
      <w:r w:rsidR="00854E43" w:rsidRPr="00854E43">
        <w:rPr>
          <w:rFonts w:cs="Times New Roman"/>
          <w:szCs w:val="24"/>
          <w:lang w:val="en-US"/>
        </w:rPr>
        <w:t>NI</w:t>
      </w:r>
      <w:r w:rsidR="00854E43" w:rsidRPr="00854E43">
        <w:rPr>
          <w:rFonts w:cs="Times New Roman"/>
          <w:szCs w:val="24"/>
        </w:rPr>
        <w:t>.</w:t>
      </w:r>
      <w:r w:rsidR="005E0AA2">
        <w:rPr>
          <w:rFonts w:cs="Times New Roman"/>
          <w:szCs w:val="24"/>
        </w:rPr>
        <w:t xml:space="preserve"> </w:t>
      </w:r>
      <w:r w:rsidR="00DD5387" w:rsidRPr="00DD5387">
        <w:rPr>
          <w:rFonts w:cs="Times New Roman"/>
          <w:szCs w:val="24"/>
        </w:rPr>
        <w:t xml:space="preserve">Для последующего обучения нейросетей с помощью датчиков во временной области были взяты 1200 фрагментов по 400 измерений в случайные моменты времени из каждого опыта. Для датчиков </w:t>
      </w:r>
      <w:proofErr w:type="spellStart"/>
      <w:r w:rsidR="00DD5387" w:rsidRPr="00DD5387">
        <w:rPr>
          <w:rFonts w:cs="Times New Roman"/>
          <w:szCs w:val="24"/>
        </w:rPr>
        <w:t>виброускорения</w:t>
      </w:r>
      <w:proofErr w:type="spellEnd"/>
      <w:r w:rsidR="00DD5387" w:rsidRPr="00DD5387">
        <w:rPr>
          <w:rFonts w:cs="Times New Roman"/>
          <w:szCs w:val="24"/>
        </w:rPr>
        <w:t xml:space="preserve"> и микрофона были использованы все доступные данные.</w:t>
      </w:r>
      <w:r w:rsidR="00DD5387">
        <w:rPr>
          <w:rFonts w:cs="Times New Roman"/>
          <w:szCs w:val="24"/>
        </w:rPr>
        <w:t xml:space="preserve"> </w:t>
      </w:r>
      <w:r w:rsidR="00854E43" w:rsidRPr="00854E43">
        <w:rPr>
          <w:rFonts w:cs="Times New Roman"/>
          <w:szCs w:val="24"/>
        </w:rPr>
        <w:t xml:space="preserve">На рисунке </w:t>
      </w:r>
      <w:r w:rsidR="00854E43">
        <w:rPr>
          <w:rFonts w:cs="Times New Roman"/>
          <w:szCs w:val="24"/>
        </w:rPr>
        <w:t>2</w:t>
      </w:r>
      <w:r w:rsidR="00854E43" w:rsidRPr="00854E43">
        <w:rPr>
          <w:rFonts w:cs="Times New Roman"/>
          <w:szCs w:val="24"/>
        </w:rPr>
        <w:t xml:space="preserve"> показаны </w:t>
      </w:r>
      <w:r w:rsidR="00DD5387">
        <w:rPr>
          <w:rFonts w:cs="Times New Roman"/>
          <w:szCs w:val="24"/>
        </w:rPr>
        <w:t>примеры</w:t>
      </w:r>
      <w:r w:rsidR="00854E43" w:rsidRPr="00854E43">
        <w:rPr>
          <w:rFonts w:cs="Times New Roman"/>
          <w:szCs w:val="24"/>
        </w:rPr>
        <w:t xml:space="preserve"> измерений.</w:t>
      </w:r>
      <w:r w:rsidR="00854E43">
        <w:rPr>
          <w:rFonts w:cs="Times New Roman"/>
          <w:szCs w:val="24"/>
        </w:rPr>
        <w:t xml:space="preserve"> </w:t>
      </w:r>
      <w:r w:rsidR="00854E43" w:rsidRPr="00854E43">
        <w:rPr>
          <w:rFonts w:cs="Times New Roman"/>
          <w:szCs w:val="24"/>
        </w:rPr>
        <w:t xml:space="preserve">Набор данных был разделен на 3 части в соотношении 0,7: 0,2: 0,1 для обучения, </w:t>
      </w:r>
      <w:r w:rsidR="00854E43">
        <w:rPr>
          <w:rFonts w:cs="Times New Roman"/>
          <w:szCs w:val="24"/>
        </w:rPr>
        <w:t>валидации</w:t>
      </w:r>
      <w:r w:rsidR="00854E43" w:rsidRPr="00854E43">
        <w:rPr>
          <w:rFonts w:cs="Times New Roman"/>
          <w:szCs w:val="24"/>
        </w:rPr>
        <w:t xml:space="preserve"> и тестирования соответственно.</w:t>
      </w:r>
      <w:r w:rsidR="00A60601">
        <w:rPr>
          <w:rFonts w:cs="Times New Roman"/>
          <w:szCs w:val="24"/>
        </w:rPr>
        <w:t xml:space="preserve"> Данные были нормализованы</w:t>
      </w:r>
      <w:r w:rsidR="00DD5387">
        <w:rPr>
          <w:rFonts w:cs="Times New Roman"/>
          <w:szCs w:val="24"/>
        </w:rPr>
        <w:t xml:space="preserve">. </w:t>
      </w:r>
    </w:p>
    <w:p w14:paraId="156EF89E" w14:textId="77777777" w:rsidR="009532F5" w:rsidRDefault="009532F5" w:rsidP="00854E43">
      <w:pPr>
        <w:rPr>
          <w:rFonts w:cs="Times New Roman"/>
          <w:szCs w:val="24"/>
        </w:rPr>
      </w:pPr>
    </w:p>
    <w:p w14:paraId="655B39D0" w14:textId="469A6926" w:rsidR="000301D5" w:rsidRPr="00307225" w:rsidRDefault="007914A0" w:rsidP="00854E43">
      <w:pPr>
        <w:ind w:firstLine="0"/>
        <w:jc w:val="center"/>
      </w:pPr>
      <w:r>
        <w:rPr>
          <w:noProof/>
        </w:rPr>
        <w:drawing>
          <wp:inline distT="0" distB="0" distL="0" distR="0" wp14:anchorId="2CC0AFAC" wp14:editId="2C3F0EC7">
            <wp:extent cx="6056415" cy="1211534"/>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6056415" cy="1211534"/>
                    </a:xfrm>
                    <a:prstGeom prst="rect">
                      <a:avLst/>
                    </a:prstGeom>
                  </pic:spPr>
                </pic:pic>
              </a:graphicData>
            </a:graphic>
          </wp:inline>
        </w:drawing>
      </w:r>
    </w:p>
    <w:p w14:paraId="77C5C4E3" w14:textId="5D447B6C" w:rsidR="000301D5" w:rsidRPr="009532F5" w:rsidRDefault="00854E43" w:rsidP="00854E43">
      <w:pPr>
        <w:ind w:firstLine="0"/>
        <w:jc w:val="center"/>
        <w:rPr>
          <w:b/>
          <w:bCs/>
          <w:i/>
          <w:iCs/>
          <w:sz w:val="22"/>
        </w:rPr>
      </w:pPr>
      <w:r w:rsidRPr="009532F5">
        <w:rPr>
          <w:b/>
          <w:bCs/>
          <w:i/>
          <w:iCs/>
          <w:sz w:val="22"/>
        </w:rPr>
        <w:t>Рисунок 2 –</w:t>
      </w:r>
      <w:r w:rsidR="000301D5" w:rsidRPr="009532F5">
        <w:rPr>
          <w:b/>
          <w:bCs/>
          <w:i/>
          <w:iCs/>
          <w:sz w:val="22"/>
        </w:rPr>
        <w:t xml:space="preserve"> </w:t>
      </w:r>
      <w:r w:rsidR="005E0AA2" w:rsidRPr="009532F5">
        <w:rPr>
          <w:b/>
          <w:bCs/>
          <w:i/>
          <w:iCs/>
          <w:sz w:val="22"/>
        </w:rPr>
        <w:t>Примеры</w:t>
      </w:r>
      <w:r w:rsidRPr="009532F5">
        <w:rPr>
          <w:b/>
          <w:bCs/>
          <w:i/>
          <w:iCs/>
          <w:sz w:val="22"/>
        </w:rPr>
        <w:t xml:space="preserve"> измерений</w:t>
      </w:r>
    </w:p>
    <w:p w14:paraId="273FB6A7" w14:textId="77777777" w:rsidR="009532F5" w:rsidRPr="00854E43" w:rsidRDefault="009532F5" w:rsidP="00854E43">
      <w:pPr>
        <w:ind w:firstLine="0"/>
        <w:jc w:val="center"/>
        <w:rPr>
          <w:b/>
          <w:bCs/>
          <w:i/>
          <w:iCs/>
        </w:rPr>
      </w:pPr>
    </w:p>
    <w:p w14:paraId="4EAC0BE5" w14:textId="524EE508" w:rsidR="000301D5" w:rsidRDefault="00854E43" w:rsidP="00772FD6">
      <w:pPr>
        <w:rPr>
          <w:rFonts w:cs="Times New Roman"/>
          <w:szCs w:val="24"/>
        </w:rPr>
      </w:pPr>
      <w:r w:rsidRPr="00854E43">
        <w:rPr>
          <w:rFonts w:cs="Times New Roman"/>
          <w:szCs w:val="24"/>
          <w:lang w:val="en-US"/>
        </w:rPr>
        <w:t>MLP</w:t>
      </w:r>
      <w:r w:rsidRPr="00854E43">
        <w:rPr>
          <w:rFonts w:cs="Times New Roman"/>
          <w:szCs w:val="24"/>
        </w:rPr>
        <w:t xml:space="preserve">, представленный на </w:t>
      </w:r>
      <w:r>
        <w:rPr>
          <w:rFonts w:cs="Times New Roman"/>
          <w:szCs w:val="24"/>
        </w:rPr>
        <w:t>рисунке 3</w:t>
      </w:r>
      <w:r w:rsidRPr="00854E43">
        <w:rPr>
          <w:rFonts w:cs="Times New Roman"/>
          <w:szCs w:val="24"/>
        </w:rPr>
        <w:t xml:space="preserve">, является </w:t>
      </w:r>
      <w:r>
        <w:rPr>
          <w:rFonts w:cs="Times New Roman"/>
          <w:szCs w:val="24"/>
        </w:rPr>
        <w:t xml:space="preserve">основной моделью для классификации дефектов. </w:t>
      </w:r>
      <w:r w:rsidRPr="00854E43">
        <w:rPr>
          <w:rFonts w:cs="Times New Roman"/>
          <w:szCs w:val="24"/>
        </w:rPr>
        <w:t xml:space="preserve">При </w:t>
      </w:r>
      <w:r>
        <w:rPr>
          <w:rFonts w:cs="Times New Roman"/>
          <w:szCs w:val="24"/>
        </w:rPr>
        <w:t>обучении варьировались</w:t>
      </w:r>
      <w:r w:rsidRPr="00854E43">
        <w:rPr>
          <w:rFonts w:cs="Times New Roman"/>
          <w:szCs w:val="24"/>
        </w:rPr>
        <w:t xml:space="preserve"> следующие </w:t>
      </w:r>
      <w:proofErr w:type="spellStart"/>
      <w:r w:rsidRPr="00854E43">
        <w:rPr>
          <w:rFonts w:cs="Times New Roman"/>
          <w:szCs w:val="24"/>
        </w:rPr>
        <w:t>гиперпараметры</w:t>
      </w:r>
      <w:proofErr w:type="spellEnd"/>
      <w:r w:rsidRPr="00854E43">
        <w:rPr>
          <w:rFonts w:cs="Times New Roman"/>
          <w:szCs w:val="24"/>
        </w:rPr>
        <w:t xml:space="preserve"> сети: количество скрытых слоев (1, 2 или 4) и их размер (4, 8, 16 и 32 нейрона). </w:t>
      </w:r>
      <w:r w:rsidR="00772FD6">
        <w:rPr>
          <w:rFonts w:cs="Times New Roman"/>
          <w:szCs w:val="24"/>
        </w:rPr>
        <w:t>В модели и</w:t>
      </w:r>
      <w:r w:rsidRPr="00854E43">
        <w:rPr>
          <w:rFonts w:cs="Times New Roman"/>
          <w:szCs w:val="24"/>
        </w:rPr>
        <w:t>спользуются сло</w:t>
      </w:r>
      <w:r w:rsidR="00772FD6">
        <w:rPr>
          <w:rFonts w:cs="Times New Roman"/>
          <w:szCs w:val="24"/>
        </w:rPr>
        <w:t>и</w:t>
      </w:r>
      <w:r w:rsidRPr="00854E43">
        <w:rPr>
          <w:rFonts w:cs="Times New Roman"/>
          <w:szCs w:val="24"/>
        </w:rPr>
        <w:t xml:space="preserve"> </w:t>
      </w:r>
      <w:proofErr w:type="spellStart"/>
      <w:r w:rsidRPr="00854E43">
        <w:rPr>
          <w:rFonts w:cs="Times New Roman"/>
          <w:szCs w:val="24"/>
          <w:lang w:val="en-US"/>
        </w:rPr>
        <w:t>BatchNormalization</w:t>
      </w:r>
      <w:proofErr w:type="spellEnd"/>
      <w:r w:rsidRPr="00854E43">
        <w:rPr>
          <w:rFonts w:cs="Times New Roman"/>
          <w:szCs w:val="24"/>
        </w:rPr>
        <w:t xml:space="preserve">. </w:t>
      </w:r>
      <w:r w:rsidR="00772FD6">
        <w:rPr>
          <w:rFonts w:cs="Times New Roman"/>
          <w:szCs w:val="24"/>
        </w:rPr>
        <w:t xml:space="preserve">Коэффициент смещения </w:t>
      </w:r>
      <w:r w:rsidRPr="00854E43">
        <w:rPr>
          <w:rFonts w:cs="Times New Roman"/>
          <w:szCs w:val="24"/>
        </w:rPr>
        <w:t>используется только в выходном слое.</w:t>
      </w:r>
      <w:r w:rsidR="00FD0C07">
        <w:rPr>
          <w:rFonts w:cs="Times New Roman"/>
          <w:szCs w:val="24"/>
        </w:rPr>
        <w:t xml:space="preserve"> В данной модели каждый выходной нейрон соответствует рассмотренным ранее классам.</w:t>
      </w:r>
    </w:p>
    <w:p w14:paraId="37B53EDF" w14:textId="77777777" w:rsidR="009532F5" w:rsidRPr="00854E43" w:rsidRDefault="009532F5" w:rsidP="00772FD6">
      <w:pPr>
        <w:rPr>
          <w:rFonts w:cs="Times New Roman"/>
          <w:szCs w:val="24"/>
        </w:rPr>
      </w:pPr>
    </w:p>
    <w:p w14:paraId="2138E5A4" w14:textId="4B474484" w:rsidR="000301D5" w:rsidRPr="00307225" w:rsidRDefault="00F85D35" w:rsidP="00772FD6">
      <w:pPr>
        <w:ind w:firstLine="0"/>
        <w:jc w:val="center"/>
      </w:pPr>
      <w:r>
        <w:rPr>
          <w:noProof/>
        </w:rPr>
        <w:lastRenderedPageBreak/>
        <w:drawing>
          <wp:inline distT="0" distB="0" distL="0" distR="0" wp14:anchorId="081C5798" wp14:editId="117F0DB3">
            <wp:extent cx="4124848" cy="1994469"/>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rotWithShape="1">
                    <a:blip r:embed="rId8" cstate="print">
                      <a:extLst>
                        <a:ext uri="{28A0092B-C50C-407E-A947-70E740481C1C}">
                          <a14:useLocalDpi xmlns:a14="http://schemas.microsoft.com/office/drawing/2010/main" val="0"/>
                        </a:ext>
                      </a:extLst>
                    </a:blip>
                    <a:srcRect b="17136"/>
                    <a:stretch/>
                  </pic:blipFill>
                  <pic:spPr bwMode="auto">
                    <a:xfrm>
                      <a:off x="0" y="0"/>
                      <a:ext cx="4134226" cy="1999003"/>
                    </a:xfrm>
                    <a:prstGeom prst="rect">
                      <a:avLst/>
                    </a:prstGeom>
                    <a:ln>
                      <a:noFill/>
                    </a:ln>
                    <a:extLst>
                      <a:ext uri="{53640926-AAD7-44D8-BBD7-CCE9431645EC}">
                        <a14:shadowObscured xmlns:a14="http://schemas.microsoft.com/office/drawing/2010/main"/>
                      </a:ext>
                    </a:extLst>
                  </pic:spPr>
                </pic:pic>
              </a:graphicData>
            </a:graphic>
          </wp:inline>
        </w:drawing>
      </w:r>
    </w:p>
    <w:p w14:paraId="1ECE7E33" w14:textId="3F39B81E" w:rsidR="000301D5" w:rsidRPr="009532F5" w:rsidRDefault="00772FD6" w:rsidP="00772FD6">
      <w:pPr>
        <w:ind w:firstLine="0"/>
        <w:jc w:val="center"/>
        <w:rPr>
          <w:b/>
          <w:bCs/>
          <w:i/>
          <w:iCs/>
          <w:sz w:val="22"/>
        </w:rPr>
      </w:pPr>
      <w:r w:rsidRPr="009532F5">
        <w:rPr>
          <w:b/>
          <w:bCs/>
          <w:i/>
          <w:iCs/>
          <w:sz w:val="22"/>
        </w:rPr>
        <w:t>Рисунок 3 – Архитектура многослойного перцептрона</w:t>
      </w:r>
    </w:p>
    <w:p w14:paraId="24593F33" w14:textId="77777777" w:rsidR="009532F5" w:rsidRPr="00772FD6" w:rsidRDefault="009532F5" w:rsidP="00772FD6">
      <w:pPr>
        <w:ind w:firstLine="0"/>
        <w:jc w:val="center"/>
        <w:rPr>
          <w:b/>
          <w:bCs/>
          <w:i/>
          <w:iCs/>
        </w:rPr>
      </w:pPr>
    </w:p>
    <w:p w14:paraId="3EE9A453" w14:textId="0EDA5B60" w:rsidR="000301D5" w:rsidRDefault="00772FD6" w:rsidP="00772FD6">
      <w:proofErr w:type="spellStart"/>
      <w:r>
        <w:t>Автоэнкодер</w:t>
      </w:r>
      <w:proofErr w:type="spellEnd"/>
      <w:r>
        <w:t xml:space="preserve"> на основе о</w:t>
      </w:r>
      <w:r w:rsidRPr="00772FD6">
        <w:t>дномерн</w:t>
      </w:r>
      <w:r>
        <w:t>ой</w:t>
      </w:r>
      <w:r w:rsidRPr="00772FD6">
        <w:t xml:space="preserve"> сверточн</w:t>
      </w:r>
      <w:r>
        <w:t>ой</w:t>
      </w:r>
      <w:r w:rsidRPr="00772FD6">
        <w:t xml:space="preserve"> нейронн</w:t>
      </w:r>
      <w:r>
        <w:t>ой</w:t>
      </w:r>
      <w:r w:rsidRPr="00772FD6">
        <w:t xml:space="preserve"> сет</w:t>
      </w:r>
      <w:r>
        <w:t>и</w:t>
      </w:r>
      <w:r w:rsidRPr="00772FD6">
        <w:t xml:space="preserve"> (1</w:t>
      </w:r>
      <w:r w:rsidRPr="00772FD6">
        <w:rPr>
          <w:lang w:val="en-US"/>
        </w:rPr>
        <w:t>d</w:t>
      </w:r>
      <w:r w:rsidRPr="00772FD6">
        <w:t xml:space="preserve"> </w:t>
      </w:r>
      <w:r w:rsidRPr="00772FD6">
        <w:rPr>
          <w:lang w:val="en-US"/>
        </w:rPr>
        <w:t>CNN</w:t>
      </w:r>
      <w:r w:rsidRPr="00772FD6">
        <w:t xml:space="preserve"> </w:t>
      </w:r>
      <w:r w:rsidRPr="00772FD6">
        <w:rPr>
          <w:lang w:val="en-US"/>
        </w:rPr>
        <w:t>AE</w:t>
      </w:r>
      <w:r w:rsidRPr="00772FD6">
        <w:t xml:space="preserve">) с одномерным входным слоем из </w:t>
      </w:r>
      <w:r>
        <w:rPr>
          <w:lang w:val="en-US"/>
        </w:rPr>
        <w:t>n</w:t>
      </w:r>
      <w:r w:rsidRPr="00772FD6">
        <w:t xml:space="preserve"> каналов (количество каналов равно количеству используемых датчиков) </w:t>
      </w:r>
      <w:r>
        <w:t>использовался</w:t>
      </w:r>
      <w:r w:rsidRPr="00772FD6">
        <w:t xml:space="preserve"> для обнаружения аномалий и выделения признаков.</w:t>
      </w:r>
      <w:r>
        <w:t xml:space="preserve"> </w:t>
      </w:r>
      <w:r w:rsidRPr="00772FD6">
        <w:t xml:space="preserve">На рисунке </w:t>
      </w:r>
      <w:r>
        <w:t>4</w:t>
      </w:r>
      <w:r w:rsidRPr="00772FD6">
        <w:t xml:space="preserve"> показана архитектура 1</w:t>
      </w:r>
      <w:r w:rsidRPr="00772FD6">
        <w:rPr>
          <w:lang w:val="en-US"/>
        </w:rPr>
        <w:t>d</w:t>
      </w:r>
      <w:r w:rsidRPr="00772FD6">
        <w:t xml:space="preserve"> </w:t>
      </w:r>
      <w:r w:rsidRPr="00772FD6">
        <w:rPr>
          <w:lang w:val="en-US"/>
        </w:rPr>
        <w:t>CNN</w:t>
      </w:r>
      <w:r w:rsidRPr="00772FD6">
        <w:t xml:space="preserve"> </w:t>
      </w:r>
      <w:r w:rsidRPr="00772FD6">
        <w:rPr>
          <w:lang w:val="en-US"/>
        </w:rPr>
        <w:t>AE</w:t>
      </w:r>
      <w:r>
        <w:t xml:space="preserve"> для случая</w:t>
      </w:r>
      <w:r w:rsidRPr="00772FD6">
        <w:t xml:space="preserve">, когда входной </w:t>
      </w:r>
      <w:r>
        <w:t>слой</w:t>
      </w:r>
      <w:r w:rsidRPr="00772FD6">
        <w:t xml:space="preserve"> принимает измерения в виде 4 последовательностей длиной 400 элементов. </w:t>
      </w:r>
      <w:r>
        <w:t>В с</w:t>
      </w:r>
      <w:r w:rsidRPr="00772FD6">
        <w:t>ет</w:t>
      </w:r>
      <w:r>
        <w:t xml:space="preserve">и </w:t>
      </w:r>
      <w:r w:rsidR="009728DF">
        <w:t>используются</w:t>
      </w:r>
      <w:r w:rsidR="009728DF" w:rsidRPr="00772FD6">
        <w:t xml:space="preserve"> сверточные</w:t>
      </w:r>
      <w:r w:rsidRPr="00772FD6">
        <w:t xml:space="preserve"> и транспонированны</w:t>
      </w:r>
      <w:r>
        <w:t>е</w:t>
      </w:r>
      <w:r w:rsidRPr="00772FD6">
        <w:t xml:space="preserve"> сверточны</w:t>
      </w:r>
      <w:r>
        <w:t>е</w:t>
      </w:r>
      <w:r w:rsidRPr="00772FD6">
        <w:t xml:space="preserve"> сло</w:t>
      </w:r>
      <w:r>
        <w:t>и</w:t>
      </w:r>
      <w:r w:rsidRPr="00772FD6">
        <w:t xml:space="preserve">. Параметр шага в слоях сети равен 2. Слои </w:t>
      </w:r>
      <w:proofErr w:type="spellStart"/>
      <w:r w:rsidRPr="00772FD6">
        <w:rPr>
          <w:lang w:val="en-US"/>
        </w:rPr>
        <w:t>MaxPooling</w:t>
      </w:r>
      <w:proofErr w:type="spellEnd"/>
      <w:r w:rsidRPr="00772FD6">
        <w:t xml:space="preserve"> и </w:t>
      </w:r>
      <w:proofErr w:type="spellStart"/>
      <w:r w:rsidRPr="00772FD6">
        <w:rPr>
          <w:lang w:val="en-US"/>
        </w:rPr>
        <w:t>Upsampling</w:t>
      </w:r>
      <w:proofErr w:type="spellEnd"/>
      <w:r w:rsidRPr="00772FD6">
        <w:t xml:space="preserve"> уменьшают и увеличивают карты функций в 2 раза соответственно. Параметр </w:t>
      </w:r>
      <w:r w:rsidRPr="00772FD6">
        <w:rPr>
          <w:lang w:val="en-US"/>
        </w:rPr>
        <w:t>padding</w:t>
      </w:r>
      <w:r w:rsidRPr="00772FD6">
        <w:t xml:space="preserve"> обеспечивает правильный размер выходного слоя сети. Используются слои </w:t>
      </w:r>
      <w:proofErr w:type="spellStart"/>
      <w:r w:rsidRPr="00772FD6">
        <w:rPr>
          <w:lang w:val="en-US"/>
        </w:rPr>
        <w:t>BatchNormalization</w:t>
      </w:r>
      <w:proofErr w:type="spellEnd"/>
      <w:r w:rsidRPr="00772FD6">
        <w:t xml:space="preserve">. </w:t>
      </w:r>
      <w:r>
        <w:t xml:space="preserve">При обучении варьировались следующие </w:t>
      </w:r>
      <w:proofErr w:type="spellStart"/>
      <w:r w:rsidRPr="00772FD6">
        <w:t>гиперпараметры</w:t>
      </w:r>
      <w:proofErr w:type="spellEnd"/>
      <w:r w:rsidRPr="00772FD6">
        <w:t xml:space="preserve"> сети: количество фильтров </w:t>
      </w:r>
      <w:r w:rsidRPr="00772FD6">
        <w:rPr>
          <w:lang w:val="en-US"/>
        </w:rPr>
        <w:t>N</w:t>
      </w:r>
      <w:r w:rsidRPr="00772FD6">
        <w:t xml:space="preserve"> в первом блоке кодера (1, 2 или 4 фильтра), размер фильтра (2, 4, 6 или 8). </w:t>
      </w:r>
      <w:r>
        <w:t>Коэффициент с</w:t>
      </w:r>
      <w:r w:rsidRPr="00772FD6">
        <w:t>мещени</w:t>
      </w:r>
      <w:r>
        <w:t>я</w:t>
      </w:r>
      <w:r w:rsidRPr="00772FD6">
        <w:t xml:space="preserve"> используется только в выходном слое.</w:t>
      </w:r>
      <w:r w:rsidR="00FD0C07">
        <w:t xml:space="preserve"> Задача </w:t>
      </w:r>
      <w:proofErr w:type="spellStart"/>
      <w:r w:rsidR="00FD0C07">
        <w:t>автоэнкодера</w:t>
      </w:r>
      <w:proofErr w:type="spellEnd"/>
      <w:r w:rsidR="00FD0C07">
        <w:t xml:space="preserve"> – восстановить входные данные при их предварительном сжатии. Основываясь на гипотезе о том, </w:t>
      </w:r>
      <w:r w:rsidR="007914A0">
        <w:t>что,</w:t>
      </w:r>
      <w:r w:rsidR="00FD0C07">
        <w:t xml:space="preserve"> обучая нейросеть на данных без дефектов она не сможет с той же точностью восстановить данные с дефектами, ошибка восстановления данных является критерием для поиска аномалий.</w:t>
      </w:r>
    </w:p>
    <w:p w14:paraId="69F02F2A" w14:textId="77777777" w:rsidR="009532F5" w:rsidRDefault="009532F5" w:rsidP="00772FD6">
      <w:pPr>
        <w:rPr>
          <w:b/>
          <w:bCs/>
          <w:lang w:eastAsia="ru-RU"/>
        </w:rPr>
      </w:pPr>
    </w:p>
    <w:p w14:paraId="5CB5AF84" w14:textId="01E186B7" w:rsidR="00772FD6" w:rsidRPr="00307225" w:rsidRDefault="00F85D35" w:rsidP="00772FD6">
      <w:pPr>
        <w:ind w:firstLine="0"/>
        <w:jc w:val="center"/>
      </w:pPr>
      <w:r>
        <w:rPr>
          <w:noProof/>
        </w:rPr>
        <w:drawing>
          <wp:inline distT="0" distB="0" distL="0" distR="0" wp14:anchorId="43F9CA0F" wp14:editId="33F5B382">
            <wp:extent cx="3219450" cy="344325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25885" cy="3450138"/>
                    </a:xfrm>
                    <a:prstGeom prst="rect">
                      <a:avLst/>
                    </a:prstGeom>
                  </pic:spPr>
                </pic:pic>
              </a:graphicData>
            </a:graphic>
          </wp:inline>
        </w:drawing>
      </w:r>
    </w:p>
    <w:p w14:paraId="79F0D35E" w14:textId="3E4E4E6D" w:rsidR="00FD0C07" w:rsidRPr="009532F5" w:rsidRDefault="00772FD6" w:rsidP="00FD0C07">
      <w:pPr>
        <w:ind w:firstLine="0"/>
        <w:jc w:val="center"/>
        <w:rPr>
          <w:b/>
          <w:bCs/>
          <w:i/>
          <w:iCs/>
          <w:sz w:val="22"/>
        </w:rPr>
      </w:pPr>
      <w:r w:rsidRPr="009532F5">
        <w:rPr>
          <w:b/>
          <w:bCs/>
          <w:i/>
          <w:iCs/>
          <w:sz w:val="22"/>
        </w:rPr>
        <w:t>Рисунок 4 – Архитектура</w:t>
      </w:r>
      <w:r w:rsidR="00FD0C07" w:rsidRPr="009532F5">
        <w:rPr>
          <w:b/>
          <w:bCs/>
          <w:i/>
          <w:iCs/>
          <w:sz w:val="22"/>
        </w:rPr>
        <w:t xml:space="preserve"> </w:t>
      </w:r>
      <w:r w:rsidR="000301D5" w:rsidRPr="009532F5">
        <w:rPr>
          <w:b/>
          <w:bCs/>
          <w:i/>
          <w:iCs/>
          <w:sz w:val="22"/>
        </w:rPr>
        <w:t>1d CNN AE</w:t>
      </w:r>
    </w:p>
    <w:p w14:paraId="5D238237" w14:textId="77777777" w:rsidR="009532F5" w:rsidRPr="00FD0C07" w:rsidRDefault="009532F5" w:rsidP="00FD0C07">
      <w:pPr>
        <w:ind w:firstLine="0"/>
        <w:jc w:val="center"/>
        <w:rPr>
          <w:b/>
          <w:bCs/>
          <w:i/>
          <w:iCs/>
        </w:rPr>
      </w:pPr>
    </w:p>
    <w:p w14:paraId="76307C34" w14:textId="5DE9DB01" w:rsidR="00FD0C07" w:rsidRDefault="00FD0C07" w:rsidP="000301D5">
      <w:r>
        <w:lastRenderedPageBreak/>
        <w:t xml:space="preserve">Предварительный анализ показал, что более информативными для диагностики являются измерения датчиков </w:t>
      </w:r>
      <w:proofErr w:type="spellStart"/>
      <w:r>
        <w:t>виброускорения</w:t>
      </w:r>
      <w:proofErr w:type="spellEnd"/>
      <w:r>
        <w:t xml:space="preserve"> и микрофона, которые использовались для дальнейшего обучения нейросетей. </w:t>
      </w:r>
    </w:p>
    <w:p w14:paraId="51E6470A" w14:textId="364750EC" w:rsidR="000301D5" w:rsidRDefault="00FD0C07" w:rsidP="000301D5">
      <w:r w:rsidRPr="00FD0C07">
        <w:t>1d CNN AE</w:t>
      </w:r>
      <w:r>
        <w:t xml:space="preserve"> была обучена для поиска аномалий, а затем </w:t>
      </w:r>
      <w:proofErr w:type="spellStart"/>
      <w:r>
        <w:t>дообучалась</w:t>
      </w:r>
      <w:proofErr w:type="spellEnd"/>
      <w:r>
        <w:t xml:space="preserve"> на всех данных. Далее </w:t>
      </w:r>
      <w:r w:rsidR="00D8067E">
        <w:t xml:space="preserve">ее </w:t>
      </w:r>
      <w:proofErr w:type="spellStart"/>
      <w:r w:rsidR="00D8067E">
        <w:t>энкодер</w:t>
      </w:r>
      <w:proofErr w:type="spellEnd"/>
      <w:r w:rsidR="00D8067E">
        <w:t xml:space="preserve"> использовался совместно с </w:t>
      </w:r>
      <w:r w:rsidR="00D8067E">
        <w:rPr>
          <w:lang w:val="en-US"/>
        </w:rPr>
        <w:t>MLP</w:t>
      </w:r>
      <w:r w:rsidR="00D8067E" w:rsidRPr="00D8067E">
        <w:t xml:space="preserve"> </w:t>
      </w:r>
      <w:r w:rsidR="00D8067E">
        <w:t xml:space="preserve">классификации дефектов. Такой подход позволил добиться увеличения точности в сравнении и </w:t>
      </w:r>
      <w:r w:rsidR="00D8067E">
        <w:rPr>
          <w:lang w:val="en-US"/>
        </w:rPr>
        <w:t>MLP</w:t>
      </w:r>
      <w:r w:rsidR="00D8067E">
        <w:t>, который принимает на вход не обработанные данные. Дополнительного увеличения точности удалось добиться при помощи предсказаний по серии примеров. В таблице 1 представлено сравнение результатов обучения данного подхода с рядом известных решений.</w:t>
      </w:r>
    </w:p>
    <w:p w14:paraId="68F83883" w14:textId="77777777" w:rsidR="009532F5" w:rsidRDefault="009532F5" w:rsidP="000301D5"/>
    <w:p w14:paraId="325B4B09" w14:textId="4DBC6A1A" w:rsidR="00D8067E" w:rsidRPr="009532F5" w:rsidRDefault="00D8067E" w:rsidP="00D8067E">
      <w:pPr>
        <w:rPr>
          <w:szCs w:val="24"/>
        </w:rPr>
      </w:pPr>
      <w:r w:rsidRPr="009532F5">
        <w:rPr>
          <w:b/>
          <w:szCs w:val="24"/>
        </w:rPr>
        <w:t>Таблица 1 –</w:t>
      </w:r>
      <w:r w:rsidRPr="009532F5">
        <w:rPr>
          <w:szCs w:val="24"/>
          <w:lang w:val="en-US"/>
        </w:rPr>
        <w:t xml:space="preserve"> </w:t>
      </w:r>
      <w:r w:rsidRPr="009532F5">
        <w:rPr>
          <w:szCs w:val="24"/>
        </w:rPr>
        <w:t>Сравнение моделей</w:t>
      </w:r>
    </w:p>
    <w:tbl>
      <w:tblPr>
        <w:tblStyle w:val="a6"/>
        <w:tblW w:w="0" w:type="auto"/>
        <w:jc w:val="center"/>
        <w:tblLook w:val="04A0" w:firstRow="1" w:lastRow="0" w:firstColumn="1" w:lastColumn="0" w:noHBand="0" w:noVBand="1"/>
      </w:tblPr>
      <w:tblGrid>
        <w:gridCol w:w="2964"/>
        <w:gridCol w:w="1961"/>
        <w:gridCol w:w="1934"/>
        <w:gridCol w:w="1754"/>
      </w:tblGrid>
      <w:tr w:rsidR="00D8067E" w:rsidRPr="004C347F" w14:paraId="52CCB61F" w14:textId="77777777" w:rsidTr="00D8067E">
        <w:trPr>
          <w:jc w:val="center"/>
        </w:trPr>
        <w:tc>
          <w:tcPr>
            <w:tcW w:w="2964" w:type="dxa"/>
            <w:vAlign w:val="center"/>
          </w:tcPr>
          <w:p w14:paraId="735A53C3" w14:textId="7236956D" w:rsidR="00D8067E" w:rsidRPr="004C347F" w:rsidRDefault="00D8067E" w:rsidP="00D8067E">
            <w:pPr>
              <w:ind w:firstLine="0"/>
            </w:pPr>
            <w:r>
              <w:t>Модель</w:t>
            </w:r>
          </w:p>
        </w:tc>
        <w:tc>
          <w:tcPr>
            <w:tcW w:w="1961" w:type="dxa"/>
            <w:vAlign w:val="center"/>
          </w:tcPr>
          <w:p w14:paraId="6B4C4238" w14:textId="77777777" w:rsidR="00D8067E" w:rsidRDefault="00D8067E" w:rsidP="00D8067E">
            <w:pPr>
              <w:ind w:firstLine="0"/>
            </w:pPr>
            <w:proofErr w:type="spellStart"/>
            <w:r w:rsidRPr="004C347F">
              <w:t>Train</w:t>
            </w:r>
            <w:proofErr w:type="spellEnd"/>
            <w:r w:rsidRPr="004C347F">
              <w:t xml:space="preserve"> </w:t>
            </w:r>
          </w:p>
          <w:p w14:paraId="67954B36" w14:textId="77777777" w:rsidR="00D8067E" w:rsidRPr="004C347F" w:rsidRDefault="00D8067E" w:rsidP="00D8067E">
            <w:pPr>
              <w:ind w:firstLine="0"/>
            </w:pPr>
            <w:proofErr w:type="spellStart"/>
            <w:r>
              <w:t>accuracy</w:t>
            </w:r>
            <w:proofErr w:type="spellEnd"/>
          </w:p>
        </w:tc>
        <w:tc>
          <w:tcPr>
            <w:tcW w:w="1934" w:type="dxa"/>
            <w:vAlign w:val="center"/>
          </w:tcPr>
          <w:p w14:paraId="657353F8" w14:textId="77777777" w:rsidR="00D8067E" w:rsidRDefault="00D8067E" w:rsidP="00D8067E">
            <w:pPr>
              <w:ind w:firstLine="0"/>
            </w:pPr>
            <w:proofErr w:type="spellStart"/>
            <w:r w:rsidRPr="004C347F">
              <w:t>Val</w:t>
            </w:r>
            <w:proofErr w:type="spellEnd"/>
            <w:r w:rsidRPr="004C347F">
              <w:t xml:space="preserve"> </w:t>
            </w:r>
          </w:p>
          <w:p w14:paraId="14694CE1" w14:textId="77777777" w:rsidR="00D8067E" w:rsidRPr="004C347F" w:rsidRDefault="00D8067E" w:rsidP="00D8067E">
            <w:pPr>
              <w:ind w:firstLine="0"/>
            </w:pPr>
            <w:proofErr w:type="spellStart"/>
            <w:r>
              <w:t>accuracy</w:t>
            </w:r>
            <w:proofErr w:type="spellEnd"/>
          </w:p>
        </w:tc>
        <w:tc>
          <w:tcPr>
            <w:tcW w:w="1754" w:type="dxa"/>
            <w:vAlign w:val="center"/>
          </w:tcPr>
          <w:p w14:paraId="26B709EA" w14:textId="77777777" w:rsidR="00D8067E" w:rsidRDefault="00D8067E" w:rsidP="00D8067E">
            <w:pPr>
              <w:ind w:firstLine="0"/>
            </w:pPr>
            <w:r w:rsidRPr="004C347F">
              <w:t xml:space="preserve">Test </w:t>
            </w:r>
          </w:p>
          <w:p w14:paraId="570415FF" w14:textId="77777777" w:rsidR="00D8067E" w:rsidRPr="004C347F" w:rsidRDefault="00D8067E" w:rsidP="00D8067E">
            <w:pPr>
              <w:ind w:firstLine="0"/>
            </w:pPr>
            <w:proofErr w:type="spellStart"/>
            <w:r>
              <w:t>accuracy</w:t>
            </w:r>
            <w:proofErr w:type="spellEnd"/>
          </w:p>
        </w:tc>
      </w:tr>
      <w:tr w:rsidR="00D8067E" w:rsidRPr="004C347F" w14:paraId="7AE7CEE3" w14:textId="77777777" w:rsidTr="00D8067E">
        <w:trPr>
          <w:jc w:val="center"/>
        </w:trPr>
        <w:tc>
          <w:tcPr>
            <w:tcW w:w="2964" w:type="dxa"/>
            <w:vAlign w:val="center"/>
          </w:tcPr>
          <w:p w14:paraId="12739EFA" w14:textId="3E2FC2FF" w:rsidR="00D8067E" w:rsidRPr="00D8067E" w:rsidRDefault="00D8067E" w:rsidP="00D8067E">
            <w:pPr>
              <w:ind w:firstLine="0"/>
            </w:pPr>
            <w:r>
              <w:t>Случайный лес</w:t>
            </w:r>
          </w:p>
        </w:tc>
        <w:tc>
          <w:tcPr>
            <w:tcW w:w="1961" w:type="dxa"/>
            <w:vAlign w:val="center"/>
          </w:tcPr>
          <w:p w14:paraId="78A69CE2" w14:textId="77777777" w:rsidR="00D8067E" w:rsidRPr="004C347F" w:rsidRDefault="00D8067E" w:rsidP="00D8067E">
            <w:pPr>
              <w:ind w:firstLine="0"/>
            </w:pPr>
            <w:r>
              <w:rPr>
                <w:rFonts w:cs="Calibri"/>
                <w:color w:val="000000"/>
              </w:rPr>
              <w:t>0.995</w:t>
            </w:r>
          </w:p>
        </w:tc>
        <w:tc>
          <w:tcPr>
            <w:tcW w:w="1934" w:type="dxa"/>
            <w:vAlign w:val="center"/>
          </w:tcPr>
          <w:p w14:paraId="2ADD6F8E" w14:textId="77777777" w:rsidR="00D8067E" w:rsidRPr="004C347F" w:rsidRDefault="00D8067E" w:rsidP="00D8067E">
            <w:pPr>
              <w:ind w:firstLine="0"/>
            </w:pPr>
            <w:r>
              <w:rPr>
                <w:rFonts w:cs="Calibri"/>
                <w:color w:val="000000"/>
              </w:rPr>
              <w:t>0.646</w:t>
            </w:r>
          </w:p>
        </w:tc>
        <w:tc>
          <w:tcPr>
            <w:tcW w:w="1754" w:type="dxa"/>
            <w:vAlign w:val="center"/>
          </w:tcPr>
          <w:p w14:paraId="0C0D7255" w14:textId="77777777" w:rsidR="00D8067E" w:rsidRPr="004C347F" w:rsidRDefault="00D8067E" w:rsidP="00D8067E">
            <w:pPr>
              <w:ind w:firstLine="0"/>
            </w:pPr>
            <w:r>
              <w:rPr>
                <w:rFonts w:cs="Calibri"/>
                <w:color w:val="000000"/>
              </w:rPr>
              <w:t>0.603</w:t>
            </w:r>
          </w:p>
        </w:tc>
      </w:tr>
      <w:tr w:rsidR="00D8067E" w:rsidRPr="004C347F" w14:paraId="2D6442C5" w14:textId="77777777" w:rsidTr="00D8067E">
        <w:trPr>
          <w:jc w:val="center"/>
        </w:trPr>
        <w:tc>
          <w:tcPr>
            <w:tcW w:w="2964" w:type="dxa"/>
            <w:vAlign w:val="center"/>
          </w:tcPr>
          <w:p w14:paraId="29F8DA85" w14:textId="650D18C2" w:rsidR="00D8067E" w:rsidRPr="004C347F" w:rsidRDefault="00D8067E" w:rsidP="00D8067E">
            <w:pPr>
              <w:ind w:firstLine="0"/>
            </w:pPr>
            <w:r w:rsidRPr="004C347F">
              <w:t>LSTM+MLP</w:t>
            </w:r>
          </w:p>
        </w:tc>
        <w:tc>
          <w:tcPr>
            <w:tcW w:w="1961" w:type="dxa"/>
            <w:vAlign w:val="center"/>
          </w:tcPr>
          <w:p w14:paraId="4AE3E420" w14:textId="77777777" w:rsidR="00D8067E" w:rsidRPr="004C347F" w:rsidRDefault="00D8067E" w:rsidP="00D8067E">
            <w:pPr>
              <w:ind w:firstLine="0"/>
            </w:pPr>
            <w:r>
              <w:rPr>
                <w:rFonts w:cs="Calibri"/>
                <w:color w:val="000000"/>
              </w:rPr>
              <w:t>0.97</w:t>
            </w:r>
          </w:p>
        </w:tc>
        <w:tc>
          <w:tcPr>
            <w:tcW w:w="1934" w:type="dxa"/>
            <w:vAlign w:val="center"/>
          </w:tcPr>
          <w:p w14:paraId="23B3883A" w14:textId="77777777" w:rsidR="00D8067E" w:rsidRPr="004C347F" w:rsidRDefault="00D8067E" w:rsidP="00D8067E">
            <w:pPr>
              <w:ind w:firstLine="0"/>
            </w:pPr>
            <w:r>
              <w:rPr>
                <w:rFonts w:cs="Calibri"/>
                <w:color w:val="000000"/>
              </w:rPr>
              <w:t>0.638</w:t>
            </w:r>
          </w:p>
        </w:tc>
        <w:tc>
          <w:tcPr>
            <w:tcW w:w="1754" w:type="dxa"/>
            <w:vAlign w:val="center"/>
          </w:tcPr>
          <w:p w14:paraId="397DE26D" w14:textId="77777777" w:rsidR="00D8067E" w:rsidRPr="004C347F" w:rsidRDefault="00D8067E" w:rsidP="00D8067E">
            <w:pPr>
              <w:ind w:firstLine="0"/>
            </w:pPr>
            <w:r>
              <w:rPr>
                <w:rFonts w:cs="Calibri"/>
                <w:color w:val="000000"/>
              </w:rPr>
              <w:t>0.668</w:t>
            </w:r>
          </w:p>
        </w:tc>
      </w:tr>
      <w:tr w:rsidR="00D8067E" w:rsidRPr="004C347F" w14:paraId="37B4EF05" w14:textId="77777777" w:rsidTr="00D8067E">
        <w:trPr>
          <w:jc w:val="center"/>
        </w:trPr>
        <w:tc>
          <w:tcPr>
            <w:tcW w:w="2964" w:type="dxa"/>
            <w:vAlign w:val="center"/>
          </w:tcPr>
          <w:p w14:paraId="7A624ADE" w14:textId="1E19150E" w:rsidR="00D8067E" w:rsidRPr="00B75475" w:rsidRDefault="00D8067E" w:rsidP="00D8067E">
            <w:pPr>
              <w:ind w:firstLine="0"/>
            </w:pPr>
            <w:r w:rsidRPr="004C347F">
              <w:t>MLP</w:t>
            </w:r>
          </w:p>
        </w:tc>
        <w:tc>
          <w:tcPr>
            <w:tcW w:w="1961" w:type="dxa"/>
            <w:vAlign w:val="center"/>
          </w:tcPr>
          <w:p w14:paraId="27DF158B" w14:textId="77777777" w:rsidR="00D8067E" w:rsidRPr="004C347F" w:rsidRDefault="00D8067E" w:rsidP="00D8067E">
            <w:pPr>
              <w:ind w:firstLine="0"/>
            </w:pPr>
            <w:r w:rsidRPr="004C347F">
              <w:t>0.987</w:t>
            </w:r>
          </w:p>
        </w:tc>
        <w:tc>
          <w:tcPr>
            <w:tcW w:w="1934" w:type="dxa"/>
            <w:vAlign w:val="center"/>
          </w:tcPr>
          <w:p w14:paraId="344A48BE" w14:textId="77777777" w:rsidR="00D8067E" w:rsidRPr="004C347F" w:rsidRDefault="00D8067E" w:rsidP="00D8067E">
            <w:pPr>
              <w:ind w:firstLine="0"/>
            </w:pPr>
            <w:r w:rsidRPr="004C347F">
              <w:t>0.79</w:t>
            </w:r>
          </w:p>
        </w:tc>
        <w:tc>
          <w:tcPr>
            <w:tcW w:w="1754" w:type="dxa"/>
            <w:vAlign w:val="center"/>
          </w:tcPr>
          <w:p w14:paraId="20D5734C" w14:textId="77777777" w:rsidR="00D8067E" w:rsidRPr="004C347F" w:rsidRDefault="00D8067E" w:rsidP="00D8067E">
            <w:pPr>
              <w:ind w:firstLine="0"/>
            </w:pPr>
            <w:r w:rsidRPr="004C347F">
              <w:t>0.801</w:t>
            </w:r>
          </w:p>
        </w:tc>
      </w:tr>
      <w:tr w:rsidR="00D8067E" w:rsidRPr="004C347F" w14:paraId="3620C83A" w14:textId="77777777" w:rsidTr="00D8067E">
        <w:trPr>
          <w:jc w:val="center"/>
        </w:trPr>
        <w:tc>
          <w:tcPr>
            <w:tcW w:w="2964" w:type="dxa"/>
            <w:vAlign w:val="center"/>
          </w:tcPr>
          <w:p w14:paraId="33426670" w14:textId="74EE489C" w:rsidR="00D8067E" w:rsidRPr="00721BC5" w:rsidRDefault="00D8067E" w:rsidP="00D8067E">
            <w:pPr>
              <w:ind w:firstLine="0"/>
              <w:rPr>
                <w:lang w:val="en-US"/>
              </w:rPr>
            </w:pPr>
            <w:r w:rsidRPr="004C347F">
              <w:t>ResNet18</w:t>
            </w:r>
          </w:p>
        </w:tc>
        <w:tc>
          <w:tcPr>
            <w:tcW w:w="1961" w:type="dxa"/>
            <w:vAlign w:val="center"/>
          </w:tcPr>
          <w:p w14:paraId="1560A571" w14:textId="77777777" w:rsidR="00D8067E" w:rsidRPr="004C347F" w:rsidRDefault="00D8067E" w:rsidP="00D8067E">
            <w:pPr>
              <w:ind w:firstLine="0"/>
            </w:pPr>
            <w:r w:rsidRPr="004C347F">
              <w:t>1.0</w:t>
            </w:r>
          </w:p>
        </w:tc>
        <w:tc>
          <w:tcPr>
            <w:tcW w:w="1934" w:type="dxa"/>
            <w:vAlign w:val="center"/>
          </w:tcPr>
          <w:p w14:paraId="37B78FDB" w14:textId="77777777" w:rsidR="00D8067E" w:rsidRPr="004C347F" w:rsidRDefault="00D8067E" w:rsidP="00D8067E">
            <w:pPr>
              <w:ind w:firstLine="0"/>
            </w:pPr>
            <w:r w:rsidRPr="004C347F">
              <w:t>0.795</w:t>
            </w:r>
          </w:p>
        </w:tc>
        <w:tc>
          <w:tcPr>
            <w:tcW w:w="1754" w:type="dxa"/>
            <w:vAlign w:val="center"/>
          </w:tcPr>
          <w:p w14:paraId="18169A0E" w14:textId="77777777" w:rsidR="00D8067E" w:rsidRPr="004C347F" w:rsidRDefault="00D8067E" w:rsidP="00D8067E">
            <w:pPr>
              <w:ind w:firstLine="0"/>
            </w:pPr>
            <w:r w:rsidRPr="004C347F">
              <w:t>0.801</w:t>
            </w:r>
          </w:p>
        </w:tc>
      </w:tr>
      <w:tr w:rsidR="00D8067E" w:rsidRPr="004C347F" w14:paraId="1705D740" w14:textId="77777777" w:rsidTr="00D8067E">
        <w:trPr>
          <w:jc w:val="center"/>
        </w:trPr>
        <w:tc>
          <w:tcPr>
            <w:tcW w:w="2964" w:type="dxa"/>
            <w:vAlign w:val="center"/>
          </w:tcPr>
          <w:p w14:paraId="22AE3B4E" w14:textId="77777777" w:rsidR="00D8067E" w:rsidRPr="004C347F" w:rsidRDefault="00D8067E" w:rsidP="00D8067E">
            <w:pPr>
              <w:ind w:firstLine="0"/>
            </w:pPr>
            <w:r w:rsidRPr="004C347F">
              <w:t>1d CNN+MLP</w:t>
            </w:r>
          </w:p>
        </w:tc>
        <w:tc>
          <w:tcPr>
            <w:tcW w:w="1961" w:type="dxa"/>
            <w:vAlign w:val="center"/>
          </w:tcPr>
          <w:p w14:paraId="1125D7D6" w14:textId="77777777" w:rsidR="00D8067E" w:rsidRPr="004C347F" w:rsidRDefault="00D8067E" w:rsidP="00D8067E">
            <w:pPr>
              <w:ind w:firstLine="0"/>
            </w:pPr>
            <w:r w:rsidRPr="004C347F">
              <w:t>0.936</w:t>
            </w:r>
          </w:p>
        </w:tc>
        <w:tc>
          <w:tcPr>
            <w:tcW w:w="1934" w:type="dxa"/>
            <w:vAlign w:val="center"/>
          </w:tcPr>
          <w:p w14:paraId="73D5DE91" w14:textId="77777777" w:rsidR="00D8067E" w:rsidRPr="002B0C26" w:rsidRDefault="00D8067E" w:rsidP="00D8067E">
            <w:pPr>
              <w:ind w:firstLine="0"/>
              <w:rPr>
                <w:bCs/>
              </w:rPr>
            </w:pPr>
            <w:r w:rsidRPr="002B0C26">
              <w:rPr>
                <w:bCs/>
              </w:rPr>
              <w:t>0.846</w:t>
            </w:r>
          </w:p>
        </w:tc>
        <w:tc>
          <w:tcPr>
            <w:tcW w:w="1754" w:type="dxa"/>
            <w:vAlign w:val="center"/>
          </w:tcPr>
          <w:p w14:paraId="6EC858DC" w14:textId="77777777" w:rsidR="00D8067E" w:rsidRPr="00115247" w:rsidRDefault="00D8067E" w:rsidP="00D8067E">
            <w:pPr>
              <w:ind w:firstLine="0"/>
            </w:pPr>
            <w:r w:rsidRPr="004C347F">
              <w:t>0.8</w:t>
            </w:r>
          </w:p>
        </w:tc>
      </w:tr>
      <w:tr w:rsidR="00D8067E" w:rsidRPr="004C347F" w14:paraId="01F4D510" w14:textId="77777777" w:rsidTr="00D8067E">
        <w:trPr>
          <w:jc w:val="center"/>
        </w:trPr>
        <w:tc>
          <w:tcPr>
            <w:tcW w:w="2964" w:type="dxa"/>
            <w:vAlign w:val="center"/>
          </w:tcPr>
          <w:p w14:paraId="561F784F" w14:textId="15827DF9" w:rsidR="00D8067E" w:rsidRPr="002B0C26" w:rsidRDefault="00D8067E" w:rsidP="00D8067E">
            <w:pPr>
              <w:ind w:firstLine="0"/>
            </w:pPr>
            <w:r w:rsidRPr="004C347F">
              <w:t xml:space="preserve">1d </w:t>
            </w:r>
            <w:proofErr w:type="spellStart"/>
            <w:r w:rsidRPr="004C347F">
              <w:t>CNN+MLP</w:t>
            </w:r>
            <w:r>
              <w:t>+предсказания</w:t>
            </w:r>
            <w:proofErr w:type="spellEnd"/>
            <w:r>
              <w:t xml:space="preserve"> по серии примеров</w:t>
            </w:r>
          </w:p>
        </w:tc>
        <w:tc>
          <w:tcPr>
            <w:tcW w:w="1961" w:type="dxa"/>
            <w:vAlign w:val="center"/>
          </w:tcPr>
          <w:p w14:paraId="1057422C" w14:textId="77777777" w:rsidR="00D8067E" w:rsidRPr="004C347F" w:rsidRDefault="00D8067E" w:rsidP="00D8067E">
            <w:pPr>
              <w:ind w:firstLine="0"/>
            </w:pPr>
            <w:r w:rsidRPr="00880034">
              <w:t>0.972</w:t>
            </w:r>
          </w:p>
        </w:tc>
        <w:tc>
          <w:tcPr>
            <w:tcW w:w="1934" w:type="dxa"/>
            <w:vAlign w:val="center"/>
          </w:tcPr>
          <w:p w14:paraId="7E9252CB" w14:textId="77777777" w:rsidR="00D8067E" w:rsidRPr="002B0C26" w:rsidRDefault="00D8067E" w:rsidP="00D8067E">
            <w:pPr>
              <w:ind w:firstLine="0"/>
              <w:rPr>
                <w:b/>
                <w:bCs/>
              </w:rPr>
            </w:pPr>
            <w:r w:rsidRPr="002B0C26">
              <w:rPr>
                <w:b/>
                <w:bCs/>
              </w:rPr>
              <w:t>0.916</w:t>
            </w:r>
          </w:p>
        </w:tc>
        <w:tc>
          <w:tcPr>
            <w:tcW w:w="1754" w:type="dxa"/>
            <w:vAlign w:val="center"/>
          </w:tcPr>
          <w:p w14:paraId="4E7F3A85" w14:textId="77777777" w:rsidR="00D8067E" w:rsidRPr="004C347F" w:rsidRDefault="00D8067E" w:rsidP="00D8067E">
            <w:pPr>
              <w:ind w:firstLine="0"/>
            </w:pPr>
            <w:r w:rsidRPr="00880034">
              <w:t>0.833</w:t>
            </w:r>
          </w:p>
        </w:tc>
      </w:tr>
    </w:tbl>
    <w:p w14:paraId="3E002245" w14:textId="77777777" w:rsidR="009532F5" w:rsidRDefault="009532F5" w:rsidP="005E0AA2"/>
    <w:p w14:paraId="666468C7" w14:textId="31B89C1E" w:rsidR="00625043" w:rsidRPr="00CB6BA5" w:rsidRDefault="000301D5" w:rsidP="005E0AA2">
      <w:r w:rsidRPr="005E0AA2">
        <w:t>Таким образом, для классификации дефектов предложена архитектура 1D CNN+</w:t>
      </w:r>
      <w:r w:rsidRPr="005E0AA2">
        <w:rPr>
          <w:lang w:val="en-US"/>
        </w:rPr>
        <w:t>MLP</w:t>
      </w:r>
      <w:r w:rsidRPr="005E0AA2">
        <w:t xml:space="preserve"> основанная на 1D CNN </w:t>
      </w:r>
      <w:r w:rsidRPr="005E0AA2">
        <w:rPr>
          <w:lang w:val="en-US"/>
        </w:rPr>
        <w:t>AE</w:t>
      </w:r>
      <w:r w:rsidRPr="005E0AA2">
        <w:t xml:space="preserve"> для поиска аномалий. Разработка архитектуры на 1D CNN обоснована тем, что это позволяет эффективно обрабатывать данные измерений, распределенные по каналам, а также извлекать признаки и сжимать данные для дальнейшей классификации дефектов. Разработанная архитектура 1D CNN AE имеет следующие особенности: сжатие данных происходит как в сверточных слоях, так и в слоях </w:t>
      </w:r>
      <w:proofErr w:type="spellStart"/>
      <w:r w:rsidRPr="005E0AA2">
        <w:rPr>
          <w:lang w:val="en-US"/>
        </w:rPr>
        <w:t>MaxPooling</w:t>
      </w:r>
      <w:proofErr w:type="spellEnd"/>
      <w:r w:rsidR="005E0AA2" w:rsidRPr="005E0AA2">
        <w:t>,</w:t>
      </w:r>
      <w:r w:rsidRPr="005E0AA2">
        <w:t xml:space="preserve"> увеличение размерности происходит в транспонированных сверточных слоях и с помощью слоев </w:t>
      </w:r>
      <w:proofErr w:type="spellStart"/>
      <w:r w:rsidRPr="005E0AA2">
        <w:rPr>
          <w:lang w:val="en-US"/>
        </w:rPr>
        <w:t>UpSamplig</w:t>
      </w:r>
      <w:proofErr w:type="spellEnd"/>
      <w:r w:rsidR="005E0AA2" w:rsidRPr="005E0AA2">
        <w:t>,</w:t>
      </w:r>
      <w:r w:rsidRPr="005E0AA2">
        <w:t xml:space="preserve"> количество фильтров является </w:t>
      </w:r>
      <w:proofErr w:type="spellStart"/>
      <w:r w:rsidRPr="005E0AA2">
        <w:t>гиперпараметром</w:t>
      </w:r>
      <w:proofErr w:type="spellEnd"/>
      <w:r w:rsidRPr="005E0AA2">
        <w:t xml:space="preserve">. Для классификации </w:t>
      </w:r>
      <w:proofErr w:type="spellStart"/>
      <w:r w:rsidRPr="005E0AA2">
        <w:t>предобученный</w:t>
      </w:r>
      <w:proofErr w:type="spellEnd"/>
      <w:r w:rsidRPr="005E0AA2">
        <w:t xml:space="preserve"> </w:t>
      </w:r>
      <w:proofErr w:type="spellStart"/>
      <w:r w:rsidRPr="005E0AA2">
        <w:t>энкодер</w:t>
      </w:r>
      <w:proofErr w:type="spellEnd"/>
      <w:r w:rsidRPr="005E0AA2">
        <w:t xml:space="preserve"> АЕ использовался как </w:t>
      </w:r>
      <w:proofErr w:type="spellStart"/>
      <w:r w:rsidRPr="005E0AA2">
        <w:t>средсвто</w:t>
      </w:r>
      <w:proofErr w:type="spellEnd"/>
      <w:r w:rsidRPr="005E0AA2">
        <w:t xml:space="preserve"> извлечения признаков. АЭ при этом обучался сначала для поиска аномалий, а затем для восстановления данных всех классов. 1D CNN+MLP показал лучшую точность в сравнении с другими </w:t>
      </w:r>
      <w:r w:rsidR="005E0AA2">
        <w:t xml:space="preserve">используемыми </w:t>
      </w:r>
      <w:r w:rsidRPr="005E0AA2">
        <w:t>моделями</w:t>
      </w:r>
      <w:r w:rsidR="005E0AA2">
        <w:t xml:space="preserve">. </w:t>
      </w:r>
      <w:r w:rsidRPr="005E0AA2">
        <w:t xml:space="preserve">Одной из особенностей обучения лучшей модели была блокировка обучения </w:t>
      </w:r>
      <w:proofErr w:type="spellStart"/>
      <w:r w:rsidRPr="005E0AA2">
        <w:t>энкодера</w:t>
      </w:r>
      <w:proofErr w:type="spellEnd"/>
      <w:r w:rsidRPr="005E0AA2">
        <w:t xml:space="preserve">. Для дополнительного увеличения точности были протестированы предсказания по серии </w:t>
      </w:r>
      <w:proofErr w:type="spellStart"/>
      <w:r w:rsidRPr="005E0AA2">
        <w:t>сэмплов</w:t>
      </w:r>
      <w:proofErr w:type="spellEnd"/>
      <w:r w:rsidRPr="005E0AA2">
        <w:t xml:space="preserve">. В этом случае средне по </w:t>
      </w:r>
      <w:proofErr w:type="spellStart"/>
      <w:r w:rsidRPr="005E0AA2">
        <w:t>сэмлам</w:t>
      </w:r>
      <w:proofErr w:type="spellEnd"/>
      <w:r w:rsidRPr="005E0AA2">
        <w:t xml:space="preserve"> предсказание является выходным. Данный подход позволил увеличить точность </w:t>
      </w:r>
      <w:r w:rsidR="005E0AA2">
        <w:t>распознавания</w:t>
      </w:r>
      <w:r w:rsidRPr="005E0AA2">
        <w:t>.</w:t>
      </w:r>
      <w:r w:rsidR="00CB6BA5">
        <w:t xml:space="preserve"> Данный алгоритм позволит своевременно определять дефекты машин для предотвращения их полной поломки и изнашивания. Это позволит повысить показатели энергоэффективности и снизить финансовые издержки связанные с ремонтом оборудования.</w:t>
      </w:r>
    </w:p>
    <w:p w14:paraId="1C10DB31" w14:textId="4E929D6F" w:rsidR="002F67BE" w:rsidRPr="002F67BE" w:rsidRDefault="002F67BE" w:rsidP="002F67BE">
      <w:pPr>
        <w:rPr>
          <w:b/>
          <w:bCs/>
          <w:i/>
          <w:iCs/>
        </w:rPr>
      </w:pPr>
      <w:r w:rsidRPr="00F7451D">
        <w:rPr>
          <w:b/>
          <w:bCs/>
          <w:i/>
          <w:iCs/>
        </w:rPr>
        <w:t>Работа подготовлена в рамках выполнения гранта Президента РФ №МД-129.2020.8. Авторы выражают благодарность фонду за оказанную поддержку. Также авторы выражают благодарность А.С. Фетисову и А.Ю. Родичеву за помощь в разработке экспериментальной установки.</w:t>
      </w:r>
    </w:p>
    <w:p w14:paraId="351476FB" w14:textId="77777777" w:rsidR="00625043" w:rsidRPr="00FA6F11" w:rsidRDefault="00625043" w:rsidP="00197484">
      <w:pPr>
        <w:rPr>
          <w:rFonts w:cs="Times New Roman"/>
        </w:rPr>
      </w:pPr>
    </w:p>
    <w:p w14:paraId="6D25491B" w14:textId="77777777" w:rsidR="00197484" w:rsidRPr="009532F5" w:rsidRDefault="00197484" w:rsidP="00197484">
      <w:pPr>
        <w:jc w:val="center"/>
        <w:rPr>
          <w:rFonts w:cs="Times New Roman"/>
          <w:lang w:val="en-US"/>
        </w:rPr>
      </w:pPr>
      <w:r>
        <w:rPr>
          <w:rFonts w:cs="Times New Roman"/>
        </w:rPr>
        <w:t>Список</w:t>
      </w:r>
      <w:r w:rsidRPr="009532F5">
        <w:rPr>
          <w:rFonts w:cs="Times New Roman"/>
          <w:lang w:val="en-US"/>
        </w:rPr>
        <w:t xml:space="preserve"> </w:t>
      </w:r>
      <w:r>
        <w:rPr>
          <w:rFonts w:cs="Times New Roman"/>
        </w:rPr>
        <w:t>литературы</w:t>
      </w:r>
    </w:p>
    <w:p w14:paraId="05F82B06" w14:textId="77777777" w:rsidR="008A3EBF" w:rsidRPr="008A3EBF" w:rsidRDefault="008A3EBF" w:rsidP="008A3EBF">
      <w:pPr>
        <w:rPr>
          <w:rFonts w:cs="Times New Roman"/>
          <w:sz w:val="22"/>
          <w:lang w:val="en-US"/>
        </w:rPr>
      </w:pPr>
      <w:r w:rsidRPr="008A3EBF">
        <w:rPr>
          <w:rFonts w:cs="Times New Roman"/>
          <w:sz w:val="22"/>
          <w:lang w:val="en-US"/>
        </w:rPr>
        <w:t xml:space="preserve">1. An J., Ai P. Deep Domain Adaptation Model for Bearing Fault Diagnosis with Riemann Metric Correlation Alignment // Math. </w:t>
      </w:r>
      <w:proofErr w:type="spellStart"/>
      <w:r w:rsidRPr="008A3EBF">
        <w:rPr>
          <w:rFonts w:cs="Times New Roman"/>
          <w:sz w:val="22"/>
          <w:lang w:val="en-US"/>
        </w:rPr>
        <w:t>Probl</w:t>
      </w:r>
      <w:proofErr w:type="spellEnd"/>
      <w:r w:rsidRPr="008A3EBF">
        <w:rPr>
          <w:rFonts w:cs="Times New Roman"/>
          <w:sz w:val="22"/>
          <w:lang w:val="en-US"/>
        </w:rPr>
        <w:t xml:space="preserve">. Eng. 2020. </w:t>
      </w:r>
      <w:r w:rsidRPr="008A3EBF">
        <w:rPr>
          <w:rFonts w:cs="Times New Roman"/>
          <w:sz w:val="22"/>
        </w:rPr>
        <w:t>Т</w:t>
      </w:r>
      <w:r w:rsidRPr="008A3EBF">
        <w:rPr>
          <w:rFonts w:cs="Times New Roman"/>
          <w:sz w:val="22"/>
          <w:lang w:val="en-US"/>
        </w:rPr>
        <w:t xml:space="preserve">. 2020. № </w:t>
      </w:r>
      <w:proofErr w:type="spellStart"/>
      <w:r w:rsidRPr="008A3EBF">
        <w:rPr>
          <w:rFonts w:cs="Times New Roman"/>
          <w:sz w:val="22"/>
          <w:lang w:val="en-US"/>
        </w:rPr>
        <w:t>Mmd</w:t>
      </w:r>
      <w:proofErr w:type="spellEnd"/>
      <w:r w:rsidRPr="008A3EBF">
        <w:rPr>
          <w:rFonts w:cs="Times New Roman"/>
          <w:sz w:val="22"/>
          <w:lang w:val="en-US"/>
        </w:rPr>
        <w:t>.</w:t>
      </w:r>
    </w:p>
    <w:p w14:paraId="1C97477E" w14:textId="77777777" w:rsidR="008A3EBF" w:rsidRPr="008A3EBF" w:rsidRDefault="008A3EBF" w:rsidP="008A3EBF">
      <w:pPr>
        <w:rPr>
          <w:rFonts w:cs="Times New Roman"/>
          <w:sz w:val="22"/>
          <w:lang w:val="en-US"/>
        </w:rPr>
      </w:pPr>
      <w:r w:rsidRPr="008A3EBF">
        <w:rPr>
          <w:rFonts w:cs="Times New Roman"/>
          <w:sz w:val="22"/>
          <w:lang w:val="en-US"/>
        </w:rPr>
        <w:t xml:space="preserve">2. </w:t>
      </w:r>
      <w:proofErr w:type="spellStart"/>
      <w:r w:rsidRPr="008A3EBF">
        <w:rPr>
          <w:rFonts w:cs="Times New Roman"/>
          <w:sz w:val="22"/>
          <w:lang w:val="en-US"/>
        </w:rPr>
        <w:t>Babin</w:t>
      </w:r>
      <w:proofErr w:type="spellEnd"/>
      <w:r w:rsidRPr="008A3EBF">
        <w:rPr>
          <w:rFonts w:cs="Times New Roman"/>
          <w:sz w:val="22"/>
          <w:lang w:val="en-US"/>
        </w:rPr>
        <w:t xml:space="preserve"> A., Polyakov R. Imitation model of unbalanced rotor on fluid-film bearings // </w:t>
      </w:r>
      <w:proofErr w:type="spellStart"/>
      <w:r w:rsidRPr="008A3EBF">
        <w:rPr>
          <w:rFonts w:cs="Times New Roman"/>
          <w:sz w:val="22"/>
          <w:lang w:val="en-US"/>
        </w:rPr>
        <w:t>Vibroengineering</w:t>
      </w:r>
      <w:proofErr w:type="spellEnd"/>
      <w:r w:rsidRPr="008A3EBF">
        <w:rPr>
          <w:rFonts w:cs="Times New Roman"/>
          <w:sz w:val="22"/>
          <w:lang w:val="en-US"/>
        </w:rPr>
        <w:t xml:space="preserve"> Procedia</w:t>
      </w:r>
      <w:proofErr w:type="gramStart"/>
      <w:r w:rsidRPr="008A3EBF">
        <w:rPr>
          <w:rFonts w:cs="Times New Roman"/>
          <w:sz w:val="22"/>
          <w:lang w:val="en-US"/>
        </w:rPr>
        <w:t>. :</w:t>
      </w:r>
      <w:proofErr w:type="gramEnd"/>
      <w:r w:rsidRPr="008A3EBF">
        <w:rPr>
          <w:rFonts w:cs="Times New Roman"/>
          <w:sz w:val="22"/>
          <w:lang w:val="en-US"/>
        </w:rPr>
        <w:t xml:space="preserve"> JVE International, 2020. </w:t>
      </w:r>
      <w:r w:rsidRPr="008A3EBF">
        <w:rPr>
          <w:rFonts w:cs="Times New Roman"/>
          <w:sz w:val="22"/>
        </w:rPr>
        <w:t>С</w:t>
      </w:r>
      <w:r w:rsidRPr="008A3EBF">
        <w:rPr>
          <w:rFonts w:cs="Times New Roman"/>
          <w:sz w:val="22"/>
          <w:lang w:val="en-US"/>
        </w:rPr>
        <w:t>. 38–44.</w:t>
      </w:r>
    </w:p>
    <w:p w14:paraId="729E7D18" w14:textId="77777777" w:rsidR="008A3EBF" w:rsidRPr="008A3EBF" w:rsidRDefault="008A3EBF" w:rsidP="008A3EBF">
      <w:pPr>
        <w:rPr>
          <w:rFonts w:cs="Times New Roman"/>
          <w:sz w:val="22"/>
          <w:lang w:val="en-US"/>
        </w:rPr>
      </w:pPr>
      <w:r w:rsidRPr="008A3EBF">
        <w:rPr>
          <w:rFonts w:cs="Times New Roman"/>
          <w:sz w:val="22"/>
          <w:lang w:val="en-US"/>
        </w:rPr>
        <w:t>3. Cong T., Baranowski J. Binary Classifier for Fault Detection Based on Gaussian Model and PCA ⁎ // IFAC-</w:t>
      </w:r>
      <w:proofErr w:type="spellStart"/>
      <w:r w:rsidRPr="008A3EBF">
        <w:rPr>
          <w:rFonts w:cs="Times New Roman"/>
          <w:sz w:val="22"/>
          <w:lang w:val="en-US"/>
        </w:rPr>
        <w:t>PapersOnLine</w:t>
      </w:r>
      <w:proofErr w:type="spellEnd"/>
      <w:r w:rsidRPr="008A3EBF">
        <w:rPr>
          <w:rFonts w:cs="Times New Roman"/>
          <w:sz w:val="22"/>
          <w:lang w:val="en-US"/>
        </w:rPr>
        <w:t xml:space="preserve">. 2018. </w:t>
      </w:r>
      <w:r w:rsidRPr="008A3EBF">
        <w:rPr>
          <w:rFonts w:cs="Times New Roman"/>
          <w:sz w:val="22"/>
        </w:rPr>
        <w:t>Т</w:t>
      </w:r>
      <w:r w:rsidRPr="008A3EBF">
        <w:rPr>
          <w:rFonts w:cs="Times New Roman"/>
          <w:sz w:val="22"/>
          <w:lang w:val="en-US"/>
        </w:rPr>
        <w:t xml:space="preserve">. 51. № 24. </w:t>
      </w:r>
      <w:r w:rsidRPr="008A3EBF">
        <w:rPr>
          <w:rFonts w:cs="Times New Roman"/>
          <w:sz w:val="22"/>
        </w:rPr>
        <w:t>С</w:t>
      </w:r>
      <w:r w:rsidRPr="008A3EBF">
        <w:rPr>
          <w:rFonts w:cs="Times New Roman"/>
          <w:sz w:val="22"/>
          <w:lang w:val="en-US"/>
        </w:rPr>
        <w:t>. 1317–1323.</w:t>
      </w:r>
    </w:p>
    <w:p w14:paraId="4531F722" w14:textId="77777777" w:rsidR="008A3EBF" w:rsidRPr="008A3EBF" w:rsidRDefault="008A3EBF" w:rsidP="008A3EBF">
      <w:pPr>
        <w:rPr>
          <w:rFonts w:cs="Times New Roman"/>
          <w:sz w:val="22"/>
          <w:lang w:val="en-US"/>
        </w:rPr>
      </w:pPr>
      <w:r w:rsidRPr="008A3EBF">
        <w:rPr>
          <w:rFonts w:cs="Times New Roman"/>
          <w:sz w:val="22"/>
          <w:lang w:val="en-US"/>
        </w:rPr>
        <w:t xml:space="preserve">4. </w:t>
      </w:r>
      <w:proofErr w:type="spellStart"/>
      <w:r w:rsidRPr="008A3EBF">
        <w:rPr>
          <w:rFonts w:cs="Times New Roman"/>
          <w:sz w:val="22"/>
          <w:lang w:val="en-US"/>
        </w:rPr>
        <w:t>Gauthama</w:t>
      </w:r>
      <w:proofErr w:type="spellEnd"/>
      <w:r w:rsidRPr="008A3EBF">
        <w:rPr>
          <w:rFonts w:cs="Times New Roman"/>
          <w:sz w:val="22"/>
          <w:lang w:val="en-US"/>
        </w:rPr>
        <w:t xml:space="preserve"> Raman M. R., Dong W., Mathur A. Deep autoencoders as anomaly detectors: Method and case study in a distributed water treatment plant // </w:t>
      </w:r>
      <w:proofErr w:type="spellStart"/>
      <w:r w:rsidRPr="008A3EBF">
        <w:rPr>
          <w:rFonts w:cs="Times New Roman"/>
          <w:sz w:val="22"/>
          <w:lang w:val="en-US"/>
        </w:rPr>
        <w:t>Comput</w:t>
      </w:r>
      <w:proofErr w:type="spellEnd"/>
      <w:r w:rsidRPr="008A3EBF">
        <w:rPr>
          <w:rFonts w:cs="Times New Roman"/>
          <w:sz w:val="22"/>
          <w:lang w:val="en-US"/>
        </w:rPr>
        <w:t xml:space="preserve">. </w:t>
      </w:r>
      <w:proofErr w:type="spellStart"/>
      <w:r w:rsidRPr="008A3EBF">
        <w:rPr>
          <w:rFonts w:cs="Times New Roman"/>
          <w:sz w:val="22"/>
          <w:lang w:val="en-US"/>
        </w:rPr>
        <w:t>Secur</w:t>
      </w:r>
      <w:proofErr w:type="spellEnd"/>
      <w:r w:rsidRPr="008A3EBF">
        <w:rPr>
          <w:rFonts w:cs="Times New Roman"/>
          <w:sz w:val="22"/>
          <w:lang w:val="en-US"/>
        </w:rPr>
        <w:t xml:space="preserve">. 2020. </w:t>
      </w:r>
      <w:r w:rsidRPr="008A3EBF">
        <w:rPr>
          <w:rFonts w:cs="Times New Roman"/>
          <w:sz w:val="22"/>
        </w:rPr>
        <w:t>Т</w:t>
      </w:r>
      <w:r w:rsidRPr="008A3EBF">
        <w:rPr>
          <w:rFonts w:cs="Times New Roman"/>
          <w:sz w:val="22"/>
          <w:lang w:val="en-US"/>
        </w:rPr>
        <w:t xml:space="preserve">. 99. </w:t>
      </w:r>
      <w:r w:rsidRPr="008A3EBF">
        <w:rPr>
          <w:rFonts w:cs="Times New Roman"/>
          <w:sz w:val="22"/>
        </w:rPr>
        <w:t>С</w:t>
      </w:r>
      <w:r w:rsidRPr="008A3EBF">
        <w:rPr>
          <w:rFonts w:cs="Times New Roman"/>
          <w:sz w:val="22"/>
          <w:lang w:val="en-US"/>
        </w:rPr>
        <w:t>. 102055.</w:t>
      </w:r>
    </w:p>
    <w:p w14:paraId="28E29F1B" w14:textId="77777777" w:rsidR="008A3EBF" w:rsidRPr="008A3EBF" w:rsidRDefault="008A3EBF" w:rsidP="008A3EBF">
      <w:pPr>
        <w:rPr>
          <w:rFonts w:cs="Times New Roman"/>
          <w:sz w:val="22"/>
          <w:lang w:val="en-US"/>
        </w:rPr>
      </w:pPr>
      <w:r w:rsidRPr="008A3EBF">
        <w:rPr>
          <w:rFonts w:cs="Times New Roman"/>
          <w:sz w:val="22"/>
          <w:lang w:val="en-US"/>
        </w:rPr>
        <w:t xml:space="preserve">5. </w:t>
      </w:r>
      <w:proofErr w:type="spellStart"/>
      <w:r w:rsidRPr="008A3EBF">
        <w:rPr>
          <w:rFonts w:cs="Times New Roman"/>
          <w:sz w:val="22"/>
          <w:lang w:val="en-US"/>
        </w:rPr>
        <w:t>Kazakov</w:t>
      </w:r>
      <w:proofErr w:type="spellEnd"/>
      <w:r w:rsidRPr="008A3EBF">
        <w:rPr>
          <w:rFonts w:cs="Times New Roman"/>
          <w:sz w:val="22"/>
          <w:lang w:val="en-US"/>
        </w:rPr>
        <w:t xml:space="preserve"> Y., </w:t>
      </w:r>
      <w:proofErr w:type="spellStart"/>
      <w:r w:rsidRPr="008A3EBF">
        <w:rPr>
          <w:rFonts w:cs="Times New Roman"/>
          <w:sz w:val="22"/>
          <w:lang w:val="en-US"/>
        </w:rPr>
        <w:t>Kornaev</w:t>
      </w:r>
      <w:proofErr w:type="spellEnd"/>
      <w:r w:rsidRPr="008A3EBF">
        <w:rPr>
          <w:rFonts w:cs="Times New Roman"/>
          <w:sz w:val="22"/>
          <w:lang w:val="en-US"/>
        </w:rPr>
        <w:t xml:space="preserve"> A., Polyakov R. Rotary Machines Diagnosis Systems Based on Feed Forward Neural Networks // Proceedings - 2020 International Russian Automation Conference, </w:t>
      </w:r>
      <w:proofErr w:type="spellStart"/>
      <w:r w:rsidRPr="008A3EBF">
        <w:rPr>
          <w:rFonts w:cs="Times New Roman"/>
          <w:sz w:val="22"/>
          <w:lang w:val="en-US"/>
        </w:rPr>
        <w:t>RusAutoCon</w:t>
      </w:r>
      <w:proofErr w:type="spellEnd"/>
      <w:r w:rsidRPr="008A3EBF">
        <w:rPr>
          <w:rFonts w:cs="Times New Roman"/>
          <w:sz w:val="22"/>
          <w:lang w:val="en-US"/>
        </w:rPr>
        <w:t xml:space="preserve"> 2020</w:t>
      </w:r>
      <w:proofErr w:type="gramStart"/>
      <w:r w:rsidRPr="008A3EBF">
        <w:rPr>
          <w:rFonts w:cs="Times New Roman"/>
          <w:sz w:val="22"/>
          <w:lang w:val="en-US"/>
        </w:rPr>
        <w:t>. ,</w:t>
      </w:r>
      <w:proofErr w:type="gramEnd"/>
      <w:r w:rsidRPr="008A3EBF">
        <w:rPr>
          <w:rFonts w:cs="Times New Roman"/>
          <w:sz w:val="22"/>
          <w:lang w:val="en-US"/>
        </w:rPr>
        <w:t xml:space="preserve"> 2020.</w:t>
      </w:r>
    </w:p>
    <w:p w14:paraId="18FE9ACA" w14:textId="77777777" w:rsidR="008A3EBF" w:rsidRPr="008A3EBF" w:rsidRDefault="008A3EBF" w:rsidP="008A3EBF">
      <w:pPr>
        <w:rPr>
          <w:rFonts w:cs="Times New Roman"/>
          <w:sz w:val="22"/>
          <w:lang w:val="en-US"/>
        </w:rPr>
      </w:pPr>
      <w:r w:rsidRPr="008A3EBF">
        <w:rPr>
          <w:rFonts w:cs="Times New Roman"/>
          <w:sz w:val="22"/>
        </w:rPr>
        <w:t xml:space="preserve">6. </w:t>
      </w:r>
      <w:proofErr w:type="spellStart"/>
      <w:r w:rsidRPr="008A3EBF">
        <w:rPr>
          <w:rFonts w:cs="Times New Roman"/>
          <w:sz w:val="22"/>
        </w:rPr>
        <w:t>Kornaev</w:t>
      </w:r>
      <w:proofErr w:type="spellEnd"/>
      <w:r w:rsidRPr="008A3EBF">
        <w:rPr>
          <w:rFonts w:cs="Times New Roman"/>
          <w:sz w:val="22"/>
        </w:rPr>
        <w:t xml:space="preserve"> A. V. и др. </w:t>
      </w:r>
      <w:r w:rsidRPr="008A3EBF">
        <w:rPr>
          <w:rFonts w:cs="Times New Roman"/>
          <w:sz w:val="22"/>
          <w:lang w:val="en-US"/>
        </w:rPr>
        <w:t xml:space="preserve">Enhanced hydrodynamic lubrication of lightly loaded fluid-film bearings due to the viscosity wedge effect // </w:t>
      </w:r>
      <w:proofErr w:type="spellStart"/>
      <w:r w:rsidRPr="008A3EBF">
        <w:rPr>
          <w:rFonts w:cs="Times New Roman"/>
          <w:sz w:val="22"/>
          <w:lang w:val="en-US"/>
        </w:rPr>
        <w:t>Tribol</w:t>
      </w:r>
      <w:proofErr w:type="spellEnd"/>
      <w:r w:rsidRPr="008A3EBF">
        <w:rPr>
          <w:rFonts w:cs="Times New Roman"/>
          <w:sz w:val="22"/>
          <w:lang w:val="en-US"/>
        </w:rPr>
        <w:t xml:space="preserve">. Int. 2021. </w:t>
      </w:r>
      <w:r w:rsidRPr="008A3EBF">
        <w:rPr>
          <w:rFonts w:cs="Times New Roman"/>
          <w:sz w:val="22"/>
        </w:rPr>
        <w:t>Т</w:t>
      </w:r>
      <w:r w:rsidRPr="008A3EBF">
        <w:rPr>
          <w:rFonts w:cs="Times New Roman"/>
          <w:sz w:val="22"/>
          <w:lang w:val="en-US"/>
        </w:rPr>
        <w:t xml:space="preserve">. 160. </w:t>
      </w:r>
      <w:r w:rsidRPr="008A3EBF">
        <w:rPr>
          <w:rFonts w:cs="Times New Roman"/>
          <w:sz w:val="22"/>
        </w:rPr>
        <w:t>С</w:t>
      </w:r>
      <w:r w:rsidRPr="008A3EBF">
        <w:rPr>
          <w:rFonts w:cs="Times New Roman"/>
          <w:sz w:val="22"/>
          <w:lang w:val="en-US"/>
        </w:rPr>
        <w:t>. 107027.</w:t>
      </w:r>
    </w:p>
    <w:p w14:paraId="7A84F1E6" w14:textId="77777777" w:rsidR="008A3EBF" w:rsidRPr="008A3EBF" w:rsidRDefault="008A3EBF" w:rsidP="008A3EBF">
      <w:pPr>
        <w:rPr>
          <w:rFonts w:cs="Times New Roman"/>
          <w:sz w:val="22"/>
          <w:lang w:val="en-US"/>
        </w:rPr>
      </w:pPr>
      <w:r w:rsidRPr="008A3EBF">
        <w:rPr>
          <w:rFonts w:cs="Times New Roman"/>
          <w:sz w:val="22"/>
          <w:lang w:val="en-US"/>
        </w:rPr>
        <w:t xml:space="preserve">7. Kumar A. </w:t>
      </w:r>
      <w:r w:rsidRPr="008A3EBF">
        <w:rPr>
          <w:rFonts w:cs="Times New Roman"/>
          <w:sz w:val="22"/>
        </w:rPr>
        <w:t>и</w:t>
      </w:r>
      <w:r w:rsidRPr="008A3EBF">
        <w:rPr>
          <w:rFonts w:cs="Times New Roman"/>
          <w:sz w:val="22"/>
          <w:lang w:val="en-US"/>
        </w:rPr>
        <w:t xml:space="preserve"> </w:t>
      </w:r>
      <w:proofErr w:type="spellStart"/>
      <w:r w:rsidRPr="008A3EBF">
        <w:rPr>
          <w:rFonts w:cs="Times New Roman"/>
          <w:sz w:val="22"/>
        </w:rPr>
        <w:t>др</w:t>
      </w:r>
      <w:proofErr w:type="spellEnd"/>
      <w:r w:rsidRPr="008A3EBF">
        <w:rPr>
          <w:rFonts w:cs="Times New Roman"/>
          <w:sz w:val="22"/>
          <w:lang w:val="en-US"/>
        </w:rPr>
        <w:t xml:space="preserve">. Improved deep convolution neural network (CNN) for the identification of defects in the centrifugal pump using acoustic images // Appl. </w:t>
      </w:r>
      <w:proofErr w:type="spellStart"/>
      <w:r w:rsidRPr="008A3EBF">
        <w:rPr>
          <w:rFonts w:cs="Times New Roman"/>
          <w:sz w:val="22"/>
          <w:lang w:val="en-US"/>
        </w:rPr>
        <w:t>Acoust</w:t>
      </w:r>
      <w:proofErr w:type="spellEnd"/>
      <w:r w:rsidRPr="008A3EBF">
        <w:rPr>
          <w:rFonts w:cs="Times New Roman"/>
          <w:sz w:val="22"/>
          <w:lang w:val="en-US"/>
        </w:rPr>
        <w:t xml:space="preserve">. 2020. </w:t>
      </w:r>
      <w:r w:rsidRPr="008A3EBF">
        <w:rPr>
          <w:rFonts w:cs="Times New Roman"/>
          <w:sz w:val="22"/>
        </w:rPr>
        <w:t>Т</w:t>
      </w:r>
      <w:r w:rsidRPr="008A3EBF">
        <w:rPr>
          <w:rFonts w:cs="Times New Roman"/>
          <w:sz w:val="22"/>
          <w:lang w:val="en-US"/>
        </w:rPr>
        <w:t xml:space="preserve">. 167. </w:t>
      </w:r>
      <w:r w:rsidRPr="008A3EBF">
        <w:rPr>
          <w:rFonts w:cs="Times New Roman"/>
          <w:sz w:val="22"/>
        </w:rPr>
        <w:t>С</w:t>
      </w:r>
      <w:r w:rsidRPr="008A3EBF">
        <w:rPr>
          <w:rFonts w:cs="Times New Roman"/>
          <w:sz w:val="22"/>
          <w:lang w:val="en-US"/>
        </w:rPr>
        <w:t>. 107399.</w:t>
      </w:r>
    </w:p>
    <w:p w14:paraId="5940FF70" w14:textId="77777777" w:rsidR="008A3EBF" w:rsidRPr="008A3EBF" w:rsidRDefault="008A3EBF" w:rsidP="008A3EBF">
      <w:pPr>
        <w:rPr>
          <w:rFonts w:cs="Times New Roman"/>
          <w:sz w:val="22"/>
          <w:lang w:val="en-US"/>
        </w:rPr>
      </w:pPr>
      <w:r w:rsidRPr="008A3EBF">
        <w:rPr>
          <w:rFonts w:cs="Times New Roman"/>
          <w:sz w:val="22"/>
          <w:lang w:val="en-US"/>
        </w:rPr>
        <w:t xml:space="preserve">8. Li Y. </w:t>
      </w:r>
      <w:r w:rsidRPr="008A3EBF">
        <w:rPr>
          <w:rFonts w:cs="Times New Roman"/>
          <w:sz w:val="22"/>
        </w:rPr>
        <w:t>и</w:t>
      </w:r>
      <w:r w:rsidRPr="008A3EBF">
        <w:rPr>
          <w:rFonts w:cs="Times New Roman"/>
          <w:sz w:val="22"/>
          <w:lang w:val="en-US"/>
        </w:rPr>
        <w:t xml:space="preserve"> </w:t>
      </w:r>
      <w:proofErr w:type="spellStart"/>
      <w:r w:rsidRPr="008A3EBF">
        <w:rPr>
          <w:rFonts w:cs="Times New Roman"/>
          <w:sz w:val="22"/>
        </w:rPr>
        <w:t>др</w:t>
      </w:r>
      <w:proofErr w:type="spellEnd"/>
      <w:r w:rsidRPr="008A3EBF">
        <w:rPr>
          <w:rFonts w:cs="Times New Roman"/>
          <w:sz w:val="22"/>
          <w:lang w:val="en-US"/>
        </w:rPr>
        <w:t>. A novel feature extraction method based on discriminative graph regularized autoencoder for fault diagnosis // IFAC-</w:t>
      </w:r>
      <w:proofErr w:type="spellStart"/>
      <w:r w:rsidRPr="008A3EBF">
        <w:rPr>
          <w:rFonts w:cs="Times New Roman"/>
          <w:sz w:val="22"/>
          <w:lang w:val="en-US"/>
        </w:rPr>
        <w:t>PapersOnLine</w:t>
      </w:r>
      <w:proofErr w:type="spellEnd"/>
      <w:r w:rsidRPr="008A3EBF">
        <w:rPr>
          <w:rFonts w:cs="Times New Roman"/>
          <w:sz w:val="22"/>
          <w:lang w:val="en-US"/>
        </w:rPr>
        <w:t xml:space="preserve">. 2019. </w:t>
      </w:r>
      <w:r w:rsidRPr="008A3EBF">
        <w:rPr>
          <w:rFonts w:cs="Times New Roman"/>
          <w:sz w:val="22"/>
        </w:rPr>
        <w:t>Т</w:t>
      </w:r>
      <w:r w:rsidRPr="008A3EBF">
        <w:rPr>
          <w:rFonts w:cs="Times New Roman"/>
          <w:sz w:val="22"/>
          <w:lang w:val="en-US"/>
        </w:rPr>
        <w:t xml:space="preserve">. 52. № 24. </w:t>
      </w:r>
      <w:r w:rsidRPr="008A3EBF">
        <w:rPr>
          <w:rFonts w:cs="Times New Roman"/>
          <w:sz w:val="22"/>
        </w:rPr>
        <w:t>С</w:t>
      </w:r>
      <w:r w:rsidRPr="008A3EBF">
        <w:rPr>
          <w:rFonts w:cs="Times New Roman"/>
          <w:sz w:val="22"/>
          <w:lang w:val="en-US"/>
        </w:rPr>
        <w:t>. 272–277.</w:t>
      </w:r>
    </w:p>
    <w:p w14:paraId="2D944155" w14:textId="77777777" w:rsidR="008A3EBF" w:rsidRPr="008A3EBF" w:rsidRDefault="008A3EBF" w:rsidP="008A3EBF">
      <w:pPr>
        <w:rPr>
          <w:rFonts w:cs="Times New Roman"/>
          <w:sz w:val="22"/>
          <w:lang w:val="en-US"/>
        </w:rPr>
      </w:pPr>
      <w:r w:rsidRPr="008A3EBF">
        <w:rPr>
          <w:rFonts w:cs="Times New Roman"/>
          <w:sz w:val="22"/>
          <w:lang w:val="en-US"/>
        </w:rPr>
        <w:t xml:space="preserve">9. Liu X. </w:t>
      </w:r>
      <w:r w:rsidRPr="008A3EBF">
        <w:rPr>
          <w:rFonts w:cs="Times New Roman"/>
          <w:sz w:val="22"/>
        </w:rPr>
        <w:t>и</w:t>
      </w:r>
      <w:r w:rsidRPr="008A3EBF">
        <w:rPr>
          <w:rFonts w:cs="Times New Roman"/>
          <w:sz w:val="22"/>
          <w:lang w:val="en-US"/>
        </w:rPr>
        <w:t xml:space="preserve"> </w:t>
      </w:r>
      <w:proofErr w:type="spellStart"/>
      <w:r w:rsidRPr="008A3EBF">
        <w:rPr>
          <w:rFonts w:cs="Times New Roman"/>
          <w:sz w:val="22"/>
        </w:rPr>
        <w:t>др</w:t>
      </w:r>
      <w:proofErr w:type="spellEnd"/>
      <w:r w:rsidRPr="008A3EBF">
        <w:rPr>
          <w:rFonts w:cs="Times New Roman"/>
          <w:sz w:val="22"/>
          <w:lang w:val="en-US"/>
        </w:rPr>
        <w:t xml:space="preserve">. Fault diagnosis of rotating machinery under noisy environment conditions based on a 1-D convolutional autoencoder and 1-D convolutional neural network // Sensors (Switzerland). 2019. </w:t>
      </w:r>
      <w:r w:rsidRPr="008A3EBF">
        <w:rPr>
          <w:rFonts w:cs="Times New Roman"/>
          <w:sz w:val="22"/>
        </w:rPr>
        <w:t>Т</w:t>
      </w:r>
      <w:r w:rsidRPr="008A3EBF">
        <w:rPr>
          <w:rFonts w:cs="Times New Roman"/>
          <w:sz w:val="22"/>
          <w:lang w:val="en-US"/>
        </w:rPr>
        <w:t>. 19. № 4.</w:t>
      </w:r>
    </w:p>
    <w:p w14:paraId="2B9B24F5" w14:textId="77777777" w:rsidR="008A3EBF" w:rsidRPr="008A3EBF" w:rsidRDefault="008A3EBF" w:rsidP="008A3EBF">
      <w:pPr>
        <w:rPr>
          <w:rFonts w:cs="Times New Roman"/>
          <w:sz w:val="22"/>
          <w:lang w:val="en-US"/>
        </w:rPr>
      </w:pPr>
      <w:r w:rsidRPr="008A3EBF">
        <w:rPr>
          <w:rFonts w:cs="Times New Roman"/>
          <w:sz w:val="22"/>
          <w:lang w:val="en-US"/>
        </w:rPr>
        <w:t xml:space="preserve">10. Noori M. </w:t>
      </w:r>
      <w:r w:rsidRPr="008A3EBF">
        <w:rPr>
          <w:rFonts w:cs="Times New Roman"/>
          <w:sz w:val="22"/>
        </w:rPr>
        <w:t>и</w:t>
      </w:r>
      <w:r w:rsidRPr="008A3EBF">
        <w:rPr>
          <w:rFonts w:cs="Times New Roman"/>
          <w:sz w:val="22"/>
          <w:lang w:val="en-US"/>
        </w:rPr>
        <w:t xml:space="preserve"> </w:t>
      </w:r>
      <w:proofErr w:type="spellStart"/>
      <w:r w:rsidRPr="008A3EBF">
        <w:rPr>
          <w:rFonts w:cs="Times New Roman"/>
          <w:sz w:val="22"/>
        </w:rPr>
        <w:t>др</w:t>
      </w:r>
      <w:proofErr w:type="spellEnd"/>
      <w:r w:rsidRPr="008A3EBF">
        <w:rPr>
          <w:rFonts w:cs="Times New Roman"/>
          <w:sz w:val="22"/>
          <w:lang w:val="en-US"/>
        </w:rPr>
        <w:t xml:space="preserve">. Automatic fault detection in seismic data using Gaussian process regression // J. Appl. </w:t>
      </w:r>
      <w:proofErr w:type="spellStart"/>
      <w:r w:rsidRPr="008A3EBF">
        <w:rPr>
          <w:rFonts w:cs="Times New Roman"/>
          <w:sz w:val="22"/>
          <w:lang w:val="en-US"/>
        </w:rPr>
        <w:t>Geophys</w:t>
      </w:r>
      <w:proofErr w:type="spellEnd"/>
      <w:r w:rsidRPr="008A3EBF">
        <w:rPr>
          <w:rFonts w:cs="Times New Roman"/>
          <w:sz w:val="22"/>
          <w:lang w:val="en-US"/>
        </w:rPr>
        <w:t xml:space="preserve">. 2019. </w:t>
      </w:r>
      <w:r w:rsidRPr="008A3EBF">
        <w:rPr>
          <w:rFonts w:cs="Times New Roman"/>
          <w:sz w:val="22"/>
        </w:rPr>
        <w:t>Т</w:t>
      </w:r>
      <w:r w:rsidRPr="008A3EBF">
        <w:rPr>
          <w:rFonts w:cs="Times New Roman"/>
          <w:sz w:val="22"/>
          <w:lang w:val="en-US"/>
        </w:rPr>
        <w:t xml:space="preserve">. 163. </w:t>
      </w:r>
      <w:r w:rsidRPr="008A3EBF">
        <w:rPr>
          <w:rFonts w:cs="Times New Roman"/>
          <w:sz w:val="22"/>
        </w:rPr>
        <w:t>С</w:t>
      </w:r>
      <w:r w:rsidRPr="008A3EBF">
        <w:rPr>
          <w:rFonts w:cs="Times New Roman"/>
          <w:sz w:val="22"/>
          <w:lang w:val="en-US"/>
        </w:rPr>
        <w:t>. 117–131.</w:t>
      </w:r>
    </w:p>
    <w:p w14:paraId="79E5A4FD" w14:textId="77777777" w:rsidR="008A3EBF" w:rsidRPr="008A3EBF" w:rsidRDefault="008A3EBF" w:rsidP="008A3EBF">
      <w:pPr>
        <w:rPr>
          <w:rFonts w:cs="Times New Roman"/>
          <w:sz w:val="22"/>
          <w:lang w:val="en-US"/>
        </w:rPr>
      </w:pPr>
      <w:r w:rsidRPr="008A3EBF">
        <w:rPr>
          <w:rFonts w:cs="Times New Roman"/>
          <w:sz w:val="22"/>
          <w:lang w:val="en-US"/>
        </w:rPr>
        <w:t xml:space="preserve">11. </w:t>
      </w:r>
      <w:proofErr w:type="spellStart"/>
      <w:r w:rsidRPr="008A3EBF">
        <w:rPr>
          <w:rFonts w:cs="Times New Roman"/>
          <w:sz w:val="22"/>
          <w:lang w:val="en-US"/>
        </w:rPr>
        <w:t>Roelofs</w:t>
      </w:r>
      <w:proofErr w:type="spellEnd"/>
      <w:r w:rsidRPr="008A3EBF">
        <w:rPr>
          <w:rFonts w:cs="Times New Roman"/>
          <w:sz w:val="22"/>
          <w:lang w:val="en-US"/>
        </w:rPr>
        <w:t xml:space="preserve"> C. M. A. </w:t>
      </w:r>
      <w:r w:rsidRPr="008A3EBF">
        <w:rPr>
          <w:rFonts w:cs="Times New Roman"/>
          <w:sz w:val="22"/>
        </w:rPr>
        <w:t>и</w:t>
      </w:r>
      <w:r w:rsidRPr="008A3EBF">
        <w:rPr>
          <w:rFonts w:cs="Times New Roman"/>
          <w:sz w:val="22"/>
          <w:lang w:val="en-US"/>
        </w:rPr>
        <w:t xml:space="preserve"> </w:t>
      </w:r>
      <w:proofErr w:type="spellStart"/>
      <w:r w:rsidRPr="008A3EBF">
        <w:rPr>
          <w:rFonts w:cs="Times New Roman"/>
          <w:sz w:val="22"/>
        </w:rPr>
        <w:t>др</w:t>
      </w:r>
      <w:proofErr w:type="spellEnd"/>
      <w:r w:rsidRPr="008A3EBF">
        <w:rPr>
          <w:rFonts w:cs="Times New Roman"/>
          <w:sz w:val="22"/>
          <w:lang w:val="en-US"/>
        </w:rPr>
        <w:t xml:space="preserve">. Autoencoder-based anomaly root cause analysis for wind turbines // Energy AI. 2021. </w:t>
      </w:r>
      <w:r w:rsidRPr="008A3EBF">
        <w:rPr>
          <w:rFonts w:cs="Times New Roman"/>
          <w:sz w:val="22"/>
        </w:rPr>
        <w:t>Т</w:t>
      </w:r>
      <w:r w:rsidRPr="008A3EBF">
        <w:rPr>
          <w:rFonts w:cs="Times New Roman"/>
          <w:sz w:val="22"/>
          <w:lang w:val="en-US"/>
        </w:rPr>
        <w:t xml:space="preserve">. 4. </w:t>
      </w:r>
      <w:r w:rsidRPr="008A3EBF">
        <w:rPr>
          <w:rFonts w:cs="Times New Roman"/>
          <w:sz w:val="22"/>
        </w:rPr>
        <w:t>С</w:t>
      </w:r>
      <w:r w:rsidRPr="008A3EBF">
        <w:rPr>
          <w:rFonts w:cs="Times New Roman"/>
          <w:sz w:val="22"/>
          <w:lang w:val="en-US"/>
        </w:rPr>
        <w:t>. 100065.</w:t>
      </w:r>
    </w:p>
    <w:p w14:paraId="79F783E1" w14:textId="77777777" w:rsidR="008A3EBF" w:rsidRPr="008A3EBF" w:rsidRDefault="008A3EBF" w:rsidP="008A3EBF">
      <w:pPr>
        <w:rPr>
          <w:rFonts w:cs="Times New Roman"/>
          <w:sz w:val="22"/>
          <w:lang w:val="en-US"/>
        </w:rPr>
      </w:pPr>
      <w:r w:rsidRPr="008A3EBF">
        <w:rPr>
          <w:rFonts w:cs="Times New Roman"/>
          <w:sz w:val="22"/>
          <w:lang w:val="en-US"/>
        </w:rPr>
        <w:t xml:space="preserve">12. Tsai D. M., Jen P. H. Autoencoder-based anomaly detection for surface defect inspection // Adv. Eng. Informatics. 2021. </w:t>
      </w:r>
      <w:r w:rsidRPr="008A3EBF">
        <w:rPr>
          <w:rFonts w:cs="Times New Roman"/>
          <w:sz w:val="22"/>
        </w:rPr>
        <w:t>Т</w:t>
      </w:r>
      <w:r w:rsidRPr="008A3EBF">
        <w:rPr>
          <w:rFonts w:cs="Times New Roman"/>
          <w:sz w:val="22"/>
          <w:lang w:val="en-US"/>
        </w:rPr>
        <w:t xml:space="preserve">. 48. </w:t>
      </w:r>
      <w:r w:rsidRPr="008A3EBF">
        <w:rPr>
          <w:rFonts w:cs="Times New Roman"/>
          <w:sz w:val="22"/>
        </w:rPr>
        <w:t>С</w:t>
      </w:r>
      <w:r w:rsidRPr="008A3EBF">
        <w:rPr>
          <w:rFonts w:cs="Times New Roman"/>
          <w:sz w:val="22"/>
          <w:lang w:val="en-US"/>
        </w:rPr>
        <w:t>. 101272.</w:t>
      </w:r>
    </w:p>
    <w:p w14:paraId="278B4640" w14:textId="77777777" w:rsidR="008A3EBF" w:rsidRPr="008A3EBF" w:rsidRDefault="008A3EBF" w:rsidP="008A3EBF">
      <w:pPr>
        <w:rPr>
          <w:rFonts w:cs="Times New Roman"/>
          <w:sz w:val="22"/>
          <w:lang w:val="en-US"/>
        </w:rPr>
      </w:pPr>
      <w:r w:rsidRPr="008A3EBF">
        <w:rPr>
          <w:rFonts w:cs="Times New Roman"/>
          <w:sz w:val="22"/>
          <w:lang w:val="en-US"/>
        </w:rPr>
        <w:t xml:space="preserve">13. Wang X., Mao D., Li X. Bearing fault diagnosis based on vibro-acoustic data fusion and 1D-CNN network // Meas. J. Int. Meas. Confed. 2021. </w:t>
      </w:r>
      <w:r w:rsidRPr="008A3EBF">
        <w:rPr>
          <w:rFonts w:cs="Times New Roman"/>
          <w:sz w:val="22"/>
        </w:rPr>
        <w:t>Т</w:t>
      </w:r>
      <w:r w:rsidRPr="008A3EBF">
        <w:rPr>
          <w:rFonts w:cs="Times New Roman"/>
          <w:sz w:val="22"/>
          <w:lang w:val="en-US"/>
        </w:rPr>
        <w:t xml:space="preserve">. 173. </w:t>
      </w:r>
      <w:r w:rsidRPr="008A3EBF">
        <w:rPr>
          <w:rFonts w:cs="Times New Roman"/>
          <w:sz w:val="22"/>
        </w:rPr>
        <w:t>С</w:t>
      </w:r>
      <w:r w:rsidRPr="008A3EBF">
        <w:rPr>
          <w:rFonts w:cs="Times New Roman"/>
          <w:sz w:val="22"/>
          <w:lang w:val="en-US"/>
        </w:rPr>
        <w:t>. 108518.</w:t>
      </w:r>
    </w:p>
    <w:p w14:paraId="2512D44D" w14:textId="77777777" w:rsidR="008A3EBF" w:rsidRPr="008A3EBF" w:rsidRDefault="008A3EBF" w:rsidP="008A3EBF">
      <w:pPr>
        <w:rPr>
          <w:rFonts w:cs="Times New Roman"/>
          <w:sz w:val="22"/>
        </w:rPr>
      </w:pPr>
      <w:r w:rsidRPr="008A3EBF">
        <w:rPr>
          <w:rFonts w:cs="Times New Roman"/>
          <w:sz w:val="22"/>
          <w:lang w:val="en-US"/>
        </w:rPr>
        <w:t xml:space="preserve">14. Yang Z. </w:t>
      </w:r>
      <w:r w:rsidRPr="008A3EBF">
        <w:rPr>
          <w:rFonts w:cs="Times New Roman"/>
          <w:sz w:val="22"/>
        </w:rPr>
        <w:t>и</w:t>
      </w:r>
      <w:r w:rsidRPr="008A3EBF">
        <w:rPr>
          <w:rFonts w:cs="Times New Roman"/>
          <w:sz w:val="22"/>
          <w:lang w:val="en-US"/>
        </w:rPr>
        <w:t xml:space="preserve"> </w:t>
      </w:r>
      <w:proofErr w:type="spellStart"/>
      <w:r w:rsidRPr="008A3EBF">
        <w:rPr>
          <w:rFonts w:cs="Times New Roman"/>
          <w:sz w:val="22"/>
        </w:rPr>
        <w:t>др</w:t>
      </w:r>
      <w:proofErr w:type="spellEnd"/>
      <w:r w:rsidRPr="008A3EBF">
        <w:rPr>
          <w:rFonts w:cs="Times New Roman"/>
          <w:sz w:val="22"/>
          <w:lang w:val="en-US"/>
        </w:rPr>
        <w:t xml:space="preserve">. Fault diagnosis of mine asynchronous motor based on MEEMD energy entropy and ANN // </w:t>
      </w:r>
      <w:proofErr w:type="spellStart"/>
      <w:r w:rsidRPr="008A3EBF">
        <w:rPr>
          <w:rFonts w:cs="Times New Roman"/>
          <w:sz w:val="22"/>
          <w:lang w:val="en-US"/>
        </w:rPr>
        <w:t>Comput</w:t>
      </w:r>
      <w:proofErr w:type="spellEnd"/>
      <w:r w:rsidRPr="008A3EBF">
        <w:rPr>
          <w:rFonts w:cs="Times New Roman"/>
          <w:sz w:val="22"/>
          <w:lang w:val="en-US"/>
        </w:rPr>
        <w:t xml:space="preserve">. </w:t>
      </w:r>
      <w:proofErr w:type="spellStart"/>
      <w:r w:rsidRPr="008A3EBF">
        <w:rPr>
          <w:rFonts w:cs="Times New Roman"/>
          <w:sz w:val="22"/>
        </w:rPr>
        <w:t>Electr</w:t>
      </w:r>
      <w:proofErr w:type="spellEnd"/>
      <w:r w:rsidRPr="008A3EBF">
        <w:rPr>
          <w:rFonts w:cs="Times New Roman"/>
          <w:sz w:val="22"/>
        </w:rPr>
        <w:t xml:space="preserve">. </w:t>
      </w:r>
      <w:proofErr w:type="spellStart"/>
      <w:r w:rsidRPr="008A3EBF">
        <w:rPr>
          <w:rFonts w:cs="Times New Roman"/>
          <w:sz w:val="22"/>
        </w:rPr>
        <w:t>Eng</w:t>
      </w:r>
      <w:proofErr w:type="spellEnd"/>
      <w:r w:rsidRPr="008A3EBF">
        <w:rPr>
          <w:rFonts w:cs="Times New Roman"/>
          <w:sz w:val="22"/>
        </w:rPr>
        <w:t>. 2021. Т. 92. С. 107070.</w:t>
      </w:r>
    </w:p>
    <w:p w14:paraId="71E3A458" w14:textId="55D84F3E" w:rsidR="00197484" w:rsidRPr="008A3EBF" w:rsidRDefault="008A3EBF" w:rsidP="008A3EBF">
      <w:pPr>
        <w:rPr>
          <w:rFonts w:cs="Times New Roman"/>
          <w:sz w:val="22"/>
        </w:rPr>
      </w:pPr>
      <w:r w:rsidRPr="008A3EBF">
        <w:rPr>
          <w:rFonts w:cs="Times New Roman"/>
          <w:sz w:val="22"/>
          <w:lang w:val="en-US"/>
        </w:rPr>
        <w:t xml:space="preserve">15. Yu Q., Kavitha M., Kurita T. Autoencoder framework based on orthogonal projection constraints improves anomalies detection // Neurocomputing. </w:t>
      </w:r>
      <w:r w:rsidRPr="008A3EBF">
        <w:rPr>
          <w:rFonts w:cs="Times New Roman"/>
          <w:sz w:val="22"/>
        </w:rPr>
        <w:t>2021. Т. 450. С. 372–388.</w:t>
      </w:r>
    </w:p>
    <w:p w14:paraId="6664D257" w14:textId="77777777" w:rsidR="008A3EBF" w:rsidRDefault="008A3EBF" w:rsidP="008A3EBF">
      <w:pPr>
        <w:rPr>
          <w:rFonts w:cs="Times New Roman"/>
        </w:rPr>
      </w:pPr>
    </w:p>
    <w:p w14:paraId="4524C8D1" w14:textId="5FBF0C2C" w:rsidR="00197484" w:rsidRPr="00C34654" w:rsidRDefault="00684617" w:rsidP="00197484">
      <w:pPr>
        <w:rPr>
          <w:rFonts w:cs="Times New Roman"/>
          <w:sz w:val="22"/>
        </w:rPr>
      </w:pPr>
      <w:r w:rsidRPr="00C34654">
        <w:rPr>
          <w:rFonts w:cs="Times New Roman"/>
          <w:b/>
          <w:sz w:val="22"/>
        </w:rPr>
        <w:t>Стебаков</w:t>
      </w:r>
      <w:r w:rsidR="00197484" w:rsidRPr="00C34654">
        <w:rPr>
          <w:rFonts w:cs="Times New Roman"/>
          <w:b/>
          <w:sz w:val="22"/>
        </w:rPr>
        <w:t xml:space="preserve"> </w:t>
      </w:r>
      <w:r w:rsidRPr="00C34654">
        <w:rPr>
          <w:rFonts w:cs="Times New Roman"/>
          <w:b/>
          <w:sz w:val="22"/>
        </w:rPr>
        <w:t>Иван</w:t>
      </w:r>
      <w:r w:rsidR="00197484" w:rsidRPr="00C34654">
        <w:rPr>
          <w:rFonts w:cs="Times New Roman"/>
          <w:b/>
          <w:sz w:val="22"/>
        </w:rPr>
        <w:t xml:space="preserve"> </w:t>
      </w:r>
      <w:r w:rsidRPr="00C34654">
        <w:rPr>
          <w:rFonts w:cs="Times New Roman"/>
          <w:b/>
          <w:sz w:val="22"/>
        </w:rPr>
        <w:t>Николаевич</w:t>
      </w:r>
      <w:r w:rsidR="00197484" w:rsidRPr="00C34654">
        <w:rPr>
          <w:rFonts w:cs="Times New Roman"/>
          <w:sz w:val="22"/>
        </w:rPr>
        <w:t xml:space="preserve">, </w:t>
      </w:r>
      <w:r w:rsidR="00141FBD" w:rsidRPr="00C34654">
        <w:rPr>
          <w:rFonts w:cs="Times New Roman"/>
          <w:sz w:val="22"/>
        </w:rPr>
        <w:t>аспирант</w:t>
      </w:r>
      <w:r w:rsidR="00B93CC5" w:rsidRPr="00C34654">
        <w:rPr>
          <w:rFonts w:cs="Times New Roman"/>
          <w:sz w:val="22"/>
        </w:rPr>
        <w:t xml:space="preserve"> ОГУ имени И.С. Тургенева</w:t>
      </w:r>
      <w:r w:rsidR="008B4A34" w:rsidRPr="00C34654">
        <w:rPr>
          <w:rFonts w:cs="Times New Roman"/>
          <w:sz w:val="22"/>
        </w:rPr>
        <w:t xml:space="preserve">, </w:t>
      </w:r>
      <w:r w:rsidR="008B4A34" w:rsidRPr="00C34654">
        <w:rPr>
          <w:rFonts w:cs="Times New Roman"/>
          <w:sz w:val="22"/>
          <w:lang w:val="en-US"/>
        </w:rPr>
        <w:t>e</w:t>
      </w:r>
      <w:r w:rsidR="008B4A34" w:rsidRPr="00C34654">
        <w:rPr>
          <w:rFonts w:cs="Times New Roman"/>
          <w:sz w:val="22"/>
        </w:rPr>
        <w:t>-</w:t>
      </w:r>
      <w:r w:rsidR="008B4A34" w:rsidRPr="00C34654">
        <w:rPr>
          <w:rFonts w:cs="Times New Roman"/>
          <w:sz w:val="22"/>
          <w:lang w:val="en-US"/>
        </w:rPr>
        <w:t>mail</w:t>
      </w:r>
      <w:r w:rsidR="008B4A34" w:rsidRPr="00C34654">
        <w:rPr>
          <w:rFonts w:cs="Times New Roman"/>
          <w:sz w:val="22"/>
        </w:rPr>
        <w:t xml:space="preserve">: </w:t>
      </w:r>
      <w:proofErr w:type="spellStart"/>
      <w:r w:rsidR="001A549C" w:rsidRPr="00C34654">
        <w:rPr>
          <w:rFonts w:cs="Times New Roman"/>
          <w:sz w:val="22"/>
          <w:lang w:val="en-US"/>
        </w:rPr>
        <w:t>chester</w:t>
      </w:r>
      <w:proofErr w:type="spellEnd"/>
      <w:r w:rsidR="001A549C" w:rsidRPr="00C34654">
        <w:rPr>
          <w:rFonts w:cs="Times New Roman"/>
          <w:sz w:val="22"/>
        </w:rPr>
        <w:t>50796</w:t>
      </w:r>
      <w:r w:rsidR="008B4A34" w:rsidRPr="00C34654">
        <w:rPr>
          <w:rFonts w:cs="Times New Roman"/>
          <w:sz w:val="22"/>
        </w:rPr>
        <w:t>@</w:t>
      </w:r>
      <w:proofErr w:type="spellStart"/>
      <w:r w:rsidR="008B4A34" w:rsidRPr="00C34654">
        <w:rPr>
          <w:rFonts w:cs="Times New Roman"/>
          <w:sz w:val="22"/>
          <w:lang w:val="en-US"/>
        </w:rPr>
        <w:t>yandex</w:t>
      </w:r>
      <w:proofErr w:type="spellEnd"/>
      <w:r w:rsidR="008B4A34" w:rsidRPr="00C34654">
        <w:rPr>
          <w:rFonts w:cs="Times New Roman"/>
          <w:sz w:val="22"/>
        </w:rPr>
        <w:t>.</w:t>
      </w:r>
      <w:proofErr w:type="spellStart"/>
      <w:r w:rsidR="008B4A34" w:rsidRPr="00C34654">
        <w:rPr>
          <w:rFonts w:cs="Times New Roman"/>
          <w:sz w:val="22"/>
          <w:lang w:val="en-US"/>
        </w:rPr>
        <w:t>ru</w:t>
      </w:r>
      <w:proofErr w:type="spellEnd"/>
      <w:r w:rsidR="008B4A34" w:rsidRPr="00C34654">
        <w:rPr>
          <w:rFonts w:cs="Times New Roman"/>
          <w:sz w:val="22"/>
        </w:rPr>
        <w:t xml:space="preserve">, </w:t>
      </w:r>
      <w:r w:rsidR="00AF45C4" w:rsidRPr="00C34654">
        <w:rPr>
          <w:rFonts w:cs="Times New Roman"/>
          <w:sz w:val="22"/>
        </w:rPr>
        <w:t>тел.: +7</w:t>
      </w:r>
      <w:r w:rsidRPr="00C34654">
        <w:rPr>
          <w:rFonts w:cs="Times New Roman"/>
          <w:sz w:val="22"/>
        </w:rPr>
        <w:t>9536180866</w:t>
      </w:r>
    </w:p>
    <w:p w14:paraId="2F38D5B7" w14:textId="02FDB5BC" w:rsidR="0028008C" w:rsidRPr="00C34654" w:rsidRDefault="00141FBD" w:rsidP="00197484">
      <w:pPr>
        <w:rPr>
          <w:rFonts w:cs="Times New Roman"/>
          <w:sz w:val="22"/>
        </w:rPr>
      </w:pPr>
      <w:proofErr w:type="spellStart"/>
      <w:r w:rsidRPr="00C34654">
        <w:rPr>
          <w:rFonts w:cs="Times New Roman"/>
          <w:b/>
          <w:sz w:val="22"/>
        </w:rPr>
        <w:t>Корнаев</w:t>
      </w:r>
      <w:proofErr w:type="spellEnd"/>
      <w:r w:rsidRPr="00C34654">
        <w:rPr>
          <w:rFonts w:cs="Times New Roman"/>
          <w:b/>
          <w:sz w:val="22"/>
        </w:rPr>
        <w:t xml:space="preserve"> Алексей Валерьевич</w:t>
      </w:r>
      <w:r w:rsidR="0028008C" w:rsidRPr="00C34654">
        <w:rPr>
          <w:rFonts w:cs="Times New Roman"/>
          <w:sz w:val="22"/>
        </w:rPr>
        <w:t xml:space="preserve">, </w:t>
      </w:r>
      <w:r w:rsidRPr="00C34654">
        <w:rPr>
          <w:rFonts w:cs="Times New Roman"/>
          <w:sz w:val="22"/>
        </w:rPr>
        <w:t xml:space="preserve">доктор техн. наук., профессор </w:t>
      </w:r>
      <w:r w:rsidR="00445865" w:rsidRPr="00C34654">
        <w:rPr>
          <w:rFonts w:cs="Times New Roman"/>
          <w:sz w:val="22"/>
        </w:rPr>
        <w:t>кафедры мехатроники, механики и робототехники ОГУ имени И.С. Тургенева, е-</w:t>
      </w:r>
      <w:proofErr w:type="spellStart"/>
      <w:r w:rsidR="00445865" w:rsidRPr="00C34654">
        <w:rPr>
          <w:rFonts w:cs="Times New Roman"/>
          <w:sz w:val="22"/>
        </w:rPr>
        <w:t>mail</w:t>
      </w:r>
      <w:proofErr w:type="spellEnd"/>
      <w:r w:rsidR="00445865" w:rsidRPr="00C34654">
        <w:rPr>
          <w:rFonts w:cs="Times New Roman"/>
          <w:sz w:val="22"/>
        </w:rPr>
        <w:t xml:space="preserve">: </w:t>
      </w:r>
      <w:proofErr w:type="spellStart"/>
      <w:r w:rsidRPr="00C34654">
        <w:rPr>
          <w:rStyle w:val="a9"/>
          <w:bCs/>
          <w:sz w:val="22"/>
          <w:lang w:val="en-US" w:eastAsia="ru-RU"/>
        </w:rPr>
        <w:t>rusakor</w:t>
      </w:r>
      <w:proofErr w:type="spellEnd"/>
      <w:r w:rsidRPr="00C34654">
        <w:rPr>
          <w:rStyle w:val="a9"/>
          <w:bCs/>
          <w:sz w:val="22"/>
          <w:lang w:eastAsia="ru-RU"/>
        </w:rPr>
        <w:t>@</w:t>
      </w:r>
      <w:r w:rsidRPr="00C34654">
        <w:rPr>
          <w:rStyle w:val="a9"/>
          <w:bCs/>
          <w:sz w:val="22"/>
          <w:lang w:val="en-US" w:eastAsia="ru-RU"/>
        </w:rPr>
        <w:t>inbox</w:t>
      </w:r>
      <w:r w:rsidRPr="00C34654">
        <w:rPr>
          <w:rStyle w:val="a9"/>
          <w:bCs/>
          <w:sz w:val="22"/>
          <w:lang w:eastAsia="ru-RU"/>
        </w:rPr>
        <w:t>.</w:t>
      </w:r>
      <w:proofErr w:type="spellStart"/>
      <w:r w:rsidRPr="00C34654">
        <w:rPr>
          <w:rStyle w:val="a9"/>
          <w:bCs/>
          <w:sz w:val="22"/>
          <w:lang w:val="en-US" w:eastAsia="ru-RU"/>
        </w:rPr>
        <w:t>ru</w:t>
      </w:r>
      <w:proofErr w:type="spellEnd"/>
      <w:r w:rsidR="00445865" w:rsidRPr="00C34654">
        <w:rPr>
          <w:rFonts w:cs="Times New Roman"/>
          <w:sz w:val="22"/>
        </w:rPr>
        <w:t>, тел. +</w:t>
      </w:r>
      <w:r w:rsidRPr="00C34654">
        <w:rPr>
          <w:rFonts w:cs="Times New Roman"/>
          <w:sz w:val="22"/>
        </w:rPr>
        <w:t>79534781591</w:t>
      </w:r>
    </w:p>
    <w:p w14:paraId="326B9483" w14:textId="265E194F" w:rsidR="00821796" w:rsidRPr="00C34654" w:rsidRDefault="00141FBD" w:rsidP="00197484">
      <w:pPr>
        <w:rPr>
          <w:rFonts w:cs="Times New Roman"/>
          <w:sz w:val="22"/>
          <w:lang w:val="en-US"/>
        </w:rPr>
      </w:pPr>
      <w:proofErr w:type="spellStart"/>
      <w:r w:rsidRPr="00C34654">
        <w:rPr>
          <w:rFonts w:cs="Times New Roman"/>
          <w:b/>
          <w:sz w:val="22"/>
        </w:rPr>
        <w:t>Корнаева</w:t>
      </w:r>
      <w:proofErr w:type="spellEnd"/>
      <w:r w:rsidRPr="00C34654">
        <w:rPr>
          <w:rFonts w:cs="Times New Roman"/>
          <w:b/>
          <w:sz w:val="22"/>
        </w:rPr>
        <w:t xml:space="preserve"> Елена Петровна</w:t>
      </w:r>
      <w:r w:rsidR="00821796" w:rsidRPr="00C34654">
        <w:rPr>
          <w:rFonts w:cs="Times New Roman"/>
          <w:sz w:val="22"/>
        </w:rPr>
        <w:t xml:space="preserve">, </w:t>
      </w:r>
      <w:r w:rsidRPr="00C34654">
        <w:rPr>
          <w:rFonts w:cs="Times New Roman"/>
          <w:sz w:val="22"/>
        </w:rPr>
        <w:t xml:space="preserve">канд. физ. мат. наук., доцент </w:t>
      </w:r>
      <w:r w:rsidR="00821796" w:rsidRPr="00C34654">
        <w:rPr>
          <w:rFonts w:cs="Times New Roman"/>
          <w:sz w:val="22"/>
        </w:rPr>
        <w:t xml:space="preserve">кафедры </w:t>
      </w:r>
      <w:r w:rsidRPr="00C34654">
        <w:rPr>
          <w:rFonts w:cs="Times New Roman"/>
          <w:sz w:val="22"/>
        </w:rPr>
        <w:t>информационных систем и цифровых технологий</w:t>
      </w:r>
      <w:r w:rsidR="00821796" w:rsidRPr="00C34654">
        <w:rPr>
          <w:rFonts w:cs="Times New Roman"/>
          <w:sz w:val="22"/>
        </w:rPr>
        <w:t xml:space="preserve"> ОГУ имени И.С. Тургенева, е-</w:t>
      </w:r>
      <w:proofErr w:type="spellStart"/>
      <w:r w:rsidR="00821796" w:rsidRPr="00C34654">
        <w:rPr>
          <w:rFonts w:cs="Times New Roman"/>
          <w:sz w:val="22"/>
        </w:rPr>
        <w:t>mail</w:t>
      </w:r>
      <w:proofErr w:type="spellEnd"/>
      <w:r w:rsidR="00821796" w:rsidRPr="00C34654">
        <w:rPr>
          <w:rFonts w:cs="Times New Roman"/>
          <w:sz w:val="22"/>
        </w:rPr>
        <w:t xml:space="preserve">: </w:t>
      </w:r>
      <w:r w:rsidRPr="00C34654">
        <w:rPr>
          <w:rFonts w:cs="Times New Roman"/>
          <w:sz w:val="22"/>
        </w:rPr>
        <w:t>lenoks_box@inbox.ru</w:t>
      </w:r>
      <w:r w:rsidR="00821796" w:rsidRPr="00C34654">
        <w:rPr>
          <w:rFonts w:cs="Times New Roman"/>
          <w:sz w:val="22"/>
        </w:rPr>
        <w:t xml:space="preserve">, тел. </w:t>
      </w:r>
      <w:r w:rsidR="00821796" w:rsidRPr="00C34654">
        <w:rPr>
          <w:rFonts w:cs="Times New Roman"/>
          <w:sz w:val="22"/>
          <w:lang w:val="en-US"/>
        </w:rPr>
        <w:t>+7</w:t>
      </w:r>
      <w:r w:rsidRPr="00C34654">
        <w:rPr>
          <w:rFonts w:cs="Times New Roman"/>
          <w:sz w:val="22"/>
          <w:lang w:val="en-US"/>
        </w:rPr>
        <w:t>9538173050</w:t>
      </w:r>
    </w:p>
    <w:tbl>
      <w:tblPr>
        <w:tblStyle w:val="a6"/>
        <w:tblW w:w="0" w:type="auto"/>
        <w:tblLook w:val="04A0" w:firstRow="1" w:lastRow="0" w:firstColumn="1" w:lastColumn="0" w:noHBand="0" w:noVBand="1"/>
      </w:tblPr>
      <w:tblGrid>
        <w:gridCol w:w="9854"/>
      </w:tblGrid>
      <w:tr w:rsidR="00C34654" w14:paraId="5F43E233" w14:textId="77777777" w:rsidTr="00C34654">
        <w:tc>
          <w:tcPr>
            <w:tcW w:w="9854" w:type="dxa"/>
            <w:tcBorders>
              <w:top w:val="nil"/>
              <w:left w:val="nil"/>
              <w:right w:val="nil"/>
            </w:tcBorders>
          </w:tcPr>
          <w:p w14:paraId="4E84FF53" w14:textId="77777777" w:rsidR="00C34654" w:rsidRPr="00C34654" w:rsidRDefault="00C34654" w:rsidP="00197484">
            <w:pPr>
              <w:ind w:firstLine="0"/>
              <w:rPr>
                <w:rFonts w:cs="Times New Roman"/>
                <w:sz w:val="24"/>
                <w:szCs w:val="24"/>
                <w:lang w:val="en-US"/>
              </w:rPr>
            </w:pPr>
          </w:p>
        </w:tc>
      </w:tr>
    </w:tbl>
    <w:p w14:paraId="46C7FFE2" w14:textId="083A9ACB" w:rsidR="00C34654" w:rsidRPr="00C34654" w:rsidRDefault="00C34654" w:rsidP="00C34654">
      <w:pPr>
        <w:ind w:firstLine="0"/>
        <w:rPr>
          <w:lang w:val="en-US"/>
        </w:rPr>
      </w:pPr>
      <w:r>
        <w:rPr>
          <w:lang w:val="en-US"/>
        </w:rPr>
        <w:t xml:space="preserve">UDC </w:t>
      </w:r>
      <w:r w:rsidRPr="00C34654">
        <w:rPr>
          <w:lang w:val="en-US"/>
        </w:rPr>
        <w:t>519.688, 62-79</w:t>
      </w:r>
    </w:p>
    <w:p w14:paraId="3806A3B3" w14:textId="5B73C7A3" w:rsidR="008B4A34" w:rsidRPr="00C34654" w:rsidRDefault="009728DF" w:rsidP="00C34654">
      <w:pPr>
        <w:ind w:firstLine="0"/>
        <w:jc w:val="center"/>
        <w:rPr>
          <w:b/>
          <w:bCs/>
          <w:lang w:val="en-US"/>
        </w:rPr>
      </w:pPr>
      <w:r w:rsidRPr="00C34654">
        <w:rPr>
          <w:b/>
          <w:bCs/>
          <w:lang w:val="en-US"/>
        </w:rPr>
        <w:t>INTELLIGENT DIAGNOSTICS OF ROTARY SYSTEMS FAILURES</w:t>
      </w:r>
    </w:p>
    <w:p w14:paraId="71C2ED4E" w14:textId="77777777" w:rsidR="008B4A34" w:rsidRPr="009728DF" w:rsidRDefault="008B4A34" w:rsidP="008B4A34">
      <w:pPr>
        <w:jc w:val="center"/>
        <w:rPr>
          <w:rFonts w:cs="Times New Roman"/>
          <w:b/>
          <w:szCs w:val="24"/>
          <w:lang w:val="en-US"/>
        </w:rPr>
      </w:pPr>
    </w:p>
    <w:p w14:paraId="5E16BD06" w14:textId="7B3C10EE" w:rsidR="008B4A34" w:rsidRPr="00F85D35" w:rsidRDefault="00625043" w:rsidP="008B4A34">
      <w:pPr>
        <w:jc w:val="right"/>
        <w:rPr>
          <w:rFonts w:cs="Times New Roman"/>
          <w:b/>
          <w:i/>
          <w:szCs w:val="24"/>
          <w:lang w:val="en-US"/>
        </w:rPr>
      </w:pPr>
      <w:proofErr w:type="spellStart"/>
      <w:r>
        <w:rPr>
          <w:rFonts w:cs="Times New Roman"/>
          <w:b/>
          <w:i/>
          <w:szCs w:val="24"/>
          <w:lang w:val="en-US"/>
        </w:rPr>
        <w:t>Stebakov</w:t>
      </w:r>
      <w:proofErr w:type="spellEnd"/>
      <w:r w:rsidRPr="00F85D35">
        <w:rPr>
          <w:rFonts w:cs="Times New Roman"/>
          <w:b/>
          <w:i/>
          <w:szCs w:val="24"/>
          <w:lang w:val="en-US"/>
        </w:rPr>
        <w:t xml:space="preserve"> </w:t>
      </w:r>
      <w:r>
        <w:rPr>
          <w:rFonts w:cs="Times New Roman"/>
          <w:b/>
          <w:i/>
          <w:szCs w:val="24"/>
          <w:lang w:val="en-US"/>
        </w:rPr>
        <w:t>I</w:t>
      </w:r>
      <w:r w:rsidR="004D0679" w:rsidRPr="00F85D35">
        <w:rPr>
          <w:rFonts w:cs="Times New Roman"/>
          <w:b/>
          <w:i/>
          <w:szCs w:val="24"/>
          <w:lang w:val="en-US"/>
        </w:rPr>
        <w:t>.</w:t>
      </w:r>
      <w:r>
        <w:rPr>
          <w:rFonts w:cs="Times New Roman"/>
          <w:b/>
          <w:i/>
          <w:szCs w:val="24"/>
          <w:lang w:val="en-US"/>
        </w:rPr>
        <w:t>N</w:t>
      </w:r>
      <w:r w:rsidR="004D0679" w:rsidRPr="00F85D35">
        <w:rPr>
          <w:rFonts w:cs="Times New Roman"/>
          <w:b/>
          <w:i/>
          <w:szCs w:val="24"/>
          <w:lang w:val="en-US"/>
        </w:rPr>
        <w:t>.</w:t>
      </w:r>
      <w:r w:rsidR="0028008C" w:rsidRPr="00F85D35">
        <w:rPr>
          <w:rFonts w:cs="Times New Roman"/>
          <w:b/>
          <w:i/>
          <w:szCs w:val="24"/>
          <w:lang w:val="en-US"/>
        </w:rPr>
        <w:t xml:space="preserve">, </w:t>
      </w:r>
      <w:proofErr w:type="spellStart"/>
      <w:r w:rsidR="00141FBD">
        <w:rPr>
          <w:rFonts w:cs="Times New Roman"/>
          <w:b/>
          <w:i/>
          <w:szCs w:val="24"/>
          <w:lang w:val="en-US"/>
        </w:rPr>
        <w:t>Kornaev</w:t>
      </w:r>
      <w:proofErr w:type="spellEnd"/>
      <w:r w:rsidR="00141FBD" w:rsidRPr="00F85D35">
        <w:rPr>
          <w:rFonts w:cs="Times New Roman"/>
          <w:b/>
          <w:i/>
          <w:szCs w:val="24"/>
          <w:lang w:val="en-US"/>
        </w:rPr>
        <w:t xml:space="preserve"> </w:t>
      </w:r>
      <w:r w:rsidR="00141FBD">
        <w:rPr>
          <w:rFonts w:cs="Times New Roman"/>
          <w:b/>
          <w:i/>
          <w:szCs w:val="24"/>
          <w:lang w:val="en-US"/>
        </w:rPr>
        <w:t>A</w:t>
      </w:r>
      <w:r w:rsidR="00141FBD" w:rsidRPr="00F85D35">
        <w:rPr>
          <w:rFonts w:cs="Times New Roman"/>
          <w:b/>
          <w:i/>
          <w:szCs w:val="24"/>
          <w:lang w:val="en-US"/>
        </w:rPr>
        <w:t>.</w:t>
      </w:r>
      <w:r w:rsidR="00141FBD">
        <w:rPr>
          <w:rFonts w:cs="Times New Roman"/>
          <w:b/>
          <w:i/>
          <w:szCs w:val="24"/>
          <w:lang w:val="en-US"/>
        </w:rPr>
        <w:t>V</w:t>
      </w:r>
      <w:r w:rsidR="00141FBD" w:rsidRPr="00F85D35">
        <w:rPr>
          <w:rFonts w:cs="Times New Roman"/>
          <w:b/>
          <w:i/>
          <w:szCs w:val="24"/>
          <w:lang w:val="en-US"/>
        </w:rPr>
        <w:t>.,</w:t>
      </w:r>
      <w:r w:rsidR="0028008C" w:rsidRPr="00F85D35">
        <w:rPr>
          <w:rFonts w:cs="Times New Roman"/>
          <w:b/>
          <w:i/>
          <w:szCs w:val="24"/>
          <w:lang w:val="en-US"/>
        </w:rPr>
        <w:t xml:space="preserve"> </w:t>
      </w:r>
      <w:proofErr w:type="spellStart"/>
      <w:r w:rsidR="00141FBD">
        <w:rPr>
          <w:rFonts w:cs="Times New Roman"/>
          <w:b/>
          <w:i/>
          <w:szCs w:val="24"/>
          <w:lang w:val="en-US"/>
        </w:rPr>
        <w:t>Kornaeva</w:t>
      </w:r>
      <w:proofErr w:type="spellEnd"/>
      <w:r w:rsidR="00141FBD" w:rsidRPr="00F85D35">
        <w:rPr>
          <w:rFonts w:cs="Times New Roman"/>
          <w:b/>
          <w:i/>
          <w:szCs w:val="24"/>
          <w:lang w:val="en-US"/>
        </w:rPr>
        <w:t xml:space="preserve"> </w:t>
      </w:r>
      <w:r w:rsidR="00141FBD">
        <w:rPr>
          <w:rFonts w:cs="Times New Roman"/>
          <w:b/>
          <w:i/>
          <w:szCs w:val="24"/>
          <w:lang w:val="en-US"/>
        </w:rPr>
        <w:t>E</w:t>
      </w:r>
      <w:r w:rsidR="00141FBD" w:rsidRPr="00F85D35">
        <w:rPr>
          <w:rFonts w:cs="Times New Roman"/>
          <w:b/>
          <w:i/>
          <w:szCs w:val="24"/>
          <w:lang w:val="en-US"/>
        </w:rPr>
        <w:t>.</w:t>
      </w:r>
      <w:r w:rsidR="00141FBD">
        <w:rPr>
          <w:rFonts w:cs="Times New Roman"/>
          <w:b/>
          <w:i/>
          <w:szCs w:val="24"/>
          <w:lang w:val="en-US"/>
        </w:rPr>
        <w:t>P</w:t>
      </w:r>
      <w:r w:rsidR="00141FBD" w:rsidRPr="00F85D35">
        <w:rPr>
          <w:rFonts w:cs="Times New Roman"/>
          <w:b/>
          <w:i/>
          <w:szCs w:val="24"/>
          <w:lang w:val="en-US"/>
        </w:rPr>
        <w:t>.</w:t>
      </w:r>
    </w:p>
    <w:p w14:paraId="295E7A67" w14:textId="77777777" w:rsidR="008B4A34" w:rsidRPr="008B4A34" w:rsidRDefault="008B4A34" w:rsidP="008B4A34">
      <w:pPr>
        <w:jc w:val="right"/>
        <w:rPr>
          <w:rFonts w:cs="Times New Roman"/>
          <w:i/>
          <w:szCs w:val="24"/>
          <w:lang w:val="en-US"/>
        </w:rPr>
      </w:pPr>
      <w:r>
        <w:rPr>
          <w:rFonts w:cs="Times New Roman"/>
          <w:i/>
          <w:szCs w:val="24"/>
          <w:lang w:val="en-US"/>
        </w:rPr>
        <w:t>Russia</w:t>
      </w:r>
      <w:r w:rsidRPr="008B4A34">
        <w:rPr>
          <w:rFonts w:cs="Times New Roman"/>
          <w:i/>
          <w:szCs w:val="24"/>
          <w:lang w:val="en-US"/>
        </w:rPr>
        <w:t xml:space="preserve">, </w:t>
      </w:r>
      <w:r w:rsidR="0090769B">
        <w:rPr>
          <w:rFonts w:cs="Times New Roman"/>
          <w:i/>
          <w:szCs w:val="24"/>
          <w:lang w:val="en-US"/>
        </w:rPr>
        <w:t>Ore</w:t>
      </w:r>
      <w:r>
        <w:rPr>
          <w:rFonts w:cs="Times New Roman"/>
          <w:i/>
          <w:szCs w:val="24"/>
          <w:lang w:val="en-US"/>
        </w:rPr>
        <w:t>l</w:t>
      </w:r>
      <w:r w:rsidRPr="008B4A34">
        <w:rPr>
          <w:rFonts w:cs="Times New Roman"/>
          <w:i/>
          <w:szCs w:val="24"/>
          <w:lang w:val="en-US"/>
        </w:rPr>
        <w:t xml:space="preserve">, </w:t>
      </w:r>
      <w:r>
        <w:rPr>
          <w:rFonts w:cs="Times New Roman"/>
          <w:i/>
          <w:szCs w:val="24"/>
          <w:lang w:val="en-US"/>
        </w:rPr>
        <w:t>Orel State University named after I.S. Turgenev</w:t>
      </w:r>
    </w:p>
    <w:p w14:paraId="288A987D" w14:textId="77777777" w:rsidR="008B4A34" w:rsidRPr="008B4A34" w:rsidRDefault="008B4A34" w:rsidP="008B4A34">
      <w:pPr>
        <w:jc w:val="right"/>
        <w:rPr>
          <w:rFonts w:cs="Times New Roman"/>
          <w:i/>
          <w:szCs w:val="24"/>
          <w:lang w:val="en-US"/>
        </w:rPr>
      </w:pPr>
    </w:p>
    <w:p w14:paraId="14295EF5" w14:textId="58944D71" w:rsidR="0053407D" w:rsidRPr="0053407D" w:rsidRDefault="0053407D" w:rsidP="0053407D">
      <w:pPr>
        <w:rPr>
          <w:rFonts w:cs="Times New Roman"/>
          <w:i/>
          <w:sz w:val="20"/>
          <w:szCs w:val="20"/>
          <w:lang w:val="en-US"/>
        </w:rPr>
      </w:pPr>
      <w:r w:rsidRPr="0053407D">
        <w:rPr>
          <w:rFonts w:cs="Times New Roman"/>
          <w:i/>
          <w:sz w:val="20"/>
          <w:szCs w:val="20"/>
          <w:lang w:val="en-US"/>
        </w:rPr>
        <w:t xml:space="preserve">The paper deals with the application of machine learning methods to rotating </w:t>
      </w:r>
      <w:proofErr w:type="gramStart"/>
      <w:r w:rsidRPr="0053407D">
        <w:rPr>
          <w:rFonts w:cs="Times New Roman"/>
          <w:i/>
          <w:sz w:val="20"/>
          <w:szCs w:val="20"/>
          <w:lang w:val="en-US"/>
        </w:rPr>
        <w:t>machines</w:t>
      </w:r>
      <w:proofErr w:type="gramEnd"/>
      <w:r w:rsidRPr="0053407D">
        <w:rPr>
          <w:rFonts w:cs="Times New Roman"/>
          <w:i/>
          <w:sz w:val="20"/>
          <w:szCs w:val="20"/>
          <w:lang w:val="en-US"/>
        </w:rPr>
        <w:t xml:space="preserve"> fault diagnosis. The application of deep network architectures including multilayer </w:t>
      </w:r>
      <w:proofErr w:type="spellStart"/>
      <w:r w:rsidRPr="0053407D">
        <w:rPr>
          <w:rFonts w:cs="Times New Roman"/>
          <w:i/>
          <w:sz w:val="20"/>
          <w:szCs w:val="20"/>
          <w:lang w:val="en-US"/>
        </w:rPr>
        <w:t>perceptrons</w:t>
      </w:r>
      <w:proofErr w:type="spellEnd"/>
      <w:r w:rsidRPr="0053407D">
        <w:rPr>
          <w:rFonts w:cs="Times New Roman"/>
          <w:i/>
          <w:sz w:val="20"/>
          <w:szCs w:val="20"/>
          <w:lang w:val="en-US"/>
        </w:rPr>
        <w:t xml:space="preserve">, convolutional neural networks, residual networks, and autoencoders and their combination is estimated. As the result </w:t>
      </w:r>
      <w:r>
        <w:rPr>
          <w:rFonts w:cs="Times New Roman"/>
          <w:i/>
          <w:sz w:val="20"/>
          <w:szCs w:val="20"/>
          <w:lang w:val="en-US"/>
        </w:rPr>
        <w:t>t</w:t>
      </w:r>
      <w:r w:rsidRPr="0053407D">
        <w:rPr>
          <w:rFonts w:cs="Times New Roman"/>
          <w:i/>
          <w:sz w:val="20"/>
          <w:szCs w:val="20"/>
          <w:lang w:val="en-US"/>
        </w:rPr>
        <w:t>he fault detection accuracy is 83.3%.</w:t>
      </w:r>
    </w:p>
    <w:p w14:paraId="2F58DFBE" w14:textId="122C9C65" w:rsidR="008B4A34" w:rsidRPr="00B93CC5" w:rsidRDefault="0053407D" w:rsidP="0053407D">
      <w:pPr>
        <w:rPr>
          <w:rFonts w:cs="Times New Roman"/>
          <w:i/>
          <w:sz w:val="20"/>
          <w:szCs w:val="20"/>
          <w:lang w:val="en-US"/>
        </w:rPr>
      </w:pPr>
      <w:r w:rsidRPr="0053407D">
        <w:rPr>
          <w:rFonts w:cs="Times New Roman"/>
          <w:i/>
          <w:sz w:val="20"/>
          <w:szCs w:val="20"/>
          <w:lang w:val="en-US"/>
        </w:rPr>
        <w:t>Keywords: rotating machine, fluid-film bearing, fault diagnosis, measurements, machine learning, artificial neural network.</w:t>
      </w:r>
    </w:p>
    <w:p w14:paraId="7F8C3C62" w14:textId="77777777" w:rsidR="008B4A34" w:rsidRPr="00B93CC5" w:rsidRDefault="008B4A34" w:rsidP="008B4A34">
      <w:pPr>
        <w:rPr>
          <w:rFonts w:cs="Times New Roman"/>
          <w:lang w:val="en-US"/>
        </w:rPr>
      </w:pPr>
    </w:p>
    <w:p w14:paraId="41F57CEE" w14:textId="77777777" w:rsidR="008B4A34" w:rsidRPr="000301D5" w:rsidRDefault="00B93CC5" w:rsidP="008B4A34">
      <w:pPr>
        <w:jc w:val="center"/>
        <w:rPr>
          <w:rFonts w:cs="Times New Roman"/>
          <w:lang w:val="en-US"/>
        </w:rPr>
      </w:pPr>
      <w:r>
        <w:rPr>
          <w:rFonts w:cs="Times New Roman"/>
          <w:lang w:val="en-US"/>
        </w:rPr>
        <w:t>Bibliography</w:t>
      </w:r>
    </w:p>
    <w:p w14:paraId="13FC2144" w14:textId="63642241" w:rsidR="008A3EBF" w:rsidRPr="008A3EBF" w:rsidRDefault="00A60601" w:rsidP="008A3EBF">
      <w:pPr>
        <w:widowControl w:val="0"/>
        <w:autoSpaceDE w:val="0"/>
        <w:autoSpaceDN w:val="0"/>
        <w:adjustRightInd w:val="0"/>
        <w:ind w:firstLine="709"/>
        <w:rPr>
          <w:rFonts w:cs="Times New Roman"/>
          <w:noProof/>
          <w:sz w:val="22"/>
        </w:rPr>
      </w:pPr>
      <w:r w:rsidRPr="008A3EBF">
        <w:rPr>
          <w:rFonts w:cs="Times New Roman"/>
          <w:sz w:val="22"/>
          <w:lang w:val="en-US"/>
        </w:rPr>
        <w:fldChar w:fldCharType="begin" w:fldLock="1"/>
      </w:r>
      <w:r w:rsidRPr="008A3EBF">
        <w:rPr>
          <w:rFonts w:cs="Times New Roman"/>
          <w:sz w:val="22"/>
          <w:lang w:val="en-US"/>
        </w:rPr>
        <w:instrText xml:space="preserve">ADDIN Mendeley Bibliography CSL_BIBLIOGRAPHY </w:instrText>
      </w:r>
      <w:r w:rsidRPr="008A3EBF">
        <w:rPr>
          <w:rFonts w:cs="Times New Roman"/>
          <w:sz w:val="22"/>
          <w:lang w:val="en-US"/>
        </w:rPr>
        <w:fldChar w:fldCharType="separate"/>
      </w:r>
      <w:r w:rsidR="008A3EBF" w:rsidRPr="008A3EBF">
        <w:rPr>
          <w:rFonts w:cs="Times New Roman"/>
          <w:noProof/>
          <w:sz w:val="22"/>
        </w:rPr>
        <w:t>1.</w:t>
      </w:r>
      <w:r w:rsidR="008A3EBF" w:rsidRPr="008A3EBF">
        <w:rPr>
          <w:rFonts w:cs="Times New Roman"/>
          <w:noProof/>
          <w:sz w:val="22"/>
        </w:rPr>
        <w:tab/>
        <w:t>Cong T., Baranowski J. Binary Classifier for Fault Detection Based on Gaussian Model and PCA ⁎ // IFAC-PapersOnLine. Elsevier B.V., 2018. Vol. 51, № 24. P. 1317–1323.</w:t>
      </w:r>
    </w:p>
    <w:p w14:paraId="4A94E6A6"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2.</w:t>
      </w:r>
      <w:r w:rsidRPr="008A3EBF">
        <w:rPr>
          <w:rFonts w:cs="Times New Roman"/>
          <w:noProof/>
          <w:sz w:val="22"/>
        </w:rPr>
        <w:tab/>
        <w:t>Noori M. et al. Automatic fault detection in seismic data using Gaussian process regression // J. Appl. Geophys. Elsevier B.V., 2019. Vol. 163. P. 117–131.</w:t>
      </w:r>
    </w:p>
    <w:p w14:paraId="4D6149F1"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3.</w:t>
      </w:r>
      <w:r w:rsidRPr="008A3EBF">
        <w:rPr>
          <w:rFonts w:cs="Times New Roman"/>
          <w:noProof/>
          <w:sz w:val="22"/>
        </w:rPr>
        <w:tab/>
        <w:t>Roelofs C.M.A. et al. Autoencoder-based anomaly root cause analysis for wind turbines // Energy AI. Elsevier BV, 2021. Vol. 4. P. 100065.</w:t>
      </w:r>
    </w:p>
    <w:p w14:paraId="285E8203"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4.</w:t>
      </w:r>
      <w:r w:rsidRPr="008A3EBF">
        <w:rPr>
          <w:rFonts w:cs="Times New Roman"/>
          <w:noProof/>
          <w:sz w:val="22"/>
        </w:rPr>
        <w:tab/>
        <w:t>Gauthama Raman M.R., Dong W., Mathur A. Deep autoencoders as anomaly detectors: Method and case study in a distributed water treatment plant // Comput. Secur. Elsevier Ltd, 2020. Vol. 99. P. 102055.</w:t>
      </w:r>
    </w:p>
    <w:p w14:paraId="4CAE704D"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5.</w:t>
      </w:r>
      <w:r w:rsidRPr="008A3EBF">
        <w:rPr>
          <w:rFonts w:cs="Times New Roman"/>
          <w:noProof/>
          <w:sz w:val="22"/>
        </w:rPr>
        <w:tab/>
        <w:t>Tsai D.M., Jen P.H. Autoencoder-based anomaly detection for surface defect inspection // Adv. Eng. Informatics. Elsevier Ltd, 2021. Vol. 48. P. 101272.</w:t>
      </w:r>
    </w:p>
    <w:p w14:paraId="5B171130"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6.</w:t>
      </w:r>
      <w:r w:rsidRPr="008A3EBF">
        <w:rPr>
          <w:rFonts w:cs="Times New Roman"/>
          <w:noProof/>
          <w:sz w:val="22"/>
        </w:rPr>
        <w:tab/>
        <w:t>Yu Q., Kavitha M., Kurita T. Autoencoder framework based on orthogonal projection constraints improves anomalies detection // Neurocomputing. Elsevier BV, 2021. Vol. 450. P. 372–388.</w:t>
      </w:r>
    </w:p>
    <w:p w14:paraId="1EFB48C3"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7.</w:t>
      </w:r>
      <w:r w:rsidRPr="008A3EBF">
        <w:rPr>
          <w:rFonts w:cs="Times New Roman"/>
          <w:noProof/>
          <w:sz w:val="22"/>
        </w:rPr>
        <w:tab/>
        <w:t>Liu X. et al. Fault diagnosis of rotating machinery under noisy environment conditions based on a 1-D convolutional autoencoder and 1-D convolutional neural network // Sensors (Switzerland). 2019. Vol. 19, № 4.</w:t>
      </w:r>
    </w:p>
    <w:p w14:paraId="29233104"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8.</w:t>
      </w:r>
      <w:r w:rsidRPr="008A3EBF">
        <w:rPr>
          <w:rFonts w:cs="Times New Roman"/>
          <w:noProof/>
          <w:sz w:val="22"/>
        </w:rPr>
        <w:tab/>
        <w:t>Li Y. et al. A novel feature extraction method based on discriminative graph regularized autoencoder for fault diagnosis // IFAC-PapersOnLine. Elsevier Ltd, 2019. Vol. 52, № 24. P. 272–277.</w:t>
      </w:r>
    </w:p>
    <w:p w14:paraId="461C2791"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9.</w:t>
      </w:r>
      <w:r w:rsidRPr="008A3EBF">
        <w:rPr>
          <w:rFonts w:cs="Times New Roman"/>
          <w:noProof/>
          <w:sz w:val="22"/>
        </w:rPr>
        <w:tab/>
        <w:t>Yang Z. et al. Fault diagnosis of mine asynchronous motor based on MEEMD energy entropy and ANN // Comput. Electr. Eng. Elsevier Ltd, 2021. Vol. 92. P. 107070.</w:t>
      </w:r>
    </w:p>
    <w:p w14:paraId="4126B999"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10.</w:t>
      </w:r>
      <w:r w:rsidRPr="008A3EBF">
        <w:rPr>
          <w:rFonts w:cs="Times New Roman"/>
          <w:noProof/>
          <w:sz w:val="22"/>
        </w:rPr>
        <w:tab/>
        <w:t>Kumar A. et al. Improved deep convolution neural network (CNN) for the identification of defects in the centrifugal pump using acoustic images // Appl. Acoust. Elsevier Ltd, 2020. Vol. 167. P. 107399.</w:t>
      </w:r>
    </w:p>
    <w:p w14:paraId="05AAE6D8"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11.</w:t>
      </w:r>
      <w:r w:rsidRPr="008A3EBF">
        <w:rPr>
          <w:rFonts w:cs="Times New Roman"/>
          <w:noProof/>
          <w:sz w:val="22"/>
        </w:rPr>
        <w:tab/>
        <w:t>Wang X., Mao D., Li X. Bearing fault diagnosis based on vibro-acoustic data fusion and 1D-CNN network // Meas. J. Int. Meas. Confed. Elsevier B.V., 2021. Vol. 173. P. 108518.</w:t>
      </w:r>
    </w:p>
    <w:p w14:paraId="0866B228"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12.</w:t>
      </w:r>
      <w:r w:rsidRPr="008A3EBF">
        <w:rPr>
          <w:rFonts w:cs="Times New Roman"/>
          <w:noProof/>
          <w:sz w:val="22"/>
        </w:rPr>
        <w:tab/>
        <w:t>An J., Ai P. Deep Domain Adaptation Model for Bearing Fault Diagnosis with Riemann Metric Correlation Alignment // Math. Probl. Eng. 2020. Vol. 2020, № Mmd.</w:t>
      </w:r>
    </w:p>
    <w:p w14:paraId="66CD5928"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13.</w:t>
      </w:r>
      <w:r w:rsidRPr="008A3EBF">
        <w:rPr>
          <w:rFonts w:cs="Times New Roman"/>
          <w:noProof/>
          <w:sz w:val="22"/>
        </w:rPr>
        <w:tab/>
        <w:t>Kornaev A. V. et al. Enhanced hydrodynamic lubrication of lightly loaded fluid-film bearings due to the viscosity wedge effect // Tribol. Int. Elsevier BV, 2021. Vol. 160. P. 107027.</w:t>
      </w:r>
    </w:p>
    <w:p w14:paraId="6EE24F4F"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14.</w:t>
      </w:r>
      <w:r w:rsidRPr="008A3EBF">
        <w:rPr>
          <w:rFonts w:cs="Times New Roman"/>
          <w:noProof/>
          <w:sz w:val="22"/>
        </w:rPr>
        <w:tab/>
        <w:t>Babin A., Polyakov R. Imitation model of unbalanced rotor on fluid-film bearings // Vibroengineering Procedia. JVE International, 2020. Vol. 32. P. 38–44.</w:t>
      </w:r>
    </w:p>
    <w:p w14:paraId="7B098C98" w14:textId="77777777" w:rsidR="008A3EBF" w:rsidRPr="008A3EBF" w:rsidRDefault="008A3EBF" w:rsidP="008A3EBF">
      <w:pPr>
        <w:widowControl w:val="0"/>
        <w:autoSpaceDE w:val="0"/>
        <w:autoSpaceDN w:val="0"/>
        <w:adjustRightInd w:val="0"/>
        <w:ind w:firstLine="709"/>
        <w:rPr>
          <w:rFonts w:cs="Times New Roman"/>
          <w:noProof/>
          <w:sz w:val="22"/>
        </w:rPr>
      </w:pPr>
      <w:r w:rsidRPr="008A3EBF">
        <w:rPr>
          <w:rFonts w:cs="Times New Roman"/>
          <w:noProof/>
          <w:sz w:val="22"/>
        </w:rPr>
        <w:t>15.</w:t>
      </w:r>
      <w:r w:rsidRPr="008A3EBF">
        <w:rPr>
          <w:rFonts w:cs="Times New Roman"/>
          <w:noProof/>
          <w:sz w:val="22"/>
        </w:rPr>
        <w:tab/>
        <w:t>Kazakov Y., Kornaev A., Polyakov R. Rotary Machines Diagnosis Systems Based on Feed Forward Neural Networks // Proceedings - 2020 International Russian Automation Conference, RusAutoCon 2020. 2020.</w:t>
      </w:r>
    </w:p>
    <w:p w14:paraId="29811D73" w14:textId="1D2504A1" w:rsidR="008B4A34" w:rsidRDefault="00A60601" w:rsidP="008A3EBF">
      <w:pPr>
        <w:ind w:firstLine="709"/>
        <w:rPr>
          <w:rFonts w:cs="Times New Roman"/>
          <w:lang w:val="en-US"/>
        </w:rPr>
      </w:pPr>
      <w:r w:rsidRPr="008A3EBF">
        <w:rPr>
          <w:rFonts w:cs="Times New Roman"/>
          <w:sz w:val="22"/>
          <w:lang w:val="en-US"/>
        </w:rPr>
        <w:fldChar w:fldCharType="end"/>
      </w:r>
    </w:p>
    <w:p w14:paraId="595399D2" w14:textId="7EF5D910" w:rsidR="008B4A34" w:rsidRPr="00C34654" w:rsidRDefault="004F0589" w:rsidP="008B4A34">
      <w:pPr>
        <w:rPr>
          <w:rFonts w:cs="Times New Roman"/>
          <w:sz w:val="22"/>
          <w:lang w:val="en-US"/>
        </w:rPr>
      </w:pPr>
      <w:proofErr w:type="spellStart"/>
      <w:r w:rsidRPr="00C34654">
        <w:rPr>
          <w:rFonts w:cs="Times New Roman"/>
          <w:b/>
          <w:sz w:val="22"/>
          <w:lang w:val="en-US"/>
        </w:rPr>
        <w:t>Stebakov</w:t>
      </w:r>
      <w:proofErr w:type="spellEnd"/>
      <w:r w:rsidR="008B4A34" w:rsidRPr="00C34654">
        <w:rPr>
          <w:rFonts w:cs="Times New Roman"/>
          <w:b/>
          <w:sz w:val="22"/>
          <w:lang w:val="en-US"/>
        </w:rPr>
        <w:t xml:space="preserve"> </w:t>
      </w:r>
      <w:r w:rsidRPr="00C34654">
        <w:rPr>
          <w:rFonts w:cs="Times New Roman"/>
          <w:b/>
          <w:sz w:val="22"/>
          <w:lang w:val="en-US"/>
        </w:rPr>
        <w:t>Ivan</w:t>
      </w:r>
      <w:r w:rsidR="008B4A34" w:rsidRPr="00C34654">
        <w:rPr>
          <w:rFonts w:cs="Times New Roman"/>
          <w:b/>
          <w:sz w:val="22"/>
          <w:lang w:val="en-US"/>
        </w:rPr>
        <w:t xml:space="preserve"> </w:t>
      </w:r>
      <w:proofErr w:type="spellStart"/>
      <w:r w:rsidRPr="00C34654">
        <w:rPr>
          <w:rFonts w:cs="Times New Roman"/>
          <w:b/>
          <w:sz w:val="22"/>
          <w:lang w:val="en-US"/>
        </w:rPr>
        <w:t>Nikolaevich</w:t>
      </w:r>
      <w:proofErr w:type="spellEnd"/>
      <w:r w:rsidR="008B4A34" w:rsidRPr="00C34654">
        <w:rPr>
          <w:rFonts w:cs="Times New Roman"/>
          <w:sz w:val="22"/>
          <w:lang w:val="en-US"/>
        </w:rPr>
        <w:t>,</w:t>
      </w:r>
      <w:r w:rsidR="00B93CC5" w:rsidRPr="00C34654">
        <w:rPr>
          <w:rFonts w:cs="Times New Roman"/>
          <w:sz w:val="22"/>
          <w:lang w:val="en-US"/>
        </w:rPr>
        <w:t xml:space="preserve"> </w:t>
      </w:r>
      <w:r w:rsidR="00141FBD" w:rsidRPr="00C34654">
        <w:rPr>
          <w:rFonts w:cs="Times New Roman"/>
          <w:sz w:val="22"/>
          <w:lang w:val="en-US"/>
        </w:rPr>
        <w:t>graduate student</w:t>
      </w:r>
      <w:r w:rsidR="00B93CC5" w:rsidRPr="00C34654">
        <w:rPr>
          <w:rFonts w:cs="Times New Roman"/>
          <w:sz w:val="22"/>
          <w:lang w:val="en-US"/>
        </w:rPr>
        <w:t xml:space="preserve"> Orel State </w:t>
      </w:r>
      <w:proofErr w:type="spellStart"/>
      <w:r w:rsidR="00B93CC5" w:rsidRPr="00C34654">
        <w:rPr>
          <w:rFonts w:cs="Times New Roman"/>
          <w:sz w:val="22"/>
          <w:lang w:val="en-US"/>
        </w:rPr>
        <w:t>Universaty</w:t>
      </w:r>
      <w:proofErr w:type="spellEnd"/>
      <w:r w:rsidR="00B93CC5" w:rsidRPr="00C34654">
        <w:rPr>
          <w:rFonts w:cs="Times New Roman"/>
          <w:sz w:val="22"/>
          <w:lang w:val="en-US"/>
        </w:rPr>
        <w:t xml:space="preserve"> named after I.S. Turgenev,</w:t>
      </w:r>
      <w:r w:rsidR="008B4A34" w:rsidRPr="00C34654">
        <w:rPr>
          <w:rFonts w:cs="Times New Roman"/>
          <w:sz w:val="22"/>
          <w:lang w:val="en-US"/>
        </w:rPr>
        <w:t xml:space="preserve"> e-mail: </w:t>
      </w:r>
      <w:r w:rsidR="001A549C" w:rsidRPr="00C34654">
        <w:rPr>
          <w:rFonts w:cs="Times New Roman"/>
          <w:sz w:val="22"/>
          <w:lang w:val="en-US"/>
        </w:rPr>
        <w:t>chester50796</w:t>
      </w:r>
      <w:r w:rsidR="008B4A34" w:rsidRPr="00C34654">
        <w:rPr>
          <w:rFonts w:cs="Times New Roman"/>
          <w:sz w:val="22"/>
          <w:lang w:val="en-US"/>
        </w:rPr>
        <w:t xml:space="preserve">@yandex.ru, </w:t>
      </w:r>
      <w:r w:rsidR="007E7DC0" w:rsidRPr="00C34654">
        <w:rPr>
          <w:rFonts w:cs="Times New Roman"/>
          <w:sz w:val="22"/>
          <w:lang w:val="en-US"/>
        </w:rPr>
        <w:t>tel</w:t>
      </w:r>
      <w:r w:rsidR="00357541" w:rsidRPr="00C34654">
        <w:rPr>
          <w:rFonts w:cs="Times New Roman"/>
          <w:sz w:val="22"/>
          <w:lang w:val="en-US"/>
        </w:rPr>
        <w:t>.: +7</w:t>
      </w:r>
      <w:r w:rsidR="001A549C" w:rsidRPr="00C34654">
        <w:rPr>
          <w:rFonts w:cs="Times New Roman"/>
          <w:sz w:val="22"/>
          <w:lang w:val="en-US"/>
        </w:rPr>
        <w:t>9536180866</w:t>
      </w:r>
    </w:p>
    <w:p w14:paraId="7740ED58" w14:textId="27EAFFE5" w:rsidR="007E7DC0" w:rsidRPr="00C34654" w:rsidRDefault="00141FBD" w:rsidP="00141FBD">
      <w:pPr>
        <w:rPr>
          <w:rFonts w:cs="Times New Roman"/>
          <w:b/>
          <w:sz w:val="22"/>
          <w:lang w:val="en-US"/>
        </w:rPr>
      </w:pPr>
      <w:proofErr w:type="spellStart"/>
      <w:r w:rsidRPr="00C34654">
        <w:rPr>
          <w:rFonts w:cs="Times New Roman"/>
          <w:b/>
          <w:sz w:val="22"/>
          <w:lang w:val="en-US"/>
        </w:rPr>
        <w:t>Kornaev</w:t>
      </w:r>
      <w:proofErr w:type="spellEnd"/>
      <w:r w:rsidRPr="00C34654">
        <w:rPr>
          <w:rFonts w:cs="Times New Roman"/>
          <w:b/>
          <w:sz w:val="22"/>
          <w:lang w:val="en-US"/>
        </w:rPr>
        <w:t xml:space="preserve"> Alexey </w:t>
      </w:r>
      <w:proofErr w:type="spellStart"/>
      <w:r w:rsidRPr="00C34654">
        <w:rPr>
          <w:rFonts w:cs="Times New Roman"/>
          <w:b/>
          <w:sz w:val="22"/>
          <w:lang w:val="en-US"/>
        </w:rPr>
        <w:t>Valerievich</w:t>
      </w:r>
      <w:proofErr w:type="spellEnd"/>
      <w:r w:rsidRPr="00C34654">
        <w:rPr>
          <w:rFonts w:cs="Times New Roman"/>
          <w:b/>
          <w:sz w:val="22"/>
          <w:lang w:val="en-US"/>
        </w:rPr>
        <w:t xml:space="preserve">, </w:t>
      </w:r>
      <w:r w:rsidRPr="00C34654">
        <w:rPr>
          <w:rFonts w:cs="Times New Roman"/>
          <w:bCs/>
          <w:sz w:val="22"/>
          <w:lang w:val="en-US"/>
        </w:rPr>
        <w:t>Doctor of Sciences, Professor at the Department of Mechatronics, Mechanics, and Robotics</w:t>
      </w:r>
      <w:r w:rsidR="007E7DC0" w:rsidRPr="00C34654">
        <w:rPr>
          <w:rFonts w:cs="Times New Roman"/>
          <w:b/>
          <w:sz w:val="22"/>
          <w:lang w:val="en-US"/>
        </w:rPr>
        <w:t xml:space="preserve"> </w:t>
      </w:r>
      <w:r w:rsidR="007E7DC0" w:rsidRPr="00C34654">
        <w:rPr>
          <w:rFonts w:cs="Times New Roman"/>
          <w:sz w:val="22"/>
          <w:lang w:val="en-US"/>
        </w:rPr>
        <w:t xml:space="preserve">Orel State University named after I.S. Turgenev, </w:t>
      </w:r>
      <w:r w:rsidRPr="00C34654">
        <w:rPr>
          <w:rFonts w:cs="Times New Roman"/>
          <w:sz w:val="22"/>
        </w:rPr>
        <w:t>е</w:t>
      </w:r>
      <w:r w:rsidRPr="00C34654">
        <w:rPr>
          <w:rFonts w:cs="Times New Roman"/>
          <w:sz w:val="22"/>
          <w:lang w:val="en-US"/>
        </w:rPr>
        <w:t xml:space="preserve">-mail: </w:t>
      </w:r>
      <w:r w:rsidRPr="00C34654">
        <w:rPr>
          <w:rStyle w:val="a9"/>
          <w:bCs/>
          <w:sz w:val="22"/>
          <w:lang w:val="en-US" w:eastAsia="ru-RU"/>
        </w:rPr>
        <w:t>rusakor@inbox.ru</w:t>
      </w:r>
      <w:r w:rsidRPr="00C34654">
        <w:rPr>
          <w:rFonts w:cs="Times New Roman"/>
          <w:sz w:val="22"/>
          <w:lang w:val="en-US"/>
        </w:rPr>
        <w:t>, tel. +79534781591</w:t>
      </w:r>
    </w:p>
    <w:p w14:paraId="10DE43EE" w14:textId="4516F9DE" w:rsidR="00821796" w:rsidRPr="00C34654" w:rsidRDefault="00141FBD" w:rsidP="00141FBD">
      <w:pPr>
        <w:rPr>
          <w:rFonts w:cs="Times New Roman"/>
          <w:b/>
          <w:sz w:val="22"/>
          <w:lang w:val="en-US"/>
        </w:rPr>
      </w:pPr>
      <w:proofErr w:type="spellStart"/>
      <w:r w:rsidRPr="00C34654">
        <w:rPr>
          <w:rFonts w:cs="Times New Roman"/>
          <w:b/>
          <w:sz w:val="22"/>
          <w:lang w:val="en-US"/>
        </w:rPr>
        <w:t>Kornaeva</w:t>
      </w:r>
      <w:proofErr w:type="spellEnd"/>
      <w:r w:rsidRPr="00C34654">
        <w:rPr>
          <w:rFonts w:cs="Times New Roman"/>
          <w:b/>
          <w:sz w:val="22"/>
          <w:lang w:val="en-US"/>
        </w:rPr>
        <w:t xml:space="preserve"> Elena Petrovna, </w:t>
      </w:r>
      <w:r w:rsidRPr="00C34654">
        <w:rPr>
          <w:rFonts w:cs="Times New Roman"/>
          <w:bCs/>
          <w:sz w:val="22"/>
          <w:lang w:val="en-US"/>
        </w:rPr>
        <w:t>Candidate of Sciences, Associate Professor at the Department of Information Systems and Digital Technologies,</w:t>
      </w:r>
      <w:r w:rsidRPr="00C34654">
        <w:rPr>
          <w:rFonts w:cs="Times New Roman"/>
          <w:b/>
          <w:sz w:val="22"/>
          <w:lang w:val="en-US"/>
        </w:rPr>
        <w:t xml:space="preserve"> </w:t>
      </w:r>
      <w:r w:rsidR="00821796" w:rsidRPr="00C34654">
        <w:rPr>
          <w:rFonts w:cs="Times New Roman"/>
          <w:sz w:val="22"/>
          <w:lang w:val="en-US"/>
        </w:rPr>
        <w:t xml:space="preserve">Orel State University named after I.S. Turgenev, </w:t>
      </w:r>
      <w:r w:rsidRPr="00C34654">
        <w:rPr>
          <w:rFonts w:cs="Times New Roman"/>
          <w:sz w:val="22"/>
        </w:rPr>
        <w:t>е</w:t>
      </w:r>
      <w:r w:rsidRPr="00C34654">
        <w:rPr>
          <w:rFonts w:cs="Times New Roman"/>
          <w:sz w:val="22"/>
          <w:lang w:val="en-US"/>
        </w:rPr>
        <w:t>-mail: lenoks_box@inbox.ru, tel. +79538173050</w:t>
      </w:r>
    </w:p>
    <w:sectPr w:rsidR="00821796" w:rsidRPr="00C34654" w:rsidSect="00197484">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2"/>
    <w:compatSetting w:name="useWord2013TrackBottomHyphenation" w:uri="http://schemas.microsoft.com/office/word" w:val="1"/>
  </w:compat>
  <w:rsids>
    <w:rsidRoot w:val="00197484"/>
    <w:rsid w:val="000004D6"/>
    <w:rsid w:val="00000A80"/>
    <w:rsid w:val="00000C2B"/>
    <w:rsid w:val="00000D8A"/>
    <w:rsid w:val="0000128A"/>
    <w:rsid w:val="00001540"/>
    <w:rsid w:val="000018E3"/>
    <w:rsid w:val="00001F73"/>
    <w:rsid w:val="000023F3"/>
    <w:rsid w:val="000028CB"/>
    <w:rsid w:val="00002AAD"/>
    <w:rsid w:val="00002C14"/>
    <w:rsid w:val="00002D6B"/>
    <w:rsid w:val="0000306D"/>
    <w:rsid w:val="000034C5"/>
    <w:rsid w:val="00003672"/>
    <w:rsid w:val="00003717"/>
    <w:rsid w:val="00003BE8"/>
    <w:rsid w:val="0000409A"/>
    <w:rsid w:val="00004AFC"/>
    <w:rsid w:val="00005CC7"/>
    <w:rsid w:val="00005D79"/>
    <w:rsid w:val="00005FA2"/>
    <w:rsid w:val="00005FC8"/>
    <w:rsid w:val="00006638"/>
    <w:rsid w:val="000069F1"/>
    <w:rsid w:val="0000707A"/>
    <w:rsid w:val="0000759C"/>
    <w:rsid w:val="000076E2"/>
    <w:rsid w:val="0000782E"/>
    <w:rsid w:val="00007905"/>
    <w:rsid w:val="00007989"/>
    <w:rsid w:val="00007CDE"/>
    <w:rsid w:val="000101C5"/>
    <w:rsid w:val="000103D6"/>
    <w:rsid w:val="000104C7"/>
    <w:rsid w:val="00010555"/>
    <w:rsid w:val="00010769"/>
    <w:rsid w:val="0001187B"/>
    <w:rsid w:val="00011E8F"/>
    <w:rsid w:val="00012283"/>
    <w:rsid w:val="000122DC"/>
    <w:rsid w:val="000128E5"/>
    <w:rsid w:val="00012D40"/>
    <w:rsid w:val="00012DB9"/>
    <w:rsid w:val="00012F14"/>
    <w:rsid w:val="00013C87"/>
    <w:rsid w:val="000140A9"/>
    <w:rsid w:val="000144BD"/>
    <w:rsid w:val="00014A44"/>
    <w:rsid w:val="00015CB7"/>
    <w:rsid w:val="00015F0A"/>
    <w:rsid w:val="00016517"/>
    <w:rsid w:val="000168BC"/>
    <w:rsid w:val="00017EB2"/>
    <w:rsid w:val="0002037F"/>
    <w:rsid w:val="000206BA"/>
    <w:rsid w:val="00020A37"/>
    <w:rsid w:val="00020D42"/>
    <w:rsid w:val="000215E4"/>
    <w:rsid w:val="000217E3"/>
    <w:rsid w:val="00021AA3"/>
    <w:rsid w:val="000221E5"/>
    <w:rsid w:val="000224BF"/>
    <w:rsid w:val="0002255B"/>
    <w:rsid w:val="00022908"/>
    <w:rsid w:val="00022963"/>
    <w:rsid w:val="00022A46"/>
    <w:rsid w:val="00022CB6"/>
    <w:rsid w:val="000231EA"/>
    <w:rsid w:val="000236EC"/>
    <w:rsid w:val="000238A3"/>
    <w:rsid w:val="000239CB"/>
    <w:rsid w:val="000239FB"/>
    <w:rsid w:val="00024090"/>
    <w:rsid w:val="00024428"/>
    <w:rsid w:val="0002474A"/>
    <w:rsid w:val="0002479E"/>
    <w:rsid w:val="00024F97"/>
    <w:rsid w:val="00025154"/>
    <w:rsid w:val="0002588F"/>
    <w:rsid w:val="00025A79"/>
    <w:rsid w:val="00025B44"/>
    <w:rsid w:val="00025C1B"/>
    <w:rsid w:val="0002618B"/>
    <w:rsid w:val="00026615"/>
    <w:rsid w:val="00027AA7"/>
    <w:rsid w:val="00027BA7"/>
    <w:rsid w:val="000301D5"/>
    <w:rsid w:val="00030568"/>
    <w:rsid w:val="00030767"/>
    <w:rsid w:val="00030B0D"/>
    <w:rsid w:val="0003123B"/>
    <w:rsid w:val="000312D7"/>
    <w:rsid w:val="000318EA"/>
    <w:rsid w:val="00031A2D"/>
    <w:rsid w:val="00031ADE"/>
    <w:rsid w:val="00031BA8"/>
    <w:rsid w:val="00031D6B"/>
    <w:rsid w:val="0003251A"/>
    <w:rsid w:val="000337FA"/>
    <w:rsid w:val="000338A6"/>
    <w:rsid w:val="00033BFA"/>
    <w:rsid w:val="00033DFC"/>
    <w:rsid w:val="00034C8E"/>
    <w:rsid w:val="00034E8A"/>
    <w:rsid w:val="00035306"/>
    <w:rsid w:val="00035B30"/>
    <w:rsid w:val="00036430"/>
    <w:rsid w:val="000364B5"/>
    <w:rsid w:val="0003670B"/>
    <w:rsid w:val="00036CCA"/>
    <w:rsid w:val="00037CCB"/>
    <w:rsid w:val="00040154"/>
    <w:rsid w:val="000402EC"/>
    <w:rsid w:val="0004056B"/>
    <w:rsid w:val="000408BC"/>
    <w:rsid w:val="0004090F"/>
    <w:rsid w:val="00040D9C"/>
    <w:rsid w:val="00040DE1"/>
    <w:rsid w:val="000418AB"/>
    <w:rsid w:val="0004197A"/>
    <w:rsid w:val="00041B57"/>
    <w:rsid w:val="00041C61"/>
    <w:rsid w:val="00041D1D"/>
    <w:rsid w:val="00041E20"/>
    <w:rsid w:val="0004201B"/>
    <w:rsid w:val="00042161"/>
    <w:rsid w:val="000422A4"/>
    <w:rsid w:val="00043058"/>
    <w:rsid w:val="0004335D"/>
    <w:rsid w:val="00043440"/>
    <w:rsid w:val="00043533"/>
    <w:rsid w:val="00043E8E"/>
    <w:rsid w:val="00044700"/>
    <w:rsid w:val="00044B75"/>
    <w:rsid w:val="00044D5A"/>
    <w:rsid w:val="00045193"/>
    <w:rsid w:val="000459E9"/>
    <w:rsid w:val="00045D37"/>
    <w:rsid w:val="00046237"/>
    <w:rsid w:val="000464E7"/>
    <w:rsid w:val="00046604"/>
    <w:rsid w:val="00046795"/>
    <w:rsid w:val="0004685F"/>
    <w:rsid w:val="0004745E"/>
    <w:rsid w:val="00047E48"/>
    <w:rsid w:val="00050477"/>
    <w:rsid w:val="000507A0"/>
    <w:rsid w:val="000507A2"/>
    <w:rsid w:val="00050A08"/>
    <w:rsid w:val="0005149D"/>
    <w:rsid w:val="00051AA5"/>
    <w:rsid w:val="00051D63"/>
    <w:rsid w:val="00052166"/>
    <w:rsid w:val="00052AA8"/>
    <w:rsid w:val="00052DE3"/>
    <w:rsid w:val="00052F39"/>
    <w:rsid w:val="00053263"/>
    <w:rsid w:val="0005379C"/>
    <w:rsid w:val="00053AFF"/>
    <w:rsid w:val="00053BEB"/>
    <w:rsid w:val="00053F5F"/>
    <w:rsid w:val="00055777"/>
    <w:rsid w:val="00055B1E"/>
    <w:rsid w:val="000561D9"/>
    <w:rsid w:val="00056F7B"/>
    <w:rsid w:val="0005709A"/>
    <w:rsid w:val="00057233"/>
    <w:rsid w:val="00057443"/>
    <w:rsid w:val="000579E5"/>
    <w:rsid w:val="00057B1F"/>
    <w:rsid w:val="00057CF2"/>
    <w:rsid w:val="00060171"/>
    <w:rsid w:val="00060854"/>
    <w:rsid w:val="0006188D"/>
    <w:rsid w:val="00061C30"/>
    <w:rsid w:val="00061D57"/>
    <w:rsid w:val="0006215A"/>
    <w:rsid w:val="00062955"/>
    <w:rsid w:val="000629C5"/>
    <w:rsid w:val="00062C61"/>
    <w:rsid w:val="00062CAF"/>
    <w:rsid w:val="00062FBF"/>
    <w:rsid w:val="00063005"/>
    <w:rsid w:val="00063189"/>
    <w:rsid w:val="000631AE"/>
    <w:rsid w:val="000632CB"/>
    <w:rsid w:val="00063396"/>
    <w:rsid w:val="00063B91"/>
    <w:rsid w:val="0006445C"/>
    <w:rsid w:val="000644FD"/>
    <w:rsid w:val="000648E2"/>
    <w:rsid w:val="0006512B"/>
    <w:rsid w:val="00065F5B"/>
    <w:rsid w:val="000661B1"/>
    <w:rsid w:val="00066382"/>
    <w:rsid w:val="00066662"/>
    <w:rsid w:val="00066850"/>
    <w:rsid w:val="0006718A"/>
    <w:rsid w:val="00067378"/>
    <w:rsid w:val="00067670"/>
    <w:rsid w:val="00067898"/>
    <w:rsid w:val="0006791F"/>
    <w:rsid w:val="00067F39"/>
    <w:rsid w:val="000703FA"/>
    <w:rsid w:val="00070B9E"/>
    <w:rsid w:val="00070CA6"/>
    <w:rsid w:val="00070ED1"/>
    <w:rsid w:val="00070FC3"/>
    <w:rsid w:val="00071477"/>
    <w:rsid w:val="00071506"/>
    <w:rsid w:val="00071AC7"/>
    <w:rsid w:val="00071EC8"/>
    <w:rsid w:val="00071F3A"/>
    <w:rsid w:val="000720F5"/>
    <w:rsid w:val="0007243F"/>
    <w:rsid w:val="0007264F"/>
    <w:rsid w:val="0007280A"/>
    <w:rsid w:val="0007285C"/>
    <w:rsid w:val="00072A6F"/>
    <w:rsid w:val="00072E6D"/>
    <w:rsid w:val="00073963"/>
    <w:rsid w:val="00073EA2"/>
    <w:rsid w:val="00073FE5"/>
    <w:rsid w:val="0007415B"/>
    <w:rsid w:val="000743D0"/>
    <w:rsid w:val="000743DF"/>
    <w:rsid w:val="00074BC6"/>
    <w:rsid w:val="00074C50"/>
    <w:rsid w:val="00074C98"/>
    <w:rsid w:val="000762D7"/>
    <w:rsid w:val="000765D5"/>
    <w:rsid w:val="000769F5"/>
    <w:rsid w:val="00076DEA"/>
    <w:rsid w:val="00076E6F"/>
    <w:rsid w:val="000775C8"/>
    <w:rsid w:val="00077E35"/>
    <w:rsid w:val="00077E57"/>
    <w:rsid w:val="0008015A"/>
    <w:rsid w:val="00080857"/>
    <w:rsid w:val="000809A3"/>
    <w:rsid w:val="000809F4"/>
    <w:rsid w:val="00080C71"/>
    <w:rsid w:val="00080D80"/>
    <w:rsid w:val="00080F93"/>
    <w:rsid w:val="0008183F"/>
    <w:rsid w:val="00081E27"/>
    <w:rsid w:val="00081FEA"/>
    <w:rsid w:val="00082005"/>
    <w:rsid w:val="000821A6"/>
    <w:rsid w:val="0008252B"/>
    <w:rsid w:val="00082624"/>
    <w:rsid w:val="00082C1F"/>
    <w:rsid w:val="00082C36"/>
    <w:rsid w:val="00082DCE"/>
    <w:rsid w:val="0008314D"/>
    <w:rsid w:val="00083279"/>
    <w:rsid w:val="000834E6"/>
    <w:rsid w:val="00083C8E"/>
    <w:rsid w:val="00083EBC"/>
    <w:rsid w:val="0008449F"/>
    <w:rsid w:val="00084516"/>
    <w:rsid w:val="00084713"/>
    <w:rsid w:val="00084CC1"/>
    <w:rsid w:val="00085BF5"/>
    <w:rsid w:val="000863F9"/>
    <w:rsid w:val="000868B9"/>
    <w:rsid w:val="000868C6"/>
    <w:rsid w:val="000869C1"/>
    <w:rsid w:val="000869DE"/>
    <w:rsid w:val="00086BA3"/>
    <w:rsid w:val="0008747B"/>
    <w:rsid w:val="0008777F"/>
    <w:rsid w:val="00087CA3"/>
    <w:rsid w:val="000904AC"/>
    <w:rsid w:val="000906C9"/>
    <w:rsid w:val="00090723"/>
    <w:rsid w:val="000907F4"/>
    <w:rsid w:val="00090C4D"/>
    <w:rsid w:val="00091602"/>
    <w:rsid w:val="00091B0C"/>
    <w:rsid w:val="00091EF9"/>
    <w:rsid w:val="000921C3"/>
    <w:rsid w:val="0009235D"/>
    <w:rsid w:val="000923A6"/>
    <w:rsid w:val="00092C56"/>
    <w:rsid w:val="00092F58"/>
    <w:rsid w:val="000931C0"/>
    <w:rsid w:val="00093415"/>
    <w:rsid w:val="00093995"/>
    <w:rsid w:val="000939EE"/>
    <w:rsid w:val="00093C11"/>
    <w:rsid w:val="00094112"/>
    <w:rsid w:val="000942E5"/>
    <w:rsid w:val="000943BB"/>
    <w:rsid w:val="00094789"/>
    <w:rsid w:val="000948EB"/>
    <w:rsid w:val="00094A22"/>
    <w:rsid w:val="00094D13"/>
    <w:rsid w:val="00094EBB"/>
    <w:rsid w:val="00095551"/>
    <w:rsid w:val="000955EE"/>
    <w:rsid w:val="000965B5"/>
    <w:rsid w:val="000966A9"/>
    <w:rsid w:val="00096C3F"/>
    <w:rsid w:val="00097986"/>
    <w:rsid w:val="00097A0E"/>
    <w:rsid w:val="000A09FF"/>
    <w:rsid w:val="000A0B24"/>
    <w:rsid w:val="000A11C0"/>
    <w:rsid w:val="000A1488"/>
    <w:rsid w:val="000A151B"/>
    <w:rsid w:val="000A1636"/>
    <w:rsid w:val="000A16BC"/>
    <w:rsid w:val="000A19C0"/>
    <w:rsid w:val="000A1D06"/>
    <w:rsid w:val="000A1DAE"/>
    <w:rsid w:val="000A24DA"/>
    <w:rsid w:val="000A25BD"/>
    <w:rsid w:val="000A300B"/>
    <w:rsid w:val="000A3A9E"/>
    <w:rsid w:val="000A3D07"/>
    <w:rsid w:val="000A4243"/>
    <w:rsid w:val="000A42BA"/>
    <w:rsid w:val="000A44F4"/>
    <w:rsid w:val="000A4B20"/>
    <w:rsid w:val="000A4E23"/>
    <w:rsid w:val="000A57DA"/>
    <w:rsid w:val="000A6088"/>
    <w:rsid w:val="000A6102"/>
    <w:rsid w:val="000A6789"/>
    <w:rsid w:val="000A67FA"/>
    <w:rsid w:val="000A6A64"/>
    <w:rsid w:val="000A6B45"/>
    <w:rsid w:val="000A6F13"/>
    <w:rsid w:val="000B0418"/>
    <w:rsid w:val="000B069C"/>
    <w:rsid w:val="000B0B34"/>
    <w:rsid w:val="000B0EB9"/>
    <w:rsid w:val="000B0FC5"/>
    <w:rsid w:val="000B0FE8"/>
    <w:rsid w:val="000B120B"/>
    <w:rsid w:val="000B1CA5"/>
    <w:rsid w:val="000B2948"/>
    <w:rsid w:val="000B29E7"/>
    <w:rsid w:val="000B35B8"/>
    <w:rsid w:val="000B4001"/>
    <w:rsid w:val="000B4241"/>
    <w:rsid w:val="000B4810"/>
    <w:rsid w:val="000B4BCE"/>
    <w:rsid w:val="000B4FE4"/>
    <w:rsid w:val="000B5357"/>
    <w:rsid w:val="000B53FE"/>
    <w:rsid w:val="000B5C05"/>
    <w:rsid w:val="000B6080"/>
    <w:rsid w:val="000B6117"/>
    <w:rsid w:val="000B6B3F"/>
    <w:rsid w:val="000B6CFE"/>
    <w:rsid w:val="000B76E8"/>
    <w:rsid w:val="000B7C50"/>
    <w:rsid w:val="000B7C7D"/>
    <w:rsid w:val="000B7F27"/>
    <w:rsid w:val="000C112D"/>
    <w:rsid w:val="000C147D"/>
    <w:rsid w:val="000C160B"/>
    <w:rsid w:val="000C16DF"/>
    <w:rsid w:val="000C1C58"/>
    <w:rsid w:val="000C2356"/>
    <w:rsid w:val="000C254D"/>
    <w:rsid w:val="000C278B"/>
    <w:rsid w:val="000C2DEE"/>
    <w:rsid w:val="000C2EC8"/>
    <w:rsid w:val="000C3419"/>
    <w:rsid w:val="000C3593"/>
    <w:rsid w:val="000C3E50"/>
    <w:rsid w:val="000C42DD"/>
    <w:rsid w:val="000C4A16"/>
    <w:rsid w:val="000C4ADE"/>
    <w:rsid w:val="000C6123"/>
    <w:rsid w:val="000C6B75"/>
    <w:rsid w:val="000C701B"/>
    <w:rsid w:val="000C7A5F"/>
    <w:rsid w:val="000D0126"/>
    <w:rsid w:val="000D0195"/>
    <w:rsid w:val="000D0326"/>
    <w:rsid w:val="000D0365"/>
    <w:rsid w:val="000D0435"/>
    <w:rsid w:val="000D0626"/>
    <w:rsid w:val="000D06F0"/>
    <w:rsid w:val="000D0A37"/>
    <w:rsid w:val="000D13E1"/>
    <w:rsid w:val="000D1C02"/>
    <w:rsid w:val="000D2527"/>
    <w:rsid w:val="000D2795"/>
    <w:rsid w:val="000D27E0"/>
    <w:rsid w:val="000D2AD3"/>
    <w:rsid w:val="000D3346"/>
    <w:rsid w:val="000D35CD"/>
    <w:rsid w:val="000D3987"/>
    <w:rsid w:val="000D39CB"/>
    <w:rsid w:val="000D3A35"/>
    <w:rsid w:val="000D3AC9"/>
    <w:rsid w:val="000D44E0"/>
    <w:rsid w:val="000D501C"/>
    <w:rsid w:val="000D52BC"/>
    <w:rsid w:val="000D5786"/>
    <w:rsid w:val="000D5913"/>
    <w:rsid w:val="000D5DA9"/>
    <w:rsid w:val="000D70AC"/>
    <w:rsid w:val="000D71D3"/>
    <w:rsid w:val="000D73D3"/>
    <w:rsid w:val="000D75A0"/>
    <w:rsid w:val="000D7701"/>
    <w:rsid w:val="000D7B53"/>
    <w:rsid w:val="000E0395"/>
    <w:rsid w:val="000E05E0"/>
    <w:rsid w:val="000E070F"/>
    <w:rsid w:val="000E14F5"/>
    <w:rsid w:val="000E1A48"/>
    <w:rsid w:val="000E2363"/>
    <w:rsid w:val="000E2366"/>
    <w:rsid w:val="000E24D0"/>
    <w:rsid w:val="000E3256"/>
    <w:rsid w:val="000E39A1"/>
    <w:rsid w:val="000E3CD9"/>
    <w:rsid w:val="000E3D22"/>
    <w:rsid w:val="000E4036"/>
    <w:rsid w:val="000E409F"/>
    <w:rsid w:val="000E43B0"/>
    <w:rsid w:val="000E44CF"/>
    <w:rsid w:val="000E4B11"/>
    <w:rsid w:val="000E629F"/>
    <w:rsid w:val="000E62A8"/>
    <w:rsid w:val="000E664D"/>
    <w:rsid w:val="000E69D1"/>
    <w:rsid w:val="000E6CEB"/>
    <w:rsid w:val="000F0811"/>
    <w:rsid w:val="000F0A5E"/>
    <w:rsid w:val="000F1383"/>
    <w:rsid w:val="000F1392"/>
    <w:rsid w:val="000F1D55"/>
    <w:rsid w:val="000F1F75"/>
    <w:rsid w:val="000F22CE"/>
    <w:rsid w:val="000F24C7"/>
    <w:rsid w:val="000F3085"/>
    <w:rsid w:val="000F372C"/>
    <w:rsid w:val="000F3D6E"/>
    <w:rsid w:val="000F4371"/>
    <w:rsid w:val="000F49EA"/>
    <w:rsid w:val="000F4AE2"/>
    <w:rsid w:val="000F54D0"/>
    <w:rsid w:val="000F556B"/>
    <w:rsid w:val="000F5AEA"/>
    <w:rsid w:val="000F5D79"/>
    <w:rsid w:val="000F6683"/>
    <w:rsid w:val="000F66B7"/>
    <w:rsid w:val="000F6828"/>
    <w:rsid w:val="000F738A"/>
    <w:rsid w:val="000F7B83"/>
    <w:rsid w:val="00100595"/>
    <w:rsid w:val="00100B8A"/>
    <w:rsid w:val="00100CB3"/>
    <w:rsid w:val="00100DE3"/>
    <w:rsid w:val="00100F2B"/>
    <w:rsid w:val="001013C0"/>
    <w:rsid w:val="0010155F"/>
    <w:rsid w:val="00101A4E"/>
    <w:rsid w:val="00101AF9"/>
    <w:rsid w:val="00101F46"/>
    <w:rsid w:val="001025B4"/>
    <w:rsid w:val="00102B01"/>
    <w:rsid w:val="00102C6F"/>
    <w:rsid w:val="0010317B"/>
    <w:rsid w:val="00103275"/>
    <w:rsid w:val="0010346A"/>
    <w:rsid w:val="00103B7E"/>
    <w:rsid w:val="00103F8E"/>
    <w:rsid w:val="00104278"/>
    <w:rsid w:val="00104967"/>
    <w:rsid w:val="00104DD7"/>
    <w:rsid w:val="00105FD9"/>
    <w:rsid w:val="001061CD"/>
    <w:rsid w:val="00106256"/>
    <w:rsid w:val="00106314"/>
    <w:rsid w:val="00106382"/>
    <w:rsid w:val="00106A30"/>
    <w:rsid w:val="00106ED5"/>
    <w:rsid w:val="00107021"/>
    <w:rsid w:val="0010706D"/>
    <w:rsid w:val="00107A64"/>
    <w:rsid w:val="0011091D"/>
    <w:rsid w:val="00110C12"/>
    <w:rsid w:val="00110D63"/>
    <w:rsid w:val="001110A2"/>
    <w:rsid w:val="001117B0"/>
    <w:rsid w:val="00111BD6"/>
    <w:rsid w:val="00111C07"/>
    <w:rsid w:val="001128B7"/>
    <w:rsid w:val="00112F37"/>
    <w:rsid w:val="0011374E"/>
    <w:rsid w:val="00113ADF"/>
    <w:rsid w:val="00114F35"/>
    <w:rsid w:val="00115776"/>
    <w:rsid w:val="001158DF"/>
    <w:rsid w:val="001164D4"/>
    <w:rsid w:val="0011650A"/>
    <w:rsid w:val="0011748C"/>
    <w:rsid w:val="00117553"/>
    <w:rsid w:val="001175AC"/>
    <w:rsid w:val="00117F1D"/>
    <w:rsid w:val="00120B7E"/>
    <w:rsid w:val="00120E26"/>
    <w:rsid w:val="0012106E"/>
    <w:rsid w:val="0012112D"/>
    <w:rsid w:val="001212CA"/>
    <w:rsid w:val="0012138B"/>
    <w:rsid w:val="00121A0C"/>
    <w:rsid w:val="00121A82"/>
    <w:rsid w:val="00121F02"/>
    <w:rsid w:val="00121FBE"/>
    <w:rsid w:val="001226C0"/>
    <w:rsid w:val="001226E5"/>
    <w:rsid w:val="00122B56"/>
    <w:rsid w:val="00122DD2"/>
    <w:rsid w:val="0012318A"/>
    <w:rsid w:val="00123221"/>
    <w:rsid w:val="00123595"/>
    <w:rsid w:val="00123F09"/>
    <w:rsid w:val="00124125"/>
    <w:rsid w:val="0012418A"/>
    <w:rsid w:val="00124676"/>
    <w:rsid w:val="00124B03"/>
    <w:rsid w:val="00124E86"/>
    <w:rsid w:val="00124F3C"/>
    <w:rsid w:val="00124F47"/>
    <w:rsid w:val="00125046"/>
    <w:rsid w:val="0012515E"/>
    <w:rsid w:val="00125249"/>
    <w:rsid w:val="00125630"/>
    <w:rsid w:val="00125A03"/>
    <w:rsid w:val="001265B1"/>
    <w:rsid w:val="001268EC"/>
    <w:rsid w:val="00126C3E"/>
    <w:rsid w:val="0012703F"/>
    <w:rsid w:val="001271A3"/>
    <w:rsid w:val="0012757C"/>
    <w:rsid w:val="0012767B"/>
    <w:rsid w:val="00127BD1"/>
    <w:rsid w:val="00127CBF"/>
    <w:rsid w:val="00127D1D"/>
    <w:rsid w:val="00127F9D"/>
    <w:rsid w:val="001305EF"/>
    <w:rsid w:val="00130D36"/>
    <w:rsid w:val="00130E0A"/>
    <w:rsid w:val="00130F9F"/>
    <w:rsid w:val="001312AD"/>
    <w:rsid w:val="00131796"/>
    <w:rsid w:val="001317A2"/>
    <w:rsid w:val="00131875"/>
    <w:rsid w:val="001322F7"/>
    <w:rsid w:val="0013234F"/>
    <w:rsid w:val="00132692"/>
    <w:rsid w:val="00133190"/>
    <w:rsid w:val="00133B86"/>
    <w:rsid w:val="0013481C"/>
    <w:rsid w:val="00134FF2"/>
    <w:rsid w:val="0013503C"/>
    <w:rsid w:val="001350A7"/>
    <w:rsid w:val="001350FE"/>
    <w:rsid w:val="001352F1"/>
    <w:rsid w:val="00135645"/>
    <w:rsid w:val="0013642F"/>
    <w:rsid w:val="00136B4B"/>
    <w:rsid w:val="001377E0"/>
    <w:rsid w:val="00140743"/>
    <w:rsid w:val="00140D78"/>
    <w:rsid w:val="00141FBD"/>
    <w:rsid w:val="00142105"/>
    <w:rsid w:val="00142474"/>
    <w:rsid w:val="00142A30"/>
    <w:rsid w:val="00142DD2"/>
    <w:rsid w:val="00143398"/>
    <w:rsid w:val="00143CEC"/>
    <w:rsid w:val="00143DF0"/>
    <w:rsid w:val="00143ED7"/>
    <w:rsid w:val="001441B2"/>
    <w:rsid w:val="00144645"/>
    <w:rsid w:val="001447A1"/>
    <w:rsid w:val="001451C1"/>
    <w:rsid w:val="00145570"/>
    <w:rsid w:val="00146306"/>
    <w:rsid w:val="0014641C"/>
    <w:rsid w:val="00146491"/>
    <w:rsid w:val="00146510"/>
    <w:rsid w:val="001467E1"/>
    <w:rsid w:val="00146B32"/>
    <w:rsid w:val="00146B6E"/>
    <w:rsid w:val="00146ECD"/>
    <w:rsid w:val="0014743A"/>
    <w:rsid w:val="00147689"/>
    <w:rsid w:val="001476D9"/>
    <w:rsid w:val="0015000D"/>
    <w:rsid w:val="001508D7"/>
    <w:rsid w:val="001513D6"/>
    <w:rsid w:val="00151605"/>
    <w:rsid w:val="0015167C"/>
    <w:rsid w:val="00151749"/>
    <w:rsid w:val="00151983"/>
    <w:rsid w:val="00152307"/>
    <w:rsid w:val="00152620"/>
    <w:rsid w:val="0015291B"/>
    <w:rsid w:val="00152FDA"/>
    <w:rsid w:val="001535A8"/>
    <w:rsid w:val="00153662"/>
    <w:rsid w:val="00153950"/>
    <w:rsid w:val="00154C62"/>
    <w:rsid w:val="00155539"/>
    <w:rsid w:val="00155747"/>
    <w:rsid w:val="00155F83"/>
    <w:rsid w:val="0015615E"/>
    <w:rsid w:val="0015628D"/>
    <w:rsid w:val="001563DE"/>
    <w:rsid w:val="00156744"/>
    <w:rsid w:val="00156C64"/>
    <w:rsid w:val="00156E7C"/>
    <w:rsid w:val="00156FD1"/>
    <w:rsid w:val="00157155"/>
    <w:rsid w:val="001573DB"/>
    <w:rsid w:val="0015777C"/>
    <w:rsid w:val="00157C2E"/>
    <w:rsid w:val="00157E17"/>
    <w:rsid w:val="00160059"/>
    <w:rsid w:val="001600E5"/>
    <w:rsid w:val="00160524"/>
    <w:rsid w:val="0016059C"/>
    <w:rsid w:val="00160705"/>
    <w:rsid w:val="00160C72"/>
    <w:rsid w:val="00160FA0"/>
    <w:rsid w:val="00161002"/>
    <w:rsid w:val="00161326"/>
    <w:rsid w:val="001614DE"/>
    <w:rsid w:val="001617FC"/>
    <w:rsid w:val="00161AEE"/>
    <w:rsid w:val="00161FA2"/>
    <w:rsid w:val="0016251A"/>
    <w:rsid w:val="001627F2"/>
    <w:rsid w:val="001628BC"/>
    <w:rsid w:val="00162E51"/>
    <w:rsid w:val="00163C2C"/>
    <w:rsid w:val="00163D52"/>
    <w:rsid w:val="0016401E"/>
    <w:rsid w:val="00164471"/>
    <w:rsid w:val="001644E5"/>
    <w:rsid w:val="00164979"/>
    <w:rsid w:val="00165135"/>
    <w:rsid w:val="001651BA"/>
    <w:rsid w:val="001655CC"/>
    <w:rsid w:val="00165B46"/>
    <w:rsid w:val="00165B6A"/>
    <w:rsid w:val="00166067"/>
    <w:rsid w:val="00166C9B"/>
    <w:rsid w:val="001672D7"/>
    <w:rsid w:val="00167428"/>
    <w:rsid w:val="0016750B"/>
    <w:rsid w:val="00167655"/>
    <w:rsid w:val="001677E4"/>
    <w:rsid w:val="00167D57"/>
    <w:rsid w:val="00170551"/>
    <w:rsid w:val="00170926"/>
    <w:rsid w:val="00170D7E"/>
    <w:rsid w:val="0017179B"/>
    <w:rsid w:val="001717A9"/>
    <w:rsid w:val="0017205D"/>
    <w:rsid w:val="00172188"/>
    <w:rsid w:val="001727F2"/>
    <w:rsid w:val="0017312D"/>
    <w:rsid w:val="00173DD0"/>
    <w:rsid w:val="00173EB4"/>
    <w:rsid w:val="00174057"/>
    <w:rsid w:val="00174137"/>
    <w:rsid w:val="0017419D"/>
    <w:rsid w:val="001741E6"/>
    <w:rsid w:val="00174397"/>
    <w:rsid w:val="0017448A"/>
    <w:rsid w:val="0017488D"/>
    <w:rsid w:val="00174D57"/>
    <w:rsid w:val="00175316"/>
    <w:rsid w:val="001754F5"/>
    <w:rsid w:val="00175C8E"/>
    <w:rsid w:val="00175D00"/>
    <w:rsid w:val="00175D24"/>
    <w:rsid w:val="00175D8D"/>
    <w:rsid w:val="001762AD"/>
    <w:rsid w:val="0017666E"/>
    <w:rsid w:val="00176AAB"/>
    <w:rsid w:val="00176CE9"/>
    <w:rsid w:val="001778BA"/>
    <w:rsid w:val="001800A8"/>
    <w:rsid w:val="0018049B"/>
    <w:rsid w:val="00180664"/>
    <w:rsid w:val="00181784"/>
    <w:rsid w:val="0018190A"/>
    <w:rsid w:val="00181E16"/>
    <w:rsid w:val="00181FDE"/>
    <w:rsid w:val="00182110"/>
    <w:rsid w:val="001826DF"/>
    <w:rsid w:val="001831D5"/>
    <w:rsid w:val="00183826"/>
    <w:rsid w:val="00183BE3"/>
    <w:rsid w:val="0018400D"/>
    <w:rsid w:val="001842DE"/>
    <w:rsid w:val="00184567"/>
    <w:rsid w:val="0018545D"/>
    <w:rsid w:val="00185491"/>
    <w:rsid w:val="00185CA4"/>
    <w:rsid w:val="00185E0F"/>
    <w:rsid w:val="001865D9"/>
    <w:rsid w:val="00186B6D"/>
    <w:rsid w:val="00186BFE"/>
    <w:rsid w:val="00187215"/>
    <w:rsid w:val="001878F2"/>
    <w:rsid w:val="00187BF6"/>
    <w:rsid w:val="00187E70"/>
    <w:rsid w:val="00187FD0"/>
    <w:rsid w:val="0019050A"/>
    <w:rsid w:val="001905F3"/>
    <w:rsid w:val="00190742"/>
    <w:rsid w:val="00190916"/>
    <w:rsid w:val="00190999"/>
    <w:rsid w:val="001916F3"/>
    <w:rsid w:val="00191ADA"/>
    <w:rsid w:val="001929AE"/>
    <w:rsid w:val="00192FDE"/>
    <w:rsid w:val="001940C7"/>
    <w:rsid w:val="001942C8"/>
    <w:rsid w:val="00194358"/>
    <w:rsid w:val="0019452E"/>
    <w:rsid w:val="00194813"/>
    <w:rsid w:val="00194817"/>
    <w:rsid w:val="00194D16"/>
    <w:rsid w:val="0019525F"/>
    <w:rsid w:val="0019593A"/>
    <w:rsid w:val="00195A91"/>
    <w:rsid w:val="0019610C"/>
    <w:rsid w:val="00196909"/>
    <w:rsid w:val="00196ACF"/>
    <w:rsid w:val="001970F9"/>
    <w:rsid w:val="001973ED"/>
    <w:rsid w:val="00197456"/>
    <w:rsid w:val="00197484"/>
    <w:rsid w:val="001974FC"/>
    <w:rsid w:val="00197DDF"/>
    <w:rsid w:val="001A00EA"/>
    <w:rsid w:val="001A07CE"/>
    <w:rsid w:val="001A0F81"/>
    <w:rsid w:val="001A1A24"/>
    <w:rsid w:val="001A1A7B"/>
    <w:rsid w:val="001A1BBF"/>
    <w:rsid w:val="001A1BF9"/>
    <w:rsid w:val="001A1D59"/>
    <w:rsid w:val="001A20DC"/>
    <w:rsid w:val="001A2286"/>
    <w:rsid w:val="001A24A2"/>
    <w:rsid w:val="001A2C61"/>
    <w:rsid w:val="001A30EA"/>
    <w:rsid w:val="001A3A12"/>
    <w:rsid w:val="001A41B6"/>
    <w:rsid w:val="001A43F8"/>
    <w:rsid w:val="001A4BE5"/>
    <w:rsid w:val="001A50CB"/>
    <w:rsid w:val="001A549C"/>
    <w:rsid w:val="001A55A6"/>
    <w:rsid w:val="001A587C"/>
    <w:rsid w:val="001A58C9"/>
    <w:rsid w:val="001A5C02"/>
    <w:rsid w:val="001A6591"/>
    <w:rsid w:val="001A6618"/>
    <w:rsid w:val="001A66FE"/>
    <w:rsid w:val="001A68E9"/>
    <w:rsid w:val="001A6D87"/>
    <w:rsid w:val="001A6DF9"/>
    <w:rsid w:val="001A7168"/>
    <w:rsid w:val="001A72CA"/>
    <w:rsid w:val="001A7657"/>
    <w:rsid w:val="001A7F36"/>
    <w:rsid w:val="001B0482"/>
    <w:rsid w:val="001B04CA"/>
    <w:rsid w:val="001B0685"/>
    <w:rsid w:val="001B0D29"/>
    <w:rsid w:val="001B0E0F"/>
    <w:rsid w:val="001B17AA"/>
    <w:rsid w:val="001B1C72"/>
    <w:rsid w:val="001B201E"/>
    <w:rsid w:val="001B2750"/>
    <w:rsid w:val="001B2FC1"/>
    <w:rsid w:val="001B3681"/>
    <w:rsid w:val="001B41DF"/>
    <w:rsid w:val="001B4994"/>
    <w:rsid w:val="001B4C87"/>
    <w:rsid w:val="001B4D5D"/>
    <w:rsid w:val="001B4D82"/>
    <w:rsid w:val="001B4F0D"/>
    <w:rsid w:val="001B5046"/>
    <w:rsid w:val="001B5910"/>
    <w:rsid w:val="001B5CDC"/>
    <w:rsid w:val="001B63EC"/>
    <w:rsid w:val="001B6A3D"/>
    <w:rsid w:val="001B6C89"/>
    <w:rsid w:val="001B6C8D"/>
    <w:rsid w:val="001B6F36"/>
    <w:rsid w:val="001B7306"/>
    <w:rsid w:val="001B7954"/>
    <w:rsid w:val="001B7C04"/>
    <w:rsid w:val="001C08C6"/>
    <w:rsid w:val="001C099C"/>
    <w:rsid w:val="001C09FA"/>
    <w:rsid w:val="001C14B1"/>
    <w:rsid w:val="001C14F1"/>
    <w:rsid w:val="001C1DCC"/>
    <w:rsid w:val="001C29F8"/>
    <w:rsid w:val="001C358D"/>
    <w:rsid w:val="001C3A57"/>
    <w:rsid w:val="001C3CDF"/>
    <w:rsid w:val="001C3DB8"/>
    <w:rsid w:val="001C401E"/>
    <w:rsid w:val="001C429F"/>
    <w:rsid w:val="001C445D"/>
    <w:rsid w:val="001C474F"/>
    <w:rsid w:val="001C543C"/>
    <w:rsid w:val="001C5621"/>
    <w:rsid w:val="001C58C4"/>
    <w:rsid w:val="001C608A"/>
    <w:rsid w:val="001C6784"/>
    <w:rsid w:val="001C79B2"/>
    <w:rsid w:val="001D045D"/>
    <w:rsid w:val="001D09F1"/>
    <w:rsid w:val="001D1D8B"/>
    <w:rsid w:val="001D1DB5"/>
    <w:rsid w:val="001D1FDB"/>
    <w:rsid w:val="001D217E"/>
    <w:rsid w:val="001D253A"/>
    <w:rsid w:val="001D3C25"/>
    <w:rsid w:val="001D4946"/>
    <w:rsid w:val="001D54C8"/>
    <w:rsid w:val="001D5CDC"/>
    <w:rsid w:val="001D7266"/>
    <w:rsid w:val="001D7619"/>
    <w:rsid w:val="001D785F"/>
    <w:rsid w:val="001D7EE8"/>
    <w:rsid w:val="001D7F14"/>
    <w:rsid w:val="001E1399"/>
    <w:rsid w:val="001E1564"/>
    <w:rsid w:val="001E1EB9"/>
    <w:rsid w:val="001E2018"/>
    <w:rsid w:val="001E2A6C"/>
    <w:rsid w:val="001E3B3F"/>
    <w:rsid w:val="001E3DB8"/>
    <w:rsid w:val="001E3DC1"/>
    <w:rsid w:val="001E4C75"/>
    <w:rsid w:val="001E4D62"/>
    <w:rsid w:val="001E4EEA"/>
    <w:rsid w:val="001E507D"/>
    <w:rsid w:val="001E52D8"/>
    <w:rsid w:val="001E563C"/>
    <w:rsid w:val="001E5892"/>
    <w:rsid w:val="001E5CAA"/>
    <w:rsid w:val="001E60D2"/>
    <w:rsid w:val="001E6253"/>
    <w:rsid w:val="001E6CAF"/>
    <w:rsid w:val="001E709E"/>
    <w:rsid w:val="001E7EE8"/>
    <w:rsid w:val="001E7FCF"/>
    <w:rsid w:val="001F070D"/>
    <w:rsid w:val="001F0CAC"/>
    <w:rsid w:val="001F0F09"/>
    <w:rsid w:val="001F1416"/>
    <w:rsid w:val="001F1676"/>
    <w:rsid w:val="001F188D"/>
    <w:rsid w:val="001F1EB3"/>
    <w:rsid w:val="001F21FD"/>
    <w:rsid w:val="001F25CB"/>
    <w:rsid w:val="001F2602"/>
    <w:rsid w:val="001F28FC"/>
    <w:rsid w:val="001F2B18"/>
    <w:rsid w:val="001F2E3A"/>
    <w:rsid w:val="001F33AC"/>
    <w:rsid w:val="001F3772"/>
    <w:rsid w:val="001F3817"/>
    <w:rsid w:val="001F4065"/>
    <w:rsid w:val="001F407C"/>
    <w:rsid w:val="001F425B"/>
    <w:rsid w:val="001F429A"/>
    <w:rsid w:val="001F44E7"/>
    <w:rsid w:val="001F4BA2"/>
    <w:rsid w:val="001F4CFF"/>
    <w:rsid w:val="001F4E65"/>
    <w:rsid w:val="001F5584"/>
    <w:rsid w:val="001F57BF"/>
    <w:rsid w:val="001F63D0"/>
    <w:rsid w:val="001F63E3"/>
    <w:rsid w:val="001F6876"/>
    <w:rsid w:val="001F6938"/>
    <w:rsid w:val="001F694F"/>
    <w:rsid w:val="001F6EB7"/>
    <w:rsid w:val="001F74A9"/>
    <w:rsid w:val="001F7511"/>
    <w:rsid w:val="001F7945"/>
    <w:rsid w:val="002004A0"/>
    <w:rsid w:val="00200E43"/>
    <w:rsid w:val="00200EB5"/>
    <w:rsid w:val="00201333"/>
    <w:rsid w:val="00201476"/>
    <w:rsid w:val="00201690"/>
    <w:rsid w:val="00201D35"/>
    <w:rsid w:val="0020247B"/>
    <w:rsid w:val="00203E65"/>
    <w:rsid w:val="00203E71"/>
    <w:rsid w:val="00203F45"/>
    <w:rsid w:val="0020444E"/>
    <w:rsid w:val="002047B1"/>
    <w:rsid w:val="00204EF9"/>
    <w:rsid w:val="00206E40"/>
    <w:rsid w:val="00206E95"/>
    <w:rsid w:val="00207EE0"/>
    <w:rsid w:val="00207FDA"/>
    <w:rsid w:val="002100FF"/>
    <w:rsid w:val="00210600"/>
    <w:rsid w:val="00210F8D"/>
    <w:rsid w:val="00210FDD"/>
    <w:rsid w:val="00211731"/>
    <w:rsid w:val="002121E1"/>
    <w:rsid w:val="00212486"/>
    <w:rsid w:val="00212621"/>
    <w:rsid w:val="00212662"/>
    <w:rsid w:val="00212BBC"/>
    <w:rsid w:val="00212F1C"/>
    <w:rsid w:val="00214073"/>
    <w:rsid w:val="00214515"/>
    <w:rsid w:val="00214857"/>
    <w:rsid w:val="002152EF"/>
    <w:rsid w:val="00215A14"/>
    <w:rsid w:val="00215FF5"/>
    <w:rsid w:val="002160CF"/>
    <w:rsid w:val="0021631E"/>
    <w:rsid w:val="00216777"/>
    <w:rsid w:val="002171DD"/>
    <w:rsid w:val="0021743B"/>
    <w:rsid w:val="002177C2"/>
    <w:rsid w:val="0022017D"/>
    <w:rsid w:val="00220460"/>
    <w:rsid w:val="0022047C"/>
    <w:rsid w:val="00220612"/>
    <w:rsid w:val="00220AFB"/>
    <w:rsid w:val="00220C56"/>
    <w:rsid w:val="00220DD4"/>
    <w:rsid w:val="00221028"/>
    <w:rsid w:val="00221145"/>
    <w:rsid w:val="002212A2"/>
    <w:rsid w:val="002215D5"/>
    <w:rsid w:val="00221DD0"/>
    <w:rsid w:val="00221E81"/>
    <w:rsid w:val="00221F85"/>
    <w:rsid w:val="002221BE"/>
    <w:rsid w:val="002228B1"/>
    <w:rsid w:val="00223003"/>
    <w:rsid w:val="0022304B"/>
    <w:rsid w:val="002239F9"/>
    <w:rsid w:val="00223D6B"/>
    <w:rsid w:val="00224843"/>
    <w:rsid w:val="00225D59"/>
    <w:rsid w:val="00225FBC"/>
    <w:rsid w:val="00226420"/>
    <w:rsid w:val="0022708A"/>
    <w:rsid w:val="00227243"/>
    <w:rsid w:val="00227885"/>
    <w:rsid w:val="00230065"/>
    <w:rsid w:val="002301F9"/>
    <w:rsid w:val="00230215"/>
    <w:rsid w:val="002306A1"/>
    <w:rsid w:val="0023079D"/>
    <w:rsid w:val="00230AAD"/>
    <w:rsid w:val="0023123D"/>
    <w:rsid w:val="00231407"/>
    <w:rsid w:val="00231460"/>
    <w:rsid w:val="002314A7"/>
    <w:rsid w:val="00231B83"/>
    <w:rsid w:val="0023268B"/>
    <w:rsid w:val="00232731"/>
    <w:rsid w:val="002327F5"/>
    <w:rsid w:val="00232D86"/>
    <w:rsid w:val="002334D7"/>
    <w:rsid w:val="0023380D"/>
    <w:rsid w:val="00233B4F"/>
    <w:rsid w:val="00233D3E"/>
    <w:rsid w:val="00234062"/>
    <w:rsid w:val="002343BB"/>
    <w:rsid w:val="002344B8"/>
    <w:rsid w:val="00234507"/>
    <w:rsid w:val="00234715"/>
    <w:rsid w:val="00234E8B"/>
    <w:rsid w:val="00234F2C"/>
    <w:rsid w:val="00235305"/>
    <w:rsid w:val="002355F9"/>
    <w:rsid w:val="002359E3"/>
    <w:rsid w:val="00235A38"/>
    <w:rsid w:val="00235E66"/>
    <w:rsid w:val="00236216"/>
    <w:rsid w:val="00236307"/>
    <w:rsid w:val="002371C4"/>
    <w:rsid w:val="0023742D"/>
    <w:rsid w:val="00237BE7"/>
    <w:rsid w:val="00237F0E"/>
    <w:rsid w:val="002406A3"/>
    <w:rsid w:val="0024084E"/>
    <w:rsid w:val="0024099D"/>
    <w:rsid w:val="00241463"/>
    <w:rsid w:val="00241558"/>
    <w:rsid w:val="002416D3"/>
    <w:rsid w:val="00241764"/>
    <w:rsid w:val="00241767"/>
    <w:rsid w:val="00241E8B"/>
    <w:rsid w:val="00241EBE"/>
    <w:rsid w:val="00241F61"/>
    <w:rsid w:val="00242310"/>
    <w:rsid w:val="00242952"/>
    <w:rsid w:val="002429D7"/>
    <w:rsid w:val="00242EEC"/>
    <w:rsid w:val="0024311F"/>
    <w:rsid w:val="002431C7"/>
    <w:rsid w:val="00243607"/>
    <w:rsid w:val="0024390E"/>
    <w:rsid w:val="00243953"/>
    <w:rsid w:val="00243A04"/>
    <w:rsid w:val="00243F15"/>
    <w:rsid w:val="00243F30"/>
    <w:rsid w:val="00243F61"/>
    <w:rsid w:val="0024405F"/>
    <w:rsid w:val="002445E8"/>
    <w:rsid w:val="002451ED"/>
    <w:rsid w:val="00245BA3"/>
    <w:rsid w:val="00245D20"/>
    <w:rsid w:val="00245E7F"/>
    <w:rsid w:val="00246166"/>
    <w:rsid w:val="0024616A"/>
    <w:rsid w:val="00246A97"/>
    <w:rsid w:val="00246D4E"/>
    <w:rsid w:val="00246D5E"/>
    <w:rsid w:val="00247265"/>
    <w:rsid w:val="002474E5"/>
    <w:rsid w:val="002475D3"/>
    <w:rsid w:val="00247DCF"/>
    <w:rsid w:val="00250377"/>
    <w:rsid w:val="002506C1"/>
    <w:rsid w:val="00250894"/>
    <w:rsid w:val="002510BA"/>
    <w:rsid w:val="0025113A"/>
    <w:rsid w:val="002522BC"/>
    <w:rsid w:val="0025265F"/>
    <w:rsid w:val="00252726"/>
    <w:rsid w:val="00252749"/>
    <w:rsid w:val="00252F2F"/>
    <w:rsid w:val="00253302"/>
    <w:rsid w:val="00253620"/>
    <w:rsid w:val="002536BB"/>
    <w:rsid w:val="00253B06"/>
    <w:rsid w:val="00253B45"/>
    <w:rsid w:val="00253C1E"/>
    <w:rsid w:val="00253D7C"/>
    <w:rsid w:val="00253E77"/>
    <w:rsid w:val="00254ED7"/>
    <w:rsid w:val="00255705"/>
    <w:rsid w:val="0025572A"/>
    <w:rsid w:val="00255C70"/>
    <w:rsid w:val="00255CCE"/>
    <w:rsid w:val="002564C8"/>
    <w:rsid w:val="00256612"/>
    <w:rsid w:val="00256987"/>
    <w:rsid w:val="00256A85"/>
    <w:rsid w:val="002579C6"/>
    <w:rsid w:val="00257F8C"/>
    <w:rsid w:val="002606EF"/>
    <w:rsid w:val="002607D2"/>
    <w:rsid w:val="00260EEA"/>
    <w:rsid w:val="00261856"/>
    <w:rsid w:val="00261A40"/>
    <w:rsid w:val="002628BE"/>
    <w:rsid w:val="002629EB"/>
    <w:rsid w:val="00262A29"/>
    <w:rsid w:val="00262A8D"/>
    <w:rsid w:val="00263315"/>
    <w:rsid w:val="00263AE2"/>
    <w:rsid w:val="00263C71"/>
    <w:rsid w:val="002640B5"/>
    <w:rsid w:val="00264573"/>
    <w:rsid w:val="00264A6E"/>
    <w:rsid w:val="0026516E"/>
    <w:rsid w:val="0026554F"/>
    <w:rsid w:val="002656DE"/>
    <w:rsid w:val="00265C4D"/>
    <w:rsid w:val="00265DDE"/>
    <w:rsid w:val="00265EA9"/>
    <w:rsid w:val="00265FC6"/>
    <w:rsid w:val="002661AD"/>
    <w:rsid w:val="002666F2"/>
    <w:rsid w:val="00266C5C"/>
    <w:rsid w:val="00266D84"/>
    <w:rsid w:val="0026788C"/>
    <w:rsid w:val="00270077"/>
    <w:rsid w:val="002701B9"/>
    <w:rsid w:val="002704EF"/>
    <w:rsid w:val="00270AF6"/>
    <w:rsid w:val="00270BDE"/>
    <w:rsid w:val="00270CFC"/>
    <w:rsid w:val="00270FD6"/>
    <w:rsid w:val="00271F16"/>
    <w:rsid w:val="00271FFA"/>
    <w:rsid w:val="00272249"/>
    <w:rsid w:val="00272476"/>
    <w:rsid w:val="00272544"/>
    <w:rsid w:val="00272606"/>
    <w:rsid w:val="002726B5"/>
    <w:rsid w:val="00272CB8"/>
    <w:rsid w:val="00273137"/>
    <w:rsid w:val="002735A1"/>
    <w:rsid w:val="0027402F"/>
    <w:rsid w:val="0027436C"/>
    <w:rsid w:val="002743AF"/>
    <w:rsid w:val="002748C6"/>
    <w:rsid w:val="00274B3C"/>
    <w:rsid w:val="00274E46"/>
    <w:rsid w:val="00275428"/>
    <w:rsid w:val="002758EE"/>
    <w:rsid w:val="00275B92"/>
    <w:rsid w:val="00276504"/>
    <w:rsid w:val="00276511"/>
    <w:rsid w:val="002766F1"/>
    <w:rsid w:val="00276D27"/>
    <w:rsid w:val="00276EC9"/>
    <w:rsid w:val="00276F4C"/>
    <w:rsid w:val="00277353"/>
    <w:rsid w:val="002779AB"/>
    <w:rsid w:val="00277BB8"/>
    <w:rsid w:val="00277BD5"/>
    <w:rsid w:val="00277D84"/>
    <w:rsid w:val="00277E37"/>
    <w:rsid w:val="0028008C"/>
    <w:rsid w:val="002803F8"/>
    <w:rsid w:val="002806F0"/>
    <w:rsid w:val="00281182"/>
    <w:rsid w:val="00281628"/>
    <w:rsid w:val="00281DC7"/>
    <w:rsid w:val="00282C08"/>
    <w:rsid w:val="00282EE6"/>
    <w:rsid w:val="0028343E"/>
    <w:rsid w:val="00283D0C"/>
    <w:rsid w:val="00283D15"/>
    <w:rsid w:val="00283FDE"/>
    <w:rsid w:val="00284B86"/>
    <w:rsid w:val="00284F3A"/>
    <w:rsid w:val="00285C5A"/>
    <w:rsid w:val="00286BF9"/>
    <w:rsid w:val="0028776D"/>
    <w:rsid w:val="00287A5F"/>
    <w:rsid w:val="00287BE7"/>
    <w:rsid w:val="00287CB1"/>
    <w:rsid w:val="00290318"/>
    <w:rsid w:val="00290477"/>
    <w:rsid w:val="002905CE"/>
    <w:rsid w:val="00290ED5"/>
    <w:rsid w:val="002912A7"/>
    <w:rsid w:val="00291DD2"/>
    <w:rsid w:val="00291F3C"/>
    <w:rsid w:val="00292723"/>
    <w:rsid w:val="00293154"/>
    <w:rsid w:val="00293406"/>
    <w:rsid w:val="00293438"/>
    <w:rsid w:val="0029397F"/>
    <w:rsid w:val="00293F0C"/>
    <w:rsid w:val="00294191"/>
    <w:rsid w:val="00294589"/>
    <w:rsid w:val="0029470E"/>
    <w:rsid w:val="00294867"/>
    <w:rsid w:val="00294D82"/>
    <w:rsid w:val="002952A2"/>
    <w:rsid w:val="002953BD"/>
    <w:rsid w:val="00295454"/>
    <w:rsid w:val="00295EC4"/>
    <w:rsid w:val="00296A41"/>
    <w:rsid w:val="00296B7E"/>
    <w:rsid w:val="00296C0D"/>
    <w:rsid w:val="0029736F"/>
    <w:rsid w:val="00297A16"/>
    <w:rsid w:val="002A0240"/>
    <w:rsid w:val="002A0C5A"/>
    <w:rsid w:val="002A0DA5"/>
    <w:rsid w:val="002A18EA"/>
    <w:rsid w:val="002A1CA9"/>
    <w:rsid w:val="002A1E5B"/>
    <w:rsid w:val="002A226B"/>
    <w:rsid w:val="002A2303"/>
    <w:rsid w:val="002A251F"/>
    <w:rsid w:val="002A2B66"/>
    <w:rsid w:val="002A2EFD"/>
    <w:rsid w:val="002A35CC"/>
    <w:rsid w:val="002A3855"/>
    <w:rsid w:val="002A3C04"/>
    <w:rsid w:val="002A4ABB"/>
    <w:rsid w:val="002A4AC6"/>
    <w:rsid w:val="002A4EFB"/>
    <w:rsid w:val="002A4F22"/>
    <w:rsid w:val="002A556D"/>
    <w:rsid w:val="002A5804"/>
    <w:rsid w:val="002A5880"/>
    <w:rsid w:val="002A5DB9"/>
    <w:rsid w:val="002A68C2"/>
    <w:rsid w:val="002A6944"/>
    <w:rsid w:val="002A6F73"/>
    <w:rsid w:val="002A727F"/>
    <w:rsid w:val="002A785B"/>
    <w:rsid w:val="002A78B1"/>
    <w:rsid w:val="002A7D19"/>
    <w:rsid w:val="002A7FF0"/>
    <w:rsid w:val="002B01CA"/>
    <w:rsid w:val="002B01FA"/>
    <w:rsid w:val="002B08AF"/>
    <w:rsid w:val="002B0C5A"/>
    <w:rsid w:val="002B0F9B"/>
    <w:rsid w:val="002B115E"/>
    <w:rsid w:val="002B1222"/>
    <w:rsid w:val="002B15A8"/>
    <w:rsid w:val="002B1672"/>
    <w:rsid w:val="002B175B"/>
    <w:rsid w:val="002B1CE1"/>
    <w:rsid w:val="002B337D"/>
    <w:rsid w:val="002B33DA"/>
    <w:rsid w:val="002B38BD"/>
    <w:rsid w:val="002B4BB1"/>
    <w:rsid w:val="002B4F90"/>
    <w:rsid w:val="002B5631"/>
    <w:rsid w:val="002B5C12"/>
    <w:rsid w:val="002B5DF4"/>
    <w:rsid w:val="002B6549"/>
    <w:rsid w:val="002B6892"/>
    <w:rsid w:val="002B6A0E"/>
    <w:rsid w:val="002B6FC2"/>
    <w:rsid w:val="002C000A"/>
    <w:rsid w:val="002C05CE"/>
    <w:rsid w:val="002C0654"/>
    <w:rsid w:val="002C0733"/>
    <w:rsid w:val="002C141D"/>
    <w:rsid w:val="002C2517"/>
    <w:rsid w:val="002C2A8F"/>
    <w:rsid w:val="002C2F12"/>
    <w:rsid w:val="002C309F"/>
    <w:rsid w:val="002C31A2"/>
    <w:rsid w:val="002C367C"/>
    <w:rsid w:val="002C39E1"/>
    <w:rsid w:val="002C3B6A"/>
    <w:rsid w:val="002C3C70"/>
    <w:rsid w:val="002C3E06"/>
    <w:rsid w:val="002C3F4A"/>
    <w:rsid w:val="002C42FA"/>
    <w:rsid w:val="002C430B"/>
    <w:rsid w:val="002C4E70"/>
    <w:rsid w:val="002C4EAB"/>
    <w:rsid w:val="002C50F7"/>
    <w:rsid w:val="002C54C3"/>
    <w:rsid w:val="002C5585"/>
    <w:rsid w:val="002C5B30"/>
    <w:rsid w:val="002C5CA4"/>
    <w:rsid w:val="002C5D60"/>
    <w:rsid w:val="002C60F2"/>
    <w:rsid w:val="002C6A03"/>
    <w:rsid w:val="002C6C38"/>
    <w:rsid w:val="002C78FF"/>
    <w:rsid w:val="002C7DD1"/>
    <w:rsid w:val="002D0000"/>
    <w:rsid w:val="002D0628"/>
    <w:rsid w:val="002D07C7"/>
    <w:rsid w:val="002D0806"/>
    <w:rsid w:val="002D0D28"/>
    <w:rsid w:val="002D0EFC"/>
    <w:rsid w:val="002D11C9"/>
    <w:rsid w:val="002D19FE"/>
    <w:rsid w:val="002D1AC2"/>
    <w:rsid w:val="002D258A"/>
    <w:rsid w:val="002D2955"/>
    <w:rsid w:val="002D2E4D"/>
    <w:rsid w:val="002D3BF7"/>
    <w:rsid w:val="002D3CD6"/>
    <w:rsid w:val="002D4110"/>
    <w:rsid w:val="002D42A2"/>
    <w:rsid w:val="002D47D5"/>
    <w:rsid w:val="002D4AA3"/>
    <w:rsid w:val="002D4C27"/>
    <w:rsid w:val="002D53D3"/>
    <w:rsid w:val="002D5B36"/>
    <w:rsid w:val="002D5B59"/>
    <w:rsid w:val="002D5BFD"/>
    <w:rsid w:val="002D63F7"/>
    <w:rsid w:val="002D6755"/>
    <w:rsid w:val="002D6784"/>
    <w:rsid w:val="002D69F2"/>
    <w:rsid w:val="002D720D"/>
    <w:rsid w:val="002E1030"/>
    <w:rsid w:val="002E1373"/>
    <w:rsid w:val="002E14ED"/>
    <w:rsid w:val="002E185E"/>
    <w:rsid w:val="002E189A"/>
    <w:rsid w:val="002E1994"/>
    <w:rsid w:val="002E23BA"/>
    <w:rsid w:val="002E26B3"/>
    <w:rsid w:val="002E2853"/>
    <w:rsid w:val="002E2ACD"/>
    <w:rsid w:val="002E2B02"/>
    <w:rsid w:val="002E2B5B"/>
    <w:rsid w:val="002E3040"/>
    <w:rsid w:val="002E3636"/>
    <w:rsid w:val="002E37E0"/>
    <w:rsid w:val="002E4298"/>
    <w:rsid w:val="002E433E"/>
    <w:rsid w:val="002E4603"/>
    <w:rsid w:val="002E468D"/>
    <w:rsid w:val="002E46E1"/>
    <w:rsid w:val="002E4947"/>
    <w:rsid w:val="002E4D14"/>
    <w:rsid w:val="002E5B3E"/>
    <w:rsid w:val="002E64CB"/>
    <w:rsid w:val="002E6518"/>
    <w:rsid w:val="002E6858"/>
    <w:rsid w:val="002E6CF6"/>
    <w:rsid w:val="002E6DE1"/>
    <w:rsid w:val="002E6EBF"/>
    <w:rsid w:val="002E7F01"/>
    <w:rsid w:val="002E7F4C"/>
    <w:rsid w:val="002F01A2"/>
    <w:rsid w:val="002F03FE"/>
    <w:rsid w:val="002F1335"/>
    <w:rsid w:val="002F1CC0"/>
    <w:rsid w:val="002F225D"/>
    <w:rsid w:val="002F229D"/>
    <w:rsid w:val="002F245A"/>
    <w:rsid w:val="002F2793"/>
    <w:rsid w:val="002F2BA5"/>
    <w:rsid w:val="002F2E09"/>
    <w:rsid w:val="002F2EDE"/>
    <w:rsid w:val="002F32C0"/>
    <w:rsid w:val="002F34E6"/>
    <w:rsid w:val="002F38C6"/>
    <w:rsid w:val="002F43A8"/>
    <w:rsid w:val="002F44B7"/>
    <w:rsid w:val="002F45B3"/>
    <w:rsid w:val="002F4D06"/>
    <w:rsid w:val="002F578A"/>
    <w:rsid w:val="002F628A"/>
    <w:rsid w:val="002F67BE"/>
    <w:rsid w:val="002F68E3"/>
    <w:rsid w:val="002F6A3B"/>
    <w:rsid w:val="002F70CF"/>
    <w:rsid w:val="002F7AA9"/>
    <w:rsid w:val="00300325"/>
    <w:rsid w:val="00300B50"/>
    <w:rsid w:val="00300F90"/>
    <w:rsid w:val="00300FF1"/>
    <w:rsid w:val="0030112C"/>
    <w:rsid w:val="00302120"/>
    <w:rsid w:val="00302260"/>
    <w:rsid w:val="003024CC"/>
    <w:rsid w:val="003025A4"/>
    <w:rsid w:val="00302A3A"/>
    <w:rsid w:val="00302DD4"/>
    <w:rsid w:val="0030334D"/>
    <w:rsid w:val="0030394A"/>
    <w:rsid w:val="00303BC7"/>
    <w:rsid w:val="003046B1"/>
    <w:rsid w:val="00304B5F"/>
    <w:rsid w:val="003050D6"/>
    <w:rsid w:val="00305919"/>
    <w:rsid w:val="00307080"/>
    <w:rsid w:val="00307A46"/>
    <w:rsid w:val="00307DC6"/>
    <w:rsid w:val="00307F79"/>
    <w:rsid w:val="0031022C"/>
    <w:rsid w:val="00310275"/>
    <w:rsid w:val="00310697"/>
    <w:rsid w:val="003109D1"/>
    <w:rsid w:val="00310A89"/>
    <w:rsid w:val="00310B08"/>
    <w:rsid w:val="00310CA9"/>
    <w:rsid w:val="00310CCA"/>
    <w:rsid w:val="00311295"/>
    <w:rsid w:val="003116BC"/>
    <w:rsid w:val="00311CBF"/>
    <w:rsid w:val="00311DA7"/>
    <w:rsid w:val="003124C2"/>
    <w:rsid w:val="003125B4"/>
    <w:rsid w:val="00312FFA"/>
    <w:rsid w:val="0031371E"/>
    <w:rsid w:val="003137E1"/>
    <w:rsid w:val="003146E3"/>
    <w:rsid w:val="00314855"/>
    <w:rsid w:val="0031485D"/>
    <w:rsid w:val="00314B5C"/>
    <w:rsid w:val="00315518"/>
    <w:rsid w:val="0031571D"/>
    <w:rsid w:val="003167D8"/>
    <w:rsid w:val="00316B1E"/>
    <w:rsid w:val="00317643"/>
    <w:rsid w:val="003177DB"/>
    <w:rsid w:val="003178A5"/>
    <w:rsid w:val="00317981"/>
    <w:rsid w:val="003203E0"/>
    <w:rsid w:val="003209C2"/>
    <w:rsid w:val="00320A85"/>
    <w:rsid w:val="00320EF5"/>
    <w:rsid w:val="0032144E"/>
    <w:rsid w:val="00321450"/>
    <w:rsid w:val="00321910"/>
    <w:rsid w:val="00321A73"/>
    <w:rsid w:val="00321E1D"/>
    <w:rsid w:val="003222D6"/>
    <w:rsid w:val="003224CC"/>
    <w:rsid w:val="00322CBA"/>
    <w:rsid w:val="00322D55"/>
    <w:rsid w:val="00322F6F"/>
    <w:rsid w:val="00322FC6"/>
    <w:rsid w:val="003237C1"/>
    <w:rsid w:val="003239F6"/>
    <w:rsid w:val="00323E57"/>
    <w:rsid w:val="003247CC"/>
    <w:rsid w:val="00324C14"/>
    <w:rsid w:val="00325C05"/>
    <w:rsid w:val="00325D87"/>
    <w:rsid w:val="00325FB4"/>
    <w:rsid w:val="003260E7"/>
    <w:rsid w:val="00326B1C"/>
    <w:rsid w:val="00326CCB"/>
    <w:rsid w:val="00326EEE"/>
    <w:rsid w:val="00326F21"/>
    <w:rsid w:val="00326F52"/>
    <w:rsid w:val="00326FFD"/>
    <w:rsid w:val="003300DE"/>
    <w:rsid w:val="00330160"/>
    <w:rsid w:val="003306CA"/>
    <w:rsid w:val="00330997"/>
    <w:rsid w:val="0033127C"/>
    <w:rsid w:val="00331AE1"/>
    <w:rsid w:val="0033206B"/>
    <w:rsid w:val="00332DCD"/>
    <w:rsid w:val="003334F4"/>
    <w:rsid w:val="0033371A"/>
    <w:rsid w:val="00333D1A"/>
    <w:rsid w:val="003341BA"/>
    <w:rsid w:val="00334336"/>
    <w:rsid w:val="00334DBC"/>
    <w:rsid w:val="0033545E"/>
    <w:rsid w:val="00335B24"/>
    <w:rsid w:val="00335C16"/>
    <w:rsid w:val="00336087"/>
    <w:rsid w:val="00336288"/>
    <w:rsid w:val="00336EEC"/>
    <w:rsid w:val="003373C3"/>
    <w:rsid w:val="0033743A"/>
    <w:rsid w:val="003374BE"/>
    <w:rsid w:val="00337586"/>
    <w:rsid w:val="003376F0"/>
    <w:rsid w:val="00337EE7"/>
    <w:rsid w:val="00340285"/>
    <w:rsid w:val="00340AD8"/>
    <w:rsid w:val="00340BA8"/>
    <w:rsid w:val="00341494"/>
    <w:rsid w:val="00341684"/>
    <w:rsid w:val="003418F4"/>
    <w:rsid w:val="00341EDB"/>
    <w:rsid w:val="00341EEF"/>
    <w:rsid w:val="00342C72"/>
    <w:rsid w:val="003430E2"/>
    <w:rsid w:val="00343A25"/>
    <w:rsid w:val="003446A1"/>
    <w:rsid w:val="003447E1"/>
    <w:rsid w:val="00344858"/>
    <w:rsid w:val="00344A0E"/>
    <w:rsid w:val="00344CA5"/>
    <w:rsid w:val="00344E06"/>
    <w:rsid w:val="00344F75"/>
    <w:rsid w:val="00345279"/>
    <w:rsid w:val="003452D6"/>
    <w:rsid w:val="0034539A"/>
    <w:rsid w:val="003459F9"/>
    <w:rsid w:val="00345C37"/>
    <w:rsid w:val="00346FE7"/>
    <w:rsid w:val="003479C6"/>
    <w:rsid w:val="00347B02"/>
    <w:rsid w:val="00347C2C"/>
    <w:rsid w:val="00347C61"/>
    <w:rsid w:val="00347D17"/>
    <w:rsid w:val="00347DA5"/>
    <w:rsid w:val="00350868"/>
    <w:rsid w:val="0035089B"/>
    <w:rsid w:val="0035094A"/>
    <w:rsid w:val="00350F61"/>
    <w:rsid w:val="00350FE5"/>
    <w:rsid w:val="00352748"/>
    <w:rsid w:val="00352B7D"/>
    <w:rsid w:val="00352DAD"/>
    <w:rsid w:val="00353B6E"/>
    <w:rsid w:val="00353D1F"/>
    <w:rsid w:val="00353D22"/>
    <w:rsid w:val="00353ECA"/>
    <w:rsid w:val="00355475"/>
    <w:rsid w:val="003554E7"/>
    <w:rsid w:val="0035573D"/>
    <w:rsid w:val="00356295"/>
    <w:rsid w:val="0035634F"/>
    <w:rsid w:val="00356442"/>
    <w:rsid w:val="003567AF"/>
    <w:rsid w:val="0035682E"/>
    <w:rsid w:val="0035688E"/>
    <w:rsid w:val="00357541"/>
    <w:rsid w:val="003577C1"/>
    <w:rsid w:val="0035792B"/>
    <w:rsid w:val="00357993"/>
    <w:rsid w:val="00357CA3"/>
    <w:rsid w:val="003604C3"/>
    <w:rsid w:val="003605BD"/>
    <w:rsid w:val="003606E3"/>
    <w:rsid w:val="0036075A"/>
    <w:rsid w:val="0036094C"/>
    <w:rsid w:val="0036094D"/>
    <w:rsid w:val="003613A7"/>
    <w:rsid w:val="003613AB"/>
    <w:rsid w:val="00361A20"/>
    <w:rsid w:val="0036226D"/>
    <w:rsid w:val="0036240A"/>
    <w:rsid w:val="0036264B"/>
    <w:rsid w:val="00362660"/>
    <w:rsid w:val="003626E6"/>
    <w:rsid w:val="00362D0E"/>
    <w:rsid w:val="00363437"/>
    <w:rsid w:val="0036374A"/>
    <w:rsid w:val="00363B83"/>
    <w:rsid w:val="003646E6"/>
    <w:rsid w:val="00364BF6"/>
    <w:rsid w:val="00364F1F"/>
    <w:rsid w:val="00365534"/>
    <w:rsid w:val="00366021"/>
    <w:rsid w:val="0036639B"/>
    <w:rsid w:val="003665E7"/>
    <w:rsid w:val="003669CD"/>
    <w:rsid w:val="00366D51"/>
    <w:rsid w:val="003676CE"/>
    <w:rsid w:val="00367B5B"/>
    <w:rsid w:val="00367C8C"/>
    <w:rsid w:val="0037002C"/>
    <w:rsid w:val="003705BE"/>
    <w:rsid w:val="003708E5"/>
    <w:rsid w:val="00370961"/>
    <w:rsid w:val="00370978"/>
    <w:rsid w:val="003709FE"/>
    <w:rsid w:val="00370B35"/>
    <w:rsid w:val="00370DFE"/>
    <w:rsid w:val="00371183"/>
    <w:rsid w:val="00371D35"/>
    <w:rsid w:val="0037213D"/>
    <w:rsid w:val="003721D0"/>
    <w:rsid w:val="00374362"/>
    <w:rsid w:val="00374708"/>
    <w:rsid w:val="0037493A"/>
    <w:rsid w:val="00374A44"/>
    <w:rsid w:val="00374AB5"/>
    <w:rsid w:val="00374BA6"/>
    <w:rsid w:val="00375551"/>
    <w:rsid w:val="00375602"/>
    <w:rsid w:val="00376842"/>
    <w:rsid w:val="00376A62"/>
    <w:rsid w:val="00376DCA"/>
    <w:rsid w:val="00377214"/>
    <w:rsid w:val="00377487"/>
    <w:rsid w:val="003774D7"/>
    <w:rsid w:val="00377B0A"/>
    <w:rsid w:val="0038059D"/>
    <w:rsid w:val="00380CEA"/>
    <w:rsid w:val="00381242"/>
    <w:rsid w:val="0038166A"/>
    <w:rsid w:val="00381712"/>
    <w:rsid w:val="003819AB"/>
    <w:rsid w:val="00381A72"/>
    <w:rsid w:val="00382043"/>
    <w:rsid w:val="00382104"/>
    <w:rsid w:val="003828B9"/>
    <w:rsid w:val="00382DA5"/>
    <w:rsid w:val="00382F52"/>
    <w:rsid w:val="0038335B"/>
    <w:rsid w:val="003833EA"/>
    <w:rsid w:val="003844E8"/>
    <w:rsid w:val="003845B7"/>
    <w:rsid w:val="0038496A"/>
    <w:rsid w:val="00384CF2"/>
    <w:rsid w:val="00385045"/>
    <w:rsid w:val="0038553A"/>
    <w:rsid w:val="00386420"/>
    <w:rsid w:val="0038687B"/>
    <w:rsid w:val="003870C0"/>
    <w:rsid w:val="00387CE4"/>
    <w:rsid w:val="00387ED0"/>
    <w:rsid w:val="00390BEC"/>
    <w:rsid w:val="00390E37"/>
    <w:rsid w:val="00391019"/>
    <w:rsid w:val="00391240"/>
    <w:rsid w:val="003914FC"/>
    <w:rsid w:val="003918D1"/>
    <w:rsid w:val="00392056"/>
    <w:rsid w:val="003925F4"/>
    <w:rsid w:val="00392B82"/>
    <w:rsid w:val="003930C0"/>
    <w:rsid w:val="003939A4"/>
    <w:rsid w:val="00393C28"/>
    <w:rsid w:val="00393F48"/>
    <w:rsid w:val="0039467A"/>
    <w:rsid w:val="003947AE"/>
    <w:rsid w:val="00394A83"/>
    <w:rsid w:val="00394AFE"/>
    <w:rsid w:val="00394FD3"/>
    <w:rsid w:val="00395677"/>
    <w:rsid w:val="003956D6"/>
    <w:rsid w:val="0039649F"/>
    <w:rsid w:val="00396F92"/>
    <w:rsid w:val="00397266"/>
    <w:rsid w:val="003973E0"/>
    <w:rsid w:val="00397453"/>
    <w:rsid w:val="003975A0"/>
    <w:rsid w:val="00397812"/>
    <w:rsid w:val="00397F04"/>
    <w:rsid w:val="00397FE5"/>
    <w:rsid w:val="003A050A"/>
    <w:rsid w:val="003A056B"/>
    <w:rsid w:val="003A087F"/>
    <w:rsid w:val="003A0E58"/>
    <w:rsid w:val="003A128C"/>
    <w:rsid w:val="003A1505"/>
    <w:rsid w:val="003A1A78"/>
    <w:rsid w:val="003A277F"/>
    <w:rsid w:val="003A2EBB"/>
    <w:rsid w:val="003A304B"/>
    <w:rsid w:val="003A3403"/>
    <w:rsid w:val="003A394C"/>
    <w:rsid w:val="003A3D7C"/>
    <w:rsid w:val="003A42C0"/>
    <w:rsid w:val="003A4569"/>
    <w:rsid w:val="003A5061"/>
    <w:rsid w:val="003A5DB2"/>
    <w:rsid w:val="003A6C2F"/>
    <w:rsid w:val="003A6DE8"/>
    <w:rsid w:val="003A70C9"/>
    <w:rsid w:val="003A714E"/>
    <w:rsid w:val="003A7427"/>
    <w:rsid w:val="003A7499"/>
    <w:rsid w:val="003A7560"/>
    <w:rsid w:val="003A7598"/>
    <w:rsid w:val="003A7999"/>
    <w:rsid w:val="003A7B39"/>
    <w:rsid w:val="003B0242"/>
    <w:rsid w:val="003B166C"/>
    <w:rsid w:val="003B18A4"/>
    <w:rsid w:val="003B196F"/>
    <w:rsid w:val="003B1AE9"/>
    <w:rsid w:val="003B2301"/>
    <w:rsid w:val="003B312B"/>
    <w:rsid w:val="003B34E7"/>
    <w:rsid w:val="003B3775"/>
    <w:rsid w:val="003B3CAC"/>
    <w:rsid w:val="003B3D2D"/>
    <w:rsid w:val="003B43B8"/>
    <w:rsid w:val="003B4B0B"/>
    <w:rsid w:val="003B4BE4"/>
    <w:rsid w:val="003B4C7D"/>
    <w:rsid w:val="003B4FB3"/>
    <w:rsid w:val="003B553A"/>
    <w:rsid w:val="003B5544"/>
    <w:rsid w:val="003B5970"/>
    <w:rsid w:val="003B69FE"/>
    <w:rsid w:val="003B7476"/>
    <w:rsid w:val="003B783F"/>
    <w:rsid w:val="003C0A51"/>
    <w:rsid w:val="003C0B0B"/>
    <w:rsid w:val="003C0F3D"/>
    <w:rsid w:val="003C1026"/>
    <w:rsid w:val="003C12F8"/>
    <w:rsid w:val="003C17AF"/>
    <w:rsid w:val="003C18DF"/>
    <w:rsid w:val="003C1C11"/>
    <w:rsid w:val="003C1F68"/>
    <w:rsid w:val="003C2079"/>
    <w:rsid w:val="003C24CE"/>
    <w:rsid w:val="003C28CC"/>
    <w:rsid w:val="003C2953"/>
    <w:rsid w:val="003C2A96"/>
    <w:rsid w:val="003C313C"/>
    <w:rsid w:val="003C38FA"/>
    <w:rsid w:val="003C3BE0"/>
    <w:rsid w:val="003C46A3"/>
    <w:rsid w:val="003C490F"/>
    <w:rsid w:val="003C4BC0"/>
    <w:rsid w:val="003C527E"/>
    <w:rsid w:val="003C5389"/>
    <w:rsid w:val="003C59D7"/>
    <w:rsid w:val="003C5A32"/>
    <w:rsid w:val="003C694E"/>
    <w:rsid w:val="003C7577"/>
    <w:rsid w:val="003C75D8"/>
    <w:rsid w:val="003C7996"/>
    <w:rsid w:val="003C7A46"/>
    <w:rsid w:val="003C7B61"/>
    <w:rsid w:val="003D0149"/>
    <w:rsid w:val="003D033C"/>
    <w:rsid w:val="003D0BB8"/>
    <w:rsid w:val="003D134F"/>
    <w:rsid w:val="003D1B1F"/>
    <w:rsid w:val="003D1D9C"/>
    <w:rsid w:val="003D1E00"/>
    <w:rsid w:val="003D2076"/>
    <w:rsid w:val="003D21AF"/>
    <w:rsid w:val="003D2ADC"/>
    <w:rsid w:val="003D3090"/>
    <w:rsid w:val="003D3A58"/>
    <w:rsid w:val="003D3CC2"/>
    <w:rsid w:val="003D4105"/>
    <w:rsid w:val="003D42B6"/>
    <w:rsid w:val="003D4959"/>
    <w:rsid w:val="003D4B0F"/>
    <w:rsid w:val="003D4CA0"/>
    <w:rsid w:val="003D5443"/>
    <w:rsid w:val="003D577B"/>
    <w:rsid w:val="003D6452"/>
    <w:rsid w:val="003D6DA7"/>
    <w:rsid w:val="003D7719"/>
    <w:rsid w:val="003D78A1"/>
    <w:rsid w:val="003D7D15"/>
    <w:rsid w:val="003E01CB"/>
    <w:rsid w:val="003E03D2"/>
    <w:rsid w:val="003E0774"/>
    <w:rsid w:val="003E0964"/>
    <w:rsid w:val="003E0CAB"/>
    <w:rsid w:val="003E1008"/>
    <w:rsid w:val="003E1462"/>
    <w:rsid w:val="003E16EE"/>
    <w:rsid w:val="003E1950"/>
    <w:rsid w:val="003E19B5"/>
    <w:rsid w:val="003E1AE8"/>
    <w:rsid w:val="003E1B8E"/>
    <w:rsid w:val="003E2084"/>
    <w:rsid w:val="003E22EB"/>
    <w:rsid w:val="003E270A"/>
    <w:rsid w:val="003E2842"/>
    <w:rsid w:val="003E3CAC"/>
    <w:rsid w:val="003E3D0B"/>
    <w:rsid w:val="003E45AD"/>
    <w:rsid w:val="003E47CC"/>
    <w:rsid w:val="003E51A5"/>
    <w:rsid w:val="003E55ED"/>
    <w:rsid w:val="003E6064"/>
    <w:rsid w:val="003E6A07"/>
    <w:rsid w:val="003E6FA1"/>
    <w:rsid w:val="003F0084"/>
    <w:rsid w:val="003F011D"/>
    <w:rsid w:val="003F0658"/>
    <w:rsid w:val="003F081B"/>
    <w:rsid w:val="003F0DB9"/>
    <w:rsid w:val="003F1B49"/>
    <w:rsid w:val="003F1F85"/>
    <w:rsid w:val="003F23C7"/>
    <w:rsid w:val="003F2844"/>
    <w:rsid w:val="003F2ACF"/>
    <w:rsid w:val="003F2AF2"/>
    <w:rsid w:val="003F40EF"/>
    <w:rsid w:val="003F418C"/>
    <w:rsid w:val="003F4677"/>
    <w:rsid w:val="003F49E6"/>
    <w:rsid w:val="003F4B64"/>
    <w:rsid w:val="003F4C4D"/>
    <w:rsid w:val="003F4CF0"/>
    <w:rsid w:val="003F50CB"/>
    <w:rsid w:val="003F511C"/>
    <w:rsid w:val="003F5235"/>
    <w:rsid w:val="003F575D"/>
    <w:rsid w:val="003F58BC"/>
    <w:rsid w:val="003F5C0B"/>
    <w:rsid w:val="003F5C63"/>
    <w:rsid w:val="003F61FC"/>
    <w:rsid w:val="003F64FA"/>
    <w:rsid w:val="003F662C"/>
    <w:rsid w:val="003F6A6B"/>
    <w:rsid w:val="003F73C7"/>
    <w:rsid w:val="003F7E29"/>
    <w:rsid w:val="004011CA"/>
    <w:rsid w:val="00401C1C"/>
    <w:rsid w:val="00401CCC"/>
    <w:rsid w:val="004025F3"/>
    <w:rsid w:val="004027D4"/>
    <w:rsid w:val="00402D2F"/>
    <w:rsid w:val="0040347D"/>
    <w:rsid w:val="0040350A"/>
    <w:rsid w:val="00403C26"/>
    <w:rsid w:val="00405531"/>
    <w:rsid w:val="00405EAE"/>
    <w:rsid w:val="004063ED"/>
    <w:rsid w:val="004067A5"/>
    <w:rsid w:val="004078CA"/>
    <w:rsid w:val="00407981"/>
    <w:rsid w:val="00410199"/>
    <w:rsid w:val="00410896"/>
    <w:rsid w:val="004108D9"/>
    <w:rsid w:val="00411362"/>
    <w:rsid w:val="00411384"/>
    <w:rsid w:val="00411A38"/>
    <w:rsid w:val="00411CEB"/>
    <w:rsid w:val="00412312"/>
    <w:rsid w:val="00412857"/>
    <w:rsid w:val="00412CC7"/>
    <w:rsid w:val="00412F8F"/>
    <w:rsid w:val="004138FF"/>
    <w:rsid w:val="00413DE7"/>
    <w:rsid w:val="00413EEE"/>
    <w:rsid w:val="004145A5"/>
    <w:rsid w:val="0041488C"/>
    <w:rsid w:val="004148AE"/>
    <w:rsid w:val="00414A3E"/>
    <w:rsid w:val="00415904"/>
    <w:rsid w:val="00415C46"/>
    <w:rsid w:val="004161A3"/>
    <w:rsid w:val="00416CCB"/>
    <w:rsid w:val="00416EFD"/>
    <w:rsid w:val="004174ED"/>
    <w:rsid w:val="00417614"/>
    <w:rsid w:val="00417B34"/>
    <w:rsid w:val="004207BF"/>
    <w:rsid w:val="00420AD2"/>
    <w:rsid w:val="00420C12"/>
    <w:rsid w:val="00420E04"/>
    <w:rsid w:val="0042147B"/>
    <w:rsid w:val="004218B1"/>
    <w:rsid w:val="00421D3D"/>
    <w:rsid w:val="004221D2"/>
    <w:rsid w:val="00422599"/>
    <w:rsid w:val="004226BE"/>
    <w:rsid w:val="0042293F"/>
    <w:rsid w:val="00422D9A"/>
    <w:rsid w:val="0042304E"/>
    <w:rsid w:val="00423409"/>
    <w:rsid w:val="004236C3"/>
    <w:rsid w:val="0042375A"/>
    <w:rsid w:val="00423DD9"/>
    <w:rsid w:val="0042431E"/>
    <w:rsid w:val="0042456E"/>
    <w:rsid w:val="0042473D"/>
    <w:rsid w:val="00424ACB"/>
    <w:rsid w:val="0042506F"/>
    <w:rsid w:val="00425462"/>
    <w:rsid w:val="004254E9"/>
    <w:rsid w:val="00425562"/>
    <w:rsid w:val="00425587"/>
    <w:rsid w:val="004257B8"/>
    <w:rsid w:val="004268AB"/>
    <w:rsid w:val="00426972"/>
    <w:rsid w:val="00426D51"/>
    <w:rsid w:val="0042770A"/>
    <w:rsid w:val="00427E80"/>
    <w:rsid w:val="00427EC9"/>
    <w:rsid w:val="00430ECF"/>
    <w:rsid w:val="0043149D"/>
    <w:rsid w:val="004315DF"/>
    <w:rsid w:val="0043165A"/>
    <w:rsid w:val="004319EC"/>
    <w:rsid w:val="00431BEA"/>
    <w:rsid w:val="0043223C"/>
    <w:rsid w:val="00433514"/>
    <w:rsid w:val="00433625"/>
    <w:rsid w:val="004336E2"/>
    <w:rsid w:val="00433805"/>
    <w:rsid w:val="00433AA9"/>
    <w:rsid w:val="00433D27"/>
    <w:rsid w:val="00433E92"/>
    <w:rsid w:val="00433F8D"/>
    <w:rsid w:val="004342B6"/>
    <w:rsid w:val="00434847"/>
    <w:rsid w:val="00434FDC"/>
    <w:rsid w:val="00435012"/>
    <w:rsid w:val="00435111"/>
    <w:rsid w:val="0043550E"/>
    <w:rsid w:val="004359B8"/>
    <w:rsid w:val="00435F55"/>
    <w:rsid w:val="00436274"/>
    <w:rsid w:val="00436454"/>
    <w:rsid w:val="004367F6"/>
    <w:rsid w:val="00436D63"/>
    <w:rsid w:val="0043764A"/>
    <w:rsid w:val="0043796E"/>
    <w:rsid w:val="00437FB2"/>
    <w:rsid w:val="0044010D"/>
    <w:rsid w:val="0044048A"/>
    <w:rsid w:val="0044058B"/>
    <w:rsid w:val="00440B46"/>
    <w:rsid w:val="00440DCD"/>
    <w:rsid w:val="004412E1"/>
    <w:rsid w:val="004419A0"/>
    <w:rsid w:val="004419E9"/>
    <w:rsid w:val="00441B96"/>
    <w:rsid w:val="00441DBA"/>
    <w:rsid w:val="004421C7"/>
    <w:rsid w:val="00442252"/>
    <w:rsid w:val="004431AF"/>
    <w:rsid w:val="00443519"/>
    <w:rsid w:val="004441CC"/>
    <w:rsid w:val="0044446D"/>
    <w:rsid w:val="00444CA5"/>
    <w:rsid w:val="004453F9"/>
    <w:rsid w:val="00445865"/>
    <w:rsid w:val="00446720"/>
    <w:rsid w:val="00446A80"/>
    <w:rsid w:val="0044758F"/>
    <w:rsid w:val="004479DF"/>
    <w:rsid w:val="0045004F"/>
    <w:rsid w:val="004509A4"/>
    <w:rsid w:val="00450B36"/>
    <w:rsid w:val="00450DD5"/>
    <w:rsid w:val="004515F8"/>
    <w:rsid w:val="00452461"/>
    <w:rsid w:val="00452CE3"/>
    <w:rsid w:val="0045331A"/>
    <w:rsid w:val="00453331"/>
    <w:rsid w:val="00453CE8"/>
    <w:rsid w:val="00453F61"/>
    <w:rsid w:val="004540B6"/>
    <w:rsid w:val="0045439A"/>
    <w:rsid w:val="004543B9"/>
    <w:rsid w:val="004543D9"/>
    <w:rsid w:val="004545D6"/>
    <w:rsid w:val="004546D2"/>
    <w:rsid w:val="004549B5"/>
    <w:rsid w:val="00454D00"/>
    <w:rsid w:val="00455034"/>
    <w:rsid w:val="004551C9"/>
    <w:rsid w:val="00455605"/>
    <w:rsid w:val="004557CE"/>
    <w:rsid w:val="00456237"/>
    <w:rsid w:val="00460004"/>
    <w:rsid w:val="004613B6"/>
    <w:rsid w:val="0046145B"/>
    <w:rsid w:val="00461D34"/>
    <w:rsid w:val="00462138"/>
    <w:rsid w:val="0046225A"/>
    <w:rsid w:val="00462288"/>
    <w:rsid w:val="0046260E"/>
    <w:rsid w:val="00462725"/>
    <w:rsid w:val="004632D2"/>
    <w:rsid w:val="00463A16"/>
    <w:rsid w:val="00463D49"/>
    <w:rsid w:val="004640AC"/>
    <w:rsid w:val="004644A7"/>
    <w:rsid w:val="00464509"/>
    <w:rsid w:val="0046514B"/>
    <w:rsid w:val="00465C6A"/>
    <w:rsid w:val="004660A9"/>
    <w:rsid w:val="0046612F"/>
    <w:rsid w:val="004661A1"/>
    <w:rsid w:val="0046680F"/>
    <w:rsid w:val="00466A31"/>
    <w:rsid w:val="004679A8"/>
    <w:rsid w:val="004702F8"/>
    <w:rsid w:val="0047071F"/>
    <w:rsid w:val="00470942"/>
    <w:rsid w:val="00470B24"/>
    <w:rsid w:val="00470FC6"/>
    <w:rsid w:val="00471113"/>
    <w:rsid w:val="0047117B"/>
    <w:rsid w:val="00472BFD"/>
    <w:rsid w:val="00473322"/>
    <w:rsid w:val="0047350B"/>
    <w:rsid w:val="00473AF4"/>
    <w:rsid w:val="00473DCD"/>
    <w:rsid w:val="00473DFC"/>
    <w:rsid w:val="00473EDC"/>
    <w:rsid w:val="00473FBD"/>
    <w:rsid w:val="0047422E"/>
    <w:rsid w:val="00474448"/>
    <w:rsid w:val="00474A9A"/>
    <w:rsid w:val="00475053"/>
    <w:rsid w:val="0047558D"/>
    <w:rsid w:val="004757CE"/>
    <w:rsid w:val="00475BB6"/>
    <w:rsid w:val="00475C48"/>
    <w:rsid w:val="00475E97"/>
    <w:rsid w:val="00476332"/>
    <w:rsid w:val="00476BD0"/>
    <w:rsid w:val="004775EA"/>
    <w:rsid w:val="0047762B"/>
    <w:rsid w:val="004777C3"/>
    <w:rsid w:val="00477849"/>
    <w:rsid w:val="00477918"/>
    <w:rsid w:val="00477CD5"/>
    <w:rsid w:val="00477CFB"/>
    <w:rsid w:val="004804C5"/>
    <w:rsid w:val="00480D81"/>
    <w:rsid w:val="004810A8"/>
    <w:rsid w:val="004817CE"/>
    <w:rsid w:val="00482363"/>
    <w:rsid w:val="00482604"/>
    <w:rsid w:val="00482DAE"/>
    <w:rsid w:val="004833C2"/>
    <w:rsid w:val="0048394B"/>
    <w:rsid w:val="00483C98"/>
    <w:rsid w:val="00483DE6"/>
    <w:rsid w:val="00483E38"/>
    <w:rsid w:val="00483EC0"/>
    <w:rsid w:val="004844CE"/>
    <w:rsid w:val="0048472C"/>
    <w:rsid w:val="004850C4"/>
    <w:rsid w:val="004853AE"/>
    <w:rsid w:val="004853C4"/>
    <w:rsid w:val="00485604"/>
    <w:rsid w:val="00485969"/>
    <w:rsid w:val="00485A55"/>
    <w:rsid w:val="00485BF3"/>
    <w:rsid w:val="004861B8"/>
    <w:rsid w:val="004870E7"/>
    <w:rsid w:val="0048735E"/>
    <w:rsid w:val="00487E01"/>
    <w:rsid w:val="00491176"/>
    <w:rsid w:val="00491C7B"/>
    <w:rsid w:val="00491F55"/>
    <w:rsid w:val="004933E1"/>
    <w:rsid w:val="004939DD"/>
    <w:rsid w:val="00493C08"/>
    <w:rsid w:val="00494FFC"/>
    <w:rsid w:val="004951F3"/>
    <w:rsid w:val="00495291"/>
    <w:rsid w:val="00495524"/>
    <w:rsid w:val="0049572A"/>
    <w:rsid w:val="00495D93"/>
    <w:rsid w:val="004964DE"/>
    <w:rsid w:val="00496832"/>
    <w:rsid w:val="00496BAE"/>
    <w:rsid w:val="00496F54"/>
    <w:rsid w:val="00496FE4"/>
    <w:rsid w:val="0049744A"/>
    <w:rsid w:val="004978BB"/>
    <w:rsid w:val="00497AA9"/>
    <w:rsid w:val="00497ED2"/>
    <w:rsid w:val="004A057C"/>
    <w:rsid w:val="004A0741"/>
    <w:rsid w:val="004A1061"/>
    <w:rsid w:val="004A1E22"/>
    <w:rsid w:val="004A2EDA"/>
    <w:rsid w:val="004A3950"/>
    <w:rsid w:val="004A3E7A"/>
    <w:rsid w:val="004A406D"/>
    <w:rsid w:val="004A4CC0"/>
    <w:rsid w:val="004A4F1D"/>
    <w:rsid w:val="004A5049"/>
    <w:rsid w:val="004A5895"/>
    <w:rsid w:val="004A63DD"/>
    <w:rsid w:val="004A745B"/>
    <w:rsid w:val="004A75A9"/>
    <w:rsid w:val="004A7EC8"/>
    <w:rsid w:val="004B05DF"/>
    <w:rsid w:val="004B0697"/>
    <w:rsid w:val="004B0827"/>
    <w:rsid w:val="004B1413"/>
    <w:rsid w:val="004B19D6"/>
    <w:rsid w:val="004B1C03"/>
    <w:rsid w:val="004B247A"/>
    <w:rsid w:val="004B2990"/>
    <w:rsid w:val="004B2BEF"/>
    <w:rsid w:val="004B2EFE"/>
    <w:rsid w:val="004B2FA6"/>
    <w:rsid w:val="004B34E4"/>
    <w:rsid w:val="004B4031"/>
    <w:rsid w:val="004B436F"/>
    <w:rsid w:val="004B5045"/>
    <w:rsid w:val="004B56D1"/>
    <w:rsid w:val="004B67AB"/>
    <w:rsid w:val="004B67BA"/>
    <w:rsid w:val="004B6CA3"/>
    <w:rsid w:val="004B79D9"/>
    <w:rsid w:val="004C0539"/>
    <w:rsid w:val="004C0616"/>
    <w:rsid w:val="004C0E3D"/>
    <w:rsid w:val="004C1AEA"/>
    <w:rsid w:val="004C1C22"/>
    <w:rsid w:val="004C1C36"/>
    <w:rsid w:val="004C2623"/>
    <w:rsid w:val="004C2786"/>
    <w:rsid w:val="004C3007"/>
    <w:rsid w:val="004C36BB"/>
    <w:rsid w:val="004C3A96"/>
    <w:rsid w:val="004C434C"/>
    <w:rsid w:val="004C4DD6"/>
    <w:rsid w:val="004C60D1"/>
    <w:rsid w:val="004C6477"/>
    <w:rsid w:val="004C6817"/>
    <w:rsid w:val="004C6A49"/>
    <w:rsid w:val="004C7048"/>
    <w:rsid w:val="004C712C"/>
    <w:rsid w:val="004C7210"/>
    <w:rsid w:val="004C7437"/>
    <w:rsid w:val="004C7551"/>
    <w:rsid w:val="004C7828"/>
    <w:rsid w:val="004C79BF"/>
    <w:rsid w:val="004D0229"/>
    <w:rsid w:val="004D0679"/>
    <w:rsid w:val="004D0897"/>
    <w:rsid w:val="004D0B4C"/>
    <w:rsid w:val="004D0BAB"/>
    <w:rsid w:val="004D1256"/>
    <w:rsid w:val="004D13E9"/>
    <w:rsid w:val="004D140F"/>
    <w:rsid w:val="004D1D77"/>
    <w:rsid w:val="004D22D1"/>
    <w:rsid w:val="004D24F7"/>
    <w:rsid w:val="004D2986"/>
    <w:rsid w:val="004D2D6E"/>
    <w:rsid w:val="004D3040"/>
    <w:rsid w:val="004D3169"/>
    <w:rsid w:val="004D32B5"/>
    <w:rsid w:val="004D3412"/>
    <w:rsid w:val="004D37A8"/>
    <w:rsid w:val="004D3C0B"/>
    <w:rsid w:val="004D4269"/>
    <w:rsid w:val="004D473A"/>
    <w:rsid w:val="004D47A2"/>
    <w:rsid w:val="004D50F1"/>
    <w:rsid w:val="004D51B5"/>
    <w:rsid w:val="004D5E8A"/>
    <w:rsid w:val="004D603A"/>
    <w:rsid w:val="004D6383"/>
    <w:rsid w:val="004D6444"/>
    <w:rsid w:val="004D65A2"/>
    <w:rsid w:val="004D6E29"/>
    <w:rsid w:val="004D708E"/>
    <w:rsid w:val="004D7248"/>
    <w:rsid w:val="004D7279"/>
    <w:rsid w:val="004D72F6"/>
    <w:rsid w:val="004D76E5"/>
    <w:rsid w:val="004D7C0A"/>
    <w:rsid w:val="004E08F0"/>
    <w:rsid w:val="004E0B44"/>
    <w:rsid w:val="004E0F05"/>
    <w:rsid w:val="004E15C1"/>
    <w:rsid w:val="004E1792"/>
    <w:rsid w:val="004E194C"/>
    <w:rsid w:val="004E204B"/>
    <w:rsid w:val="004E2762"/>
    <w:rsid w:val="004E2B61"/>
    <w:rsid w:val="004E2D67"/>
    <w:rsid w:val="004E2DE7"/>
    <w:rsid w:val="004E379C"/>
    <w:rsid w:val="004E38B3"/>
    <w:rsid w:val="004E3CB1"/>
    <w:rsid w:val="004E3FEA"/>
    <w:rsid w:val="004E4025"/>
    <w:rsid w:val="004E40BA"/>
    <w:rsid w:val="004E4109"/>
    <w:rsid w:val="004E4ACA"/>
    <w:rsid w:val="004E4BFF"/>
    <w:rsid w:val="004E4F60"/>
    <w:rsid w:val="004E5084"/>
    <w:rsid w:val="004E51EA"/>
    <w:rsid w:val="004E5432"/>
    <w:rsid w:val="004E57BD"/>
    <w:rsid w:val="004E5888"/>
    <w:rsid w:val="004E5C5D"/>
    <w:rsid w:val="004E5DA3"/>
    <w:rsid w:val="004E5E3B"/>
    <w:rsid w:val="004E61E6"/>
    <w:rsid w:val="004E63EA"/>
    <w:rsid w:val="004E6BD2"/>
    <w:rsid w:val="004E6E15"/>
    <w:rsid w:val="004E7377"/>
    <w:rsid w:val="004E763C"/>
    <w:rsid w:val="004E7933"/>
    <w:rsid w:val="004E79AB"/>
    <w:rsid w:val="004F0589"/>
    <w:rsid w:val="004F0615"/>
    <w:rsid w:val="004F0A8E"/>
    <w:rsid w:val="004F0B97"/>
    <w:rsid w:val="004F0CEC"/>
    <w:rsid w:val="004F0DF8"/>
    <w:rsid w:val="004F0FC9"/>
    <w:rsid w:val="004F1565"/>
    <w:rsid w:val="004F1FBE"/>
    <w:rsid w:val="004F28FC"/>
    <w:rsid w:val="004F347E"/>
    <w:rsid w:val="004F3491"/>
    <w:rsid w:val="004F36CF"/>
    <w:rsid w:val="004F3D98"/>
    <w:rsid w:val="004F3D9C"/>
    <w:rsid w:val="004F407C"/>
    <w:rsid w:val="004F4938"/>
    <w:rsid w:val="004F49E5"/>
    <w:rsid w:val="004F525C"/>
    <w:rsid w:val="004F55D5"/>
    <w:rsid w:val="004F562E"/>
    <w:rsid w:val="004F5F32"/>
    <w:rsid w:val="004F67F6"/>
    <w:rsid w:val="004F7457"/>
    <w:rsid w:val="004F7E2B"/>
    <w:rsid w:val="004F7FD2"/>
    <w:rsid w:val="00500215"/>
    <w:rsid w:val="005007AF"/>
    <w:rsid w:val="005011AF"/>
    <w:rsid w:val="005012C0"/>
    <w:rsid w:val="00501D9C"/>
    <w:rsid w:val="00502133"/>
    <w:rsid w:val="005038F9"/>
    <w:rsid w:val="00503AB1"/>
    <w:rsid w:val="005042F2"/>
    <w:rsid w:val="00504413"/>
    <w:rsid w:val="00504A16"/>
    <w:rsid w:val="00504C3D"/>
    <w:rsid w:val="00505314"/>
    <w:rsid w:val="0050539F"/>
    <w:rsid w:val="005053F7"/>
    <w:rsid w:val="00505AB2"/>
    <w:rsid w:val="00505E7C"/>
    <w:rsid w:val="0050601F"/>
    <w:rsid w:val="0050619E"/>
    <w:rsid w:val="00506395"/>
    <w:rsid w:val="005064DF"/>
    <w:rsid w:val="00506595"/>
    <w:rsid w:val="00506725"/>
    <w:rsid w:val="00506C35"/>
    <w:rsid w:val="00506E4D"/>
    <w:rsid w:val="005112A7"/>
    <w:rsid w:val="0051220F"/>
    <w:rsid w:val="005129B8"/>
    <w:rsid w:val="00512BEB"/>
    <w:rsid w:val="00512E27"/>
    <w:rsid w:val="00512F69"/>
    <w:rsid w:val="005137D2"/>
    <w:rsid w:val="005137EC"/>
    <w:rsid w:val="005144F9"/>
    <w:rsid w:val="00514963"/>
    <w:rsid w:val="00514A6A"/>
    <w:rsid w:val="00514A6E"/>
    <w:rsid w:val="00514E04"/>
    <w:rsid w:val="005157A3"/>
    <w:rsid w:val="00515E79"/>
    <w:rsid w:val="00515E83"/>
    <w:rsid w:val="0051675B"/>
    <w:rsid w:val="00516860"/>
    <w:rsid w:val="00516A02"/>
    <w:rsid w:val="00517182"/>
    <w:rsid w:val="005177FD"/>
    <w:rsid w:val="005204CF"/>
    <w:rsid w:val="005207B2"/>
    <w:rsid w:val="005211D5"/>
    <w:rsid w:val="005217BD"/>
    <w:rsid w:val="005218F9"/>
    <w:rsid w:val="005220B9"/>
    <w:rsid w:val="00522BD4"/>
    <w:rsid w:val="00522C79"/>
    <w:rsid w:val="00522CE7"/>
    <w:rsid w:val="00523171"/>
    <w:rsid w:val="00523270"/>
    <w:rsid w:val="0052342D"/>
    <w:rsid w:val="005237C2"/>
    <w:rsid w:val="00523FA7"/>
    <w:rsid w:val="00524212"/>
    <w:rsid w:val="00524CDB"/>
    <w:rsid w:val="00524DE4"/>
    <w:rsid w:val="0052519F"/>
    <w:rsid w:val="0052521F"/>
    <w:rsid w:val="00525742"/>
    <w:rsid w:val="00525E78"/>
    <w:rsid w:val="00526691"/>
    <w:rsid w:val="00527485"/>
    <w:rsid w:val="00527525"/>
    <w:rsid w:val="00527582"/>
    <w:rsid w:val="00527D93"/>
    <w:rsid w:val="00530164"/>
    <w:rsid w:val="005309A0"/>
    <w:rsid w:val="00530E77"/>
    <w:rsid w:val="005312BD"/>
    <w:rsid w:val="00531975"/>
    <w:rsid w:val="00531A36"/>
    <w:rsid w:val="005322A5"/>
    <w:rsid w:val="0053256C"/>
    <w:rsid w:val="005327D8"/>
    <w:rsid w:val="00532B75"/>
    <w:rsid w:val="00532BF7"/>
    <w:rsid w:val="00532D53"/>
    <w:rsid w:val="00532F0D"/>
    <w:rsid w:val="005333E0"/>
    <w:rsid w:val="0053343D"/>
    <w:rsid w:val="005336A1"/>
    <w:rsid w:val="0053377E"/>
    <w:rsid w:val="00533B19"/>
    <w:rsid w:val="00533C48"/>
    <w:rsid w:val="00533CDB"/>
    <w:rsid w:val="00533E6B"/>
    <w:rsid w:val="0053407D"/>
    <w:rsid w:val="005346FF"/>
    <w:rsid w:val="00534829"/>
    <w:rsid w:val="0053489B"/>
    <w:rsid w:val="00535C80"/>
    <w:rsid w:val="00535CBB"/>
    <w:rsid w:val="00535FD4"/>
    <w:rsid w:val="005369D9"/>
    <w:rsid w:val="00536BE2"/>
    <w:rsid w:val="005401A0"/>
    <w:rsid w:val="00540E37"/>
    <w:rsid w:val="005414C2"/>
    <w:rsid w:val="00541ADA"/>
    <w:rsid w:val="005422CC"/>
    <w:rsid w:val="00542A18"/>
    <w:rsid w:val="00543358"/>
    <w:rsid w:val="005436CB"/>
    <w:rsid w:val="005438F4"/>
    <w:rsid w:val="00544117"/>
    <w:rsid w:val="00544271"/>
    <w:rsid w:val="0054454E"/>
    <w:rsid w:val="005447E0"/>
    <w:rsid w:val="005449A0"/>
    <w:rsid w:val="00546FBE"/>
    <w:rsid w:val="005470F5"/>
    <w:rsid w:val="005474E3"/>
    <w:rsid w:val="00547805"/>
    <w:rsid w:val="00547D52"/>
    <w:rsid w:val="00550016"/>
    <w:rsid w:val="00550475"/>
    <w:rsid w:val="0055064E"/>
    <w:rsid w:val="00550E22"/>
    <w:rsid w:val="00551D2B"/>
    <w:rsid w:val="00551EE7"/>
    <w:rsid w:val="0055288B"/>
    <w:rsid w:val="00552AE7"/>
    <w:rsid w:val="00552B89"/>
    <w:rsid w:val="00552EDE"/>
    <w:rsid w:val="005531AA"/>
    <w:rsid w:val="005535BB"/>
    <w:rsid w:val="00553913"/>
    <w:rsid w:val="00553D73"/>
    <w:rsid w:val="00554DF6"/>
    <w:rsid w:val="00554EF0"/>
    <w:rsid w:val="00554FE5"/>
    <w:rsid w:val="00555154"/>
    <w:rsid w:val="005552F1"/>
    <w:rsid w:val="0055556F"/>
    <w:rsid w:val="00555C56"/>
    <w:rsid w:val="0055607F"/>
    <w:rsid w:val="005563FC"/>
    <w:rsid w:val="0055696A"/>
    <w:rsid w:val="00556AB0"/>
    <w:rsid w:val="00556AC3"/>
    <w:rsid w:val="00556FD9"/>
    <w:rsid w:val="00556FF1"/>
    <w:rsid w:val="0055784E"/>
    <w:rsid w:val="00557CAC"/>
    <w:rsid w:val="00557F4F"/>
    <w:rsid w:val="005608E3"/>
    <w:rsid w:val="005621DC"/>
    <w:rsid w:val="005625F6"/>
    <w:rsid w:val="005628BE"/>
    <w:rsid w:val="00563828"/>
    <w:rsid w:val="00563CA7"/>
    <w:rsid w:val="00565306"/>
    <w:rsid w:val="00565E03"/>
    <w:rsid w:val="00566899"/>
    <w:rsid w:val="00566C0D"/>
    <w:rsid w:val="0056750E"/>
    <w:rsid w:val="00567597"/>
    <w:rsid w:val="00567EB0"/>
    <w:rsid w:val="0057011E"/>
    <w:rsid w:val="0057017D"/>
    <w:rsid w:val="005702BA"/>
    <w:rsid w:val="005708AF"/>
    <w:rsid w:val="0057099C"/>
    <w:rsid w:val="00570C5A"/>
    <w:rsid w:val="00571A74"/>
    <w:rsid w:val="00572841"/>
    <w:rsid w:val="00572E9F"/>
    <w:rsid w:val="00573FF0"/>
    <w:rsid w:val="005758B5"/>
    <w:rsid w:val="00575C43"/>
    <w:rsid w:val="0057616F"/>
    <w:rsid w:val="00576DD8"/>
    <w:rsid w:val="00576F83"/>
    <w:rsid w:val="005770D2"/>
    <w:rsid w:val="0057776E"/>
    <w:rsid w:val="00577E8A"/>
    <w:rsid w:val="00577F43"/>
    <w:rsid w:val="005812D2"/>
    <w:rsid w:val="0058168A"/>
    <w:rsid w:val="005818B8"/>
    <w:rsid w:val="005820CC"/>
    <w:rsid w:val="0058236D"/>
    <w:rsid w:val="00582E31"/>
    <w:rsid w:val="005835D7"/>
    <w:rsid w:val="00583656"/>
    <w:rsid w:val="00583F13"/>
    <w:rsid w:val="00584703"/>
    <w:rsid w:val="00584CAC"/>
    <w:rsid w:val="00584DD9"/>
    <w:rsid w:val="005850E8"/>
    <w:rsid w:val="00585A3D"/>
    <w:rsid w:val="00586071"/>
    <w:rsid w:val="00586447"/>
    <w:rsid w:val="00586779"/>
    <w:rsid w:val="00586A94"/>
    <w:rsid w:val="00586AF6"/>
    <w:rsid w:val="00586F53"/>
    <w:rsid w:val="005878E6"/>
    <w:rsid w:val="00587AD4"/>
    <w:rsid w:val="005905CB"/>
    <w:rsid w:val="00590931"/>
    <w:rsid w:val="00590B62"/>
    <w:rsid w:val="00590E1E"/>
    <w:rsid w:val="005915B1"/>
    <w:rsid w:val="00592823"/>
    <w:rsid w:val="00592B66"/>
    <w:rsid w:val="005932BB"/>
    <w:rsid w:val="005939B7"/>
    <w:rsid w:val="00593AD7"/>
    <w:rsid w:val="00593B3E"/>
    <w:rsid w:val="00594053"/>
    <w:rsid w:val="00594163"/>
    <w:rsid w:val="00594262"/>
    <w:rsid w:val="00594487"/>
    <w:rsid w:val="005947CB"/>
    <w:rsid w:val="00594BA5"/>
    <w:rsid w:val="00594E43"/>
    <w:rsid w:val="005957F4"/>
    <w:rsid w:val="00595ECD"/>
    <w:rsid w:val="005966F8"/>
    <w:rsid w:val="0059688F"/>
    <w:rsid w:val="00596F9C"/>
    <w:rsid w:val="00597570"/>
    <w:rsid w:val="005975F7"/>
    <w:rsid w:val="00597712"/>
    <w:rsid w:val="00597CF3"/>
    <w:rsid w:val="00597F62"/>
    <w:rsid w:val="005A00CF"/>
    <w:rsid w:val="005A0724"/>
    <w:rsid w:val="005A0D4B"/>
    <w:rsid w:val="005A1054"/>
    <w:rsid w:val="005A11E4"/>
    <w:rsid w:val="005A159C"/>
    <w:rsid w:val="005A2C47"/>
    <w:rsid w:val="005A33CC"/>
    <w:rsid w:val="005A39DE"/>
    <w:rsid w:val="005A4760"/>
    <w:rsid w:val="005A5073"/>
    <w:rsid w:val="005A5090"/>
    <w:rsid w:val="005A5157"/>
    <w:rsid w:val="005A5398"/>
    <w:rsid w:val="005A67EB"/>
    <w:rsid w:val="005A6B1E"/>
    <w:rsid w:val="005A6C75"/>
    <w:rsid w:val="005A6E0D"/>
    <w:rsid w:val="005A7327"/>
    <w:rsid w:val="005A73F3"/>
    <w:rsid w:val="005B02CB"/>
    <w:rsid w:val="005B0788"/>
    <w:rsid w:val="005B09B6"/>
    <w:rsid w:val="005B0FA6"/>
    <w:rsid w:val="005B186B"/>
    <w:rsid w:val="005B1B61"/>
    <w:rsid w:val="005B1E58"/>
    <w:rsid w:val="005B209F"/>
    <w:rsid w:val="005B2F16"/>
    <w:rsid w:val="005B3184"/>
    <w:rsid w:val="005B3B8F"/>
    <w:rsid w:val="005B4259"/>
    <w:rsid w:val="005B4DCF"/>
    <w:rsid w:val="005B511A"/>
    <w:rsid w:val="005B5549"/>
    <w:rsid w:val="005B587D"/>
    <w:rsid w:val="005B5995"/>
    <w:rsid w:val="005B5B52"/>
    <w:rsid w:val="005B5C98"/>
    <w:rsid w:val="005B6623"/>
    <w:rsid w:val="005B69E0"/>
    <w:rsid w:val="005B6D23"/>
    <w:rsid w:val="005B6F5F"/>
    <w:rsid w:val="005B7056"/>
    <w:rsid w:val="005B70E9"/>
    <w:rsid w:val="005B7215"/>
    <w:rsid w:val="005B73B6"/>
    <w:rsid w:val="005B7AE2"/>
    <w:rsid w:val="005C000B"/>
    <w:rsid w:val="005C067C"/>
    <w:rsid w:val="005C0A78"/>
    <w:rsid w:val="005C0FE3"/>
    <w:rsid w:val="005C12D6"/>
    <w:rsid w:val="005C14F9"/>
    <w:rsid w:val="005C1A71"/>
    <w:rsid w:val="005C1D4C"/>
    <w:rsid w:val="005C1E4E"/>
    <w:rsid w:val="005C1EA7"/>
    <w:rsid w:val="005C1F10"/>
    <w:rsid w:val="005C25FA"/>
    <w:rsid w:val="005C2C66"/>
    <w:rsid w:val="005C2DF3"/>
    <w:rsid w:val="005C2F24"/>
    <w:rsid w:val="005C3254"/>
    <w:rsid w:val="005C3415"/>
    <w:rsid w:val="005C36B2"/>
    <w:rsid w:val="005C44D8"/>
    <w:rsid w:val="005C4F25"/>
    <w:rsid w:val="005C5478"/>
    <w:rsid w:val="005C59ED"/>
    <w:rsid w:val="005C5A72"/>
    <w:rsid w:val="005C5B0A"/>
    <w:rsid w:val="005C5DC6"/>
    <w:rsid w:val="005C5EC1"/>
    <w:rsid w:val="005C6923"/>
    <w:rsid w:val="005C6F92"/>
    <w:rsid w:val="005C7909"/>
    <w:rsid w:val="005C7B0D"/>
    <w:rsid w:val="005C7CF9"/>
    <w:rsid w:val="005C7F31"/>
    <w:rsid w:val="005D0393"/>
    <w:rsid w:val="005D1003"/>
    <w:rsid w:val="005D119D"/>
    <w:rsid w:val="005D1B16"/>
    <w:rsid w:val="005D1C87"/>
    <w:rsid w:val="005D24C9"/>
    <w:rsid w:val="005D2B30"/>
    <w:rsid w:val="005D2DBA"/>
    <w:rsid w:val="005D32DA"/>
    <w:rsid w:val="005D34EE"/>
    <w:rsid w:val="005D3B2B"/>
    <w:rsid w:val="005D4265"/>
    <w:rsid w:val="005D4BC7"/>
    <w:rsid w:val="005D4DC3"/>
    <w:rsid w:val="005D560F"/>
    <w:rsid w:val="005D56EA"/>
    <w:rsid w:val="005D594A"/>
    <w:rsid w:val="005D6318"/>
    <w:rsid w:val="005D68B1"/>
    <w:rsid w:val="005D695E"/>
    <w:rsid w:val="005D69CF"/>
    <w:rsid w:val="005D7742"/>
    <w:rsid w:val="005D7A5A"/>
    <w:rsid w:val="005D7FA3"/>
    <w:rsid w:val="005E002F"/>
    <w:rsid w:val="005E0A8E"/>
    <w:rsid w:val="005E0AA2"/>
    <w:rsid w:val="005E0B0C"/>
    <w:rsid w:val="005E28ED"/>
    <w:rsid w:val="005E2C92"/>
    <w:rsid w:val="005E30BF"/>
    <w:rsid w:val="005E39D6"/>
    <w:rsid w:val="005E3B08"/>
    <w:rsid w:val="005E3D39"/>
    <w:rsid w:val="005E4950"/>
    <w:rsid w:val="005E4EAE"/>
    <w:rsid w:val="005E522B"/>
    <w:rsid w:val="005E557E"/>
    <w:rsid w:val="005E56D0"/>
    <w:rsid w:val="005E58EA"/>
    <w:rsid w:val="005E5DA9"/>
    <w:rsid w:val="005E5F7B"/>
    <w:rsid w:val="005E6FE5"/>
    <w:rsid w:val="005E7A7B"/>
    <w:rsid w:val="005E7FBF"/>
    <w:rsid w:val="005F0319"/>
    <w:rsid w:val="005F0661"/>
    <w:rsid w:val="005F085B"/>
    <w:rsid w:val="005F1698"/>
    <w:rsid w:val="005F1893"/>
    <w:rsid w:val="005F18F8"/>
    <w:rsid w:val="005F2E36"/>
    <w:rsid w:val="005F36CD"/>
    <w:rsid w:val="005F3904"/>
    <w:rsid w:val="005F3F9F"/>
    <w:rsid w:val="005F4677"/>
    <w:rsid w:val="005F4700"/>
    <w:rsid w:val="005F55C6"/>
    <w:rsid w:val="005F5918"/>
    <w:rsid w:val="005F5C32"/>
    <w:rsid w:val="005F629C"/>
    <w:rsid w:val="005F62AE"/>
    <w:rsid w:val="005F6699"/>
    <w:rsid w:val="005F6B9E"/>
    <w:rsid w:val="005F6C13"/>
    <w:rsid w:val="005F76E6"/>
    <w:rsid w:val="005F7C29"/>
    <w:rsid w:val="005F7DDE"/>
    <w:rsid w:val="00600619"/>
    <w:rsid w:val="00600B9B"/>
    <w:rsid w:val="00600E7B"/>
    <w:rsid w:val="0060131E"/>
    <w:rsid w:val="0060144C"/>
    <w:rsid w:val="00601C39"/>
    <w:rsid w:val="00601F6F"/>
    <w:rsid w:val="00602110"/>
    <w:rsid w:val="006025C9"/>
    <w:rsid w:val="00602800"/>
    <w:rsid w:val="00602C66"/>
    <w:rsid w:val="00602F5D"/>
    <w:rsid w:val="00603421"/>
    <w:rsid w:val="00604547"/>
    <w:rsid w:val="00604674"/>
    <w:rsid w:val="00604895"/>
    <w:rsid w:val="00604F39"/>
    <w:rsid w:val="00605286"/>
    <w:rsid w:val="00605367"/>
    <w:rsid w:val="00606417"/>
    <w:rsid w:val="00606761"/>
    <w:rsid w:val="00606878"/>
    <w:rsid w:val="006069A3"/>
    <w:rsid w:val="00606B86"/>
    <w:rsid w:val="00606BAB"/>
    <w:rsid w:val="00606CF0"/>
    <w:rsid w:val="00606D82"/>
    <w:rsid w:val="00606DD5"/>
    <w:rsid w:val="00607518"/>
    <w:rsid w:val="00607E5B"/>
    <w:rsid w:val="00607EB7"/>
    <w:rsid w:val="00610530"/>
    <w:rsid w:val="00610A8B"/>
    <w:rsid w:val="00610E16"/>
    <w:rsid w:val="0061102B"/>
    <w:rsid w:val="0061111E"/>
    <w:rsid w:val="00611963"/>
    <w:rsid w:val="00612133"/>
    <w:rsid w:val="006122FD"/>
    <w:rsid w:val="0061293B"/>
    <w:rsid w:val="006129F4"/>
    <w:rsid w:val="0061314E"/>
    <w:rsid w:val="00613A48"/>
    <w:rsid w:val="006140AA"/>
    <w:rsid w:val="006140B3"/>
    <w:rsid w:val="00614192"/>
    <w:rsid w:val="006142BC"/>
    <w:rsid w:val="006145FB"/>
    <w:rsid w:val="00614BD2"/>
    <w:rsid w:val="00614DD8"/>
    <w:rsid w:val="006151B2"/>
    <w:rsid w:val="006158CF"/>
    <w:rsid w:val="00615973"/>
    <w:rsid w:val="00615DF6"/>
    <w:rsid w:val="00615FBC"/>
    <w:rsid w:val="006167C1"/>
    <w:rsid w:val="00616E74"/>
    <w:rsid w:val="00617220"/>
    <w:rsid w:val="0061729C"/>
    <w:rsid w:val="006173FA"/>
    <w:rsid w:val="0061782A"/>
    <w:rsid w:val="00617A12"/>
    <w:rsid w:val="00617F22"/>
    <w:rsid w:val="00617FCB"/>
    <w:rsid w:val="0062006C"/>
    <w:rsid w:val="00620EDD"/>
    <w:rsid w:val="006210FE"/>
    <w:rsid w:val="00621A35"/>
    <w:rsid w:val="00621B98"/>
    <w:rsid w:val="0062209B"/>
    <w:rsid w:val="0062244F"/>
    <w:rsid w:val="006228A5"/>
    <w:rsid w:val="006229D4"/>
    <w:rsid w:val="00622B2D"/>
    <w:rsid w:val="0062349E"/>
    <w:rsid w:val="006234B8"/>
    <w:rsid w:val="00623552"/>
    <w:rsid w:val="006237AE"/>
    <w:rsid w:val="00623884"/>
    <w:rsid w:val="00623BA2"/>
    <w:rsid w:val="00624470"/>
    <w:rsid w:val="00624C14"/>
    <w:rsid w:val="00625043"/>
    <w:rsid w:val="00625093"/>
    <w:rsid w:val="00625C95"/>
    <w:rsid w:val="00625D90"/>
    <w:rsid w:val="006261C2"/>
    <w:rsid w:val="0062674A"/>
    <w:rsid w:val="00626957"/>
    <w:rsid w:val="00626A9F"/>
    <w:rsid w:val="00626B91"/>
    <w:rsid w:val="00626F52"/>
    <w:rsid w:val="00627B4D"/>
    <w:rsid w:val="00627C8F"/>
    <w:rsid w:val="00630183"/>
    <w:rsid w:val="006308A0"/>
    <w:rsid w:val="00630C28"/>
    <w:rsid w:val="00631A24"/>
    <w:rsid w:val="00631AE0"/>
    <w:rsid w:val="00631B92"/>
    <w:rsid w:val="00631EBA"/>
    <w:rsid w:val="006331A7"/>
    <w:rsid w:val="00633807"/>
    <w:rsid w:val="00633A13"/>
    <w:rsid w:val="00633B08"/>
    <w:rsid w:val="00633DB4"/>
    <w:rsid w:val="00634643"/>
    <w:rsid w:val="006349EE"/>
    <w:rsid w:val="00634A7C"/>
    <w:rsid w:val="00635211"/>
    <w:rsid w:val="006354FF"/>
    <w:rsid w:val="00635C5C"/>
    <w:rsid w:val="00636279"/>
    <w:rsid w:val="00636C5D"/>
    <w:rsid w:val="006371D4"/>
    <w:rsid w:val="0063728D"/>
    <w:rsid w:val="0063737F"/>
    <w:rsid w:val="006376AD"/>
    <w:rsid w:val="00640054"/>
    <w:rsid w:val="006400CC"/>
    <w:rsid w:val="00640E41"/>
    <w:rsid w:val="00641856"/>
    <w:rsid w:val="00641A5D"/>
    <w:rsid w:val="00641C7F"/>
    <w:rsid w:val="0064214A"/>
    <w:rsid w:val="00642393"/>
    <w:rsid w:val="00642448"/>
    <w:rsid w:val="0064268B"/>
    <w:rsid w:val="006427B8"/>
    <w:rsid w:val="00642A06"/>
    <w:rsid w:val="006430D6"/>
    <w:rsid w:val="00643124"/>
    <w:rsid w:val="006437BF"/>
    <w:rsid w:val="00644270"/>
    <w:rsid w:val="006442C4"/>
    <w:rsid w:val="006442EE"/>
    <w:rsid w:val="00644637"/>
    <w:rsid w:val="0064482F"/>
    <w:rsid w:val="006454A6"/>
    <w:rsid w:val="00645CE6"/>
    <w:rsid w:val="006465A3"/>
    <w:rsid w:val="00646D47"/>
    <w:rsid w:val="0065000D"/>
    <w:rsid w:val="00650D6E"/>
    <w:rsid w:val="00650F79"/>
    <w:rsid w:val="0065170F"/>
    <w:rsid w:val="00652AA6"/>
    <w:rsid w:val="00653005"/>
    <w:rsid w:val="00653BE7"/>
    <w:rsid w:val="00653D5D"/>
    <w:rsid w:val="00654834"/>
    <w:rsid w:val="00654D16"/>
    <w:rsid w:val="00655271"/>
    <w:rsid w:val="00656239"/>
    <w:rsid w:val="0065671A"/>
    <w:rsid w:val="00656CC4"/>
    <w:rsid w:val="00657080"/>
    <w:rsid w:val="0065782A"/>
    <w:rsid w:val="00657B15"/>
    <w:rsid w:val="00657C6F"/>
    <w:rsid w:val="006604E6"/>
    <w:rsid w:val="006610C4"/>
    <w:rsid w:val="00661EF2"/>
    <w:rsid w:val="00661F18"/>
    <w:rsid w:val="00662559"/>
    <w:rsid w:val="006626ED"/>
    <w:rsid w:val="006628AA"/>
    <w:rsid w:val="006629D8"/>
    <w:rsid w:val="00662EB2"/>
    <w:rsid w:val="00663176"/>
    <w:rsid w:val="0066321C"/>
    <w:rsid w:val="00663465"/>
    <w:rsid w:val="00663E5C"/>
    <w:rsid w:val="00664040"/>
    <w:rsid w:val="006640FE"/>
    <w:rsid w:val="00664279"/>
    <w:rsid w:val="00664687"/>
    <w:rsid w:val="00664722"/>
    <w:rsid w:val="00664979"/>
    <w:rsid w:val="00664AFE"/>
    <w:rsid w:val="00664B97"/>
    <w:rsid w:val="00664FB8"/>
    <w:rsid w:val="006659E7"/>
    <w:rsid w:val="00665BE9"/>
    <w:rsid w:val="0066654E"/>
    <w:rsid w:val="0066665D"/>
    <w:rsid w:val="00666D48"/>
    <w:rsid w:val="00670283"/>
    <w:rsid w:val="00670B82"/>
    <w:rsid w:val="00672067"/>
    <w:rsid w:val="006732E7"/>
    <w:rsid w:val="006733CE"/>
    <w:rsid w:val="00673561"/>
    <w:rsid w:val="00674407"/>
    <w:rsid w:val="00674C84"/>
    <w:rsid w:val="00674EA2"/>
    <w:rsid w:val="00675003"/>
    <w:rsid w:val="0067511C"/>
    <w:rsid w:val="006759B0"/>
    <w:rsid w:val="00675A50"/>
    <w:rsid w:val="00675D05"/>
    <w:rsid w:val="00675F2C"/>
    <w:rsid w:val="00675FE9"/>
    <w:rsid w:val="00676184"/>
    <w:rsid w:val="006765C3"/>
    <w:rsid w:val="00676949"/>
    <w:rsid w:val="00677432"/>
    <w:rsid w:val="00680F0E"/>
    <w:rsid w:val="00680F8E"/>
    <w:rsid w:val="00681111"/>
    <w:rsid w:val="00681259"/>
    <w:rsid w:val="006813CF"/>
    <w:rsid w:val="006824FC"/>
    <w:rsid w:val="00683161"/>
    <w:rsid w:val="00683746"/>
    <w:rsid w:val="006838B2"/>
    <w:rsid w:val="00683961"/>
    <w:rsid w:val="00683C42"/>
    <w:rsid w:val="00683E8F"/>
    <w:rsid w:val="00684228"/>
    <w:rsid w:val="00684252"/>
    <w:rsid w:val="00684288"/>
    <w:rsid w:val="00684617"/>
    <w:rsid w:val="00684AD9"/>
    <w:rsid w:val="00684E4B"/>
    <w:rsid w:val="00684F64"/>
    <w:rsid w:val="006850EA"/>
    <w:rsid w:val="00685170"/>
    <w:rsid w:val="00685A3C"/>
    <w:rsid w:val="00685DE0"/>
    <w:rsid w:val="00686011"/>
    <w:rsid w:val="006863D1"/>
    <w:rsid w:val="00686406"/>
    <w:rsid w:val="0068684E"/>
    <w:rsid w:val="0068750B"/>
    <w:rsid w:val="00687630"/>
    <w:rsid w:val="00687BE9"/>
    <w:rsid w:val="00687EDA"/>
    <w:rsid w:val="0069005D"/>
    <w:rsid w:val="00691A30"/>
    <w:rsid w:val="00691A9D"/>
    <w:rsid w:val="00691AED"/>
    <w:rsid w:val="00691C35"/>
    <w:rsid w:val="00692673"/>
    <w:rsid w:val="00692907"/>
    <w:rsid w:val="0069350D"/>
    <w:rsid w:val="006935DF"/>
    <w:rsid w:val="006943AB"/>
    <w:rsid w:val="00694660"/>
    <w:rsid w:val="006948E1"/>
    <w:rsid w:val="00694FE0"/>
    <w:rsid w:val="006955E8"/>
    <w:rsid w:val="00695CC2"/>
    <w:rsid w:val="00695E86"/>
    <w:rsid w:val="00696447"/>
    <w:rsid w:val="0069677D"/>
    <w:rsid w:val="00696E09"/>
    <w:rsid w:val="00696EDE"/>
    <w:rsid w:val="006975E2"/>
    <w:rsid w:val="006979D7"/>
    <w:rsid w:val="00697CF9"/>
    <w:rsid w:val="00697E95"/>
    <w:rsid w:val="006A0151"/>
    <w:rsid w:val="006A059E"/>
    <w:rsid w:val="006A0D34"/>
    <w:rsid w:val="006A1498"/>
    <w:rsid w:val="006A2678"/>
    <w:rsid w:val="006A305D"/>
    <w:rsid w:val="006A41B5"/>
    <w:rsid w:val="006A423E"/>
    <w:rsid w:val="006A44FF"/>
    <w:rsid w:val="006A4512"/>
    <w:rsid w:val="006A48A8"/>
    <w:rsid w:val="006A4911"/>
    <w:rsid w:val="006A4A2E"/>
    <w:rsid w:val="006A4B1E"/>
    <w:rsid w:val="006A4BE9"/>
    <w:rsid w:val="006A4DD4"/>
    <w:rsid w:val="006A500C"/>
    <w:rsid w:val="006A5051"/>
    <w:rsid w:val="006A517C"/>
    <w:rsid w:val="006A540A"/>
    <w:rsid w:val="006A54A7"/>
    <w:rsid w:val="006A55E8"/>
    <w:rsid w:val="006A58AB"/>
    <w:rsid w:val="006A5E23"/>
    <w:rsid w:val="006A68CB"/>
    <w:rsid w:val="006A691F"/>
    <w:rsid w:val="006A6B36"/>
    <w:rsid w:val="006A6D9C"/>
    <w:rsid w:val="006A74A0"/>
    <w:rsid w:val="006A75ED"/>
    <w:rsid w:val="006A768E"/>
    <w:rsid w:val="006A77B2"/>
    <w:rsid w:val="006A7BEC"/>
    <w:rsid w:val="006B0168"/>
    <w:rsid w:val="006B0238"/>
    <w:rsid w:val="006B033C"/>
    <w:rsid w:val="006B0477"/>
    <w:rsid w:val="006B0C91"/>
    <w:rsid w:val="006B0EF0"/>
    <w:rsid w:val="006B11A7"/>
    <w:rsid w:val="006B1831"/>
    <w:rsid w:val="006B18FA"/>
    <w:rsid w:val="006B1A46"/>
    <w:rsid w:val="006B1A7F"/>
    <w:rsid w:val="006B1C61"/>
    <w:rsid w:val="006B279C"/>
    <w:rsid w:val="006B2A79"/>
    <w:rsid w:val="006B2D1B"/>
    <w:rsid w:val="006B376D"/>
    <w:rsid w:val="006B3B85"/>
    <w:rsid w:val="006B3C3E"/>
    <w:rsid w:val="006B3F33"/>
    <w:rsid w:val="006B407A"/>
    <w:rsid w:val="006B4510"/>
    <w:rsid w:val="006B4632"/>
    <w:rsid w:val="006B5285"/>
    <w:rsid w:val="006B52D1"/>
    <w:rsid w:val="006B5E31"/>
    <w:rsid w:val="006B6DB0"/>
    <w:rsid w:val="006B711E"/>
    <w:rsid w:val="006B74C2"/>
    <w:rsid w:val="006B77BA"/>
    <w:rsid w:val="006B78ED"/>
    <w:rsid w:val="006B7A0C"/>
    <w:rsid w:val="006B7BE5"/>
    <w:rsid w:val="006B7E21"/>
    <w:rsid w:val="006C039C"/>
    <w:rsid w:val="006C09E1"/>
    <w:rsid w:val="006C1590"/>
    <w:rsid w:val="006C1A45"/>
    <w:rsid w:val="006C1DA6"/>
    <w:rsid w:val="006C2C9F"/>
    <w:rsid w:val="006C3020"/>
    <w:rsid w:val="006C318D"/>
    <w:rsid w:val="006C3255"/>
    <w:rsid w:val="006C34A3"/>
    <w:rsid w:val="006C3CE1"/>
    <w:rsid w:val="006C4088"/>
    <w:rsid w:val="006C43BC"/>
    <w:rsid w:val="006C4554"/>
    <w:rsid w:val="006C493D"/>
    <w:rsid w:val="006C5304"/>
    <w:rsid w:val="006C5A9F"/>
    <w:rsid w:val="006C5D83"/>
    <w:rsid w:val="006C6678"/>
    <w:rsid w:val="006C6A41"/>
    <w:rsid w:val="006C73FD"/>
    <w:rsid w:val="006C79D9"/>
    <w:rsid w:val="006D1C4C"/>
    <w:rsid w:val="006D216A"/>
    <w:rsid w:val="006D217B"/>
    <w:rsid w:val="006D240B"/>
    <w:rsid w:val="006D29DA"/>
    <w:rsid w:val="006D3156"/>
    <w:rsid w:val="006D33D4"/>
    <w:rsid w:val="006D3764"/>
    <w:rsid w:val="006D37BC"/>
    <w:rsid w:val="006D3F50"/>
    <w:rsid w:val="006D426E"/>
    <w:rsid w:val="006D479A"/>
    <w:rsid w:val="006D499E"/>
    <w:rsid w:val="006D4C14"/>
    <w:rsid w:val="006D4C96"/>
    <w:rsid w:val="006D50D5"/>
    <w:rsid w:val="006D550F"/>
    <w:rsid w:val="006D570F"/>
    <w:rsid w:val="006D631A"/>
    <w:rsid w:val="006D6A45"/>
    <w:rsid w:val="006D6ED8"/>
    <w:rsid w:val="006D7C82"/>
    <w:rsid w:val="006E017D"/>
    <w:rsid w:val="006E0758"/>
    <w:rsid w:val="006E0A09"/>
    <w:rsid w:val="006E0D5A"/>
    <w:rsid w:val="006E1B5F"/>
    <w:rsid w:val="006E1FF0"/>
    <w:rsid w:val="006E22CE"/>
    <w:rsid w:val="006E2478"/>
    <w:rsid w:val="006E2919"/>
    <w:rsid w:val="006E29A9"/>
    <w:rsid w:val="006E3227"/>
    <w:rsid w:val="006E3B90"/>
    <w:rsid w:val="006E4387"/>
    <w:rsid w:val="006E4624"/>
    <w:rsid w:val="006E4784"/>
    <w:rsid w:val="006E481E"/>
    <w:rsid w:val="006E4A16"/>
    <w:rsid w:val="006E4ABB"/>
    <w:rsid w:val="006E4D8F"/>
    <w:rsid w:val="006E4E44"/>
    <w:rsid w:val="006E4E9F"/>
    <w:rsid w:val="006E50CB"/>
    <w:rsid w:val="006E52FE"/>
    <w:rsid w:val="006E5484"/>
    <w:rsid w:val="006E5F29"/>
    <w:rsid w:val="006E6239"/>
    <w:rsid w:val="006E638D"/>
    <w:rsid w:val="006E6787"/>
    <w:rsid w:val="006E6B4F"/>
    <w:rsid w:val="006E6D8A"/>
    <w:rsid w:val="006E7EEA"/>
    <w:rsid w:val="006F09C4"/>
    <w:rsid w:val="006F0A3A"/>
    <w:rsid w:val="006F0AC6"/>
    <w:rsid w:val="006F0B1F"/>
    <w:rsid w:val="006F13F5"/>
    <w:rsid w:val="006F2378"/>
    <w:rsid w:val="006F2488"/>
    <w:rsid w:val="006F2542"/>
    <w:rsid w:val="006F29E8"/>
    <w:rsid w:val="006F2F75"/>
    <w:rsid w:val="006F3160"/>
    <w:rsid w:val="006F328C"/>
    <w:rsid w:val="006F3535"/>
    <w:rsid w:val="006F3A37"/>
    <w:rsid w:val="006F3C86"/>
    <w:rsid w:val="006F4390"/>
    <w:rsid w:val="006F4559"/>
    <w:rsid w:val="006F455F"/>
    <w:rsid w:val="006F5CD2"/>
    <w:rsid w:val="006F6496"/>
    <w:rsid w:val="006F6E84"/>
    <w:rsid w:val="006F798C"/>
    <w:rsid w:val="006F7BA8"/>
    <w:rsid w:val="00700CF3"/>
    <w:rsid w:val="00701794"/>
    <w:rsid w:val="00701990"/>
    <w:rsid w:val="00701CA6"/>
    <w:rsid w:val="00701F95"/>
    <w:rsid w:val="0070253D"/>
    <w:rsid w:val="007027C5"/>
    <w:rsid w:val="007028D9"/>
    <w:rsid w:val="00702E81"/>
    <w:rsid w:val="00702EC0"/>
    <w:rsid w:val="00702EE0"/>
    <w:rsid w:val="007033B4"/>
    <w:rsid w:val="0070384F"/>
    <w:rsid w:val="00703CA0"/>
    <w:rsid w:val="00703DAC"/>
    <w:rsid w:val="00704124"/>
    <w:rsid w:val="007046AB"/>
    <w:rsid w:val="00704785"/>
    <w:rsid w:val="007074DB"/>
    <w:rsid w:val="007075C2"/>
    <w:rsid w:val="00707AA1"/>
    <w:rsid w:val="0071050C"/>
    <w:rsid w:val="00710AD0"/>
    <w:rsid w:val="00710AF3"/>
    <w:rsid w:val="007110C4"/>
    <w:rsid w:val="00711605"/>
    <w:rsid w:val="007119F2"/>
    <w:rsid w:val="0071240E"/>
    <w:rsid w:val="0071262B"/>
    <w:rsid w:val="00712C86"/>
    <w:rsid w:val="00713134"/>
    <w:rsid w:val="0071325E"/>
    <w:rsid w:val="00713CB9"/>
    <w:rsid w:val="00714183"/>
    <w:rsid w:val="007147E5"/>
    <w:rsid w:val="0071492F"/>
    <w:rsid w:val="00714A45"/>
    <w:rsid w:val="007154BE"/>
    <w:rsid w:val="007156DD"/>
    <w:rsid w:val="007159CD"/>
    <w:rsid w:val="00715EE7"/>
    <w:rsid w:val="00715F82"/>
    <w:rsid w:val="00716AB8"/>
    <w:rsid w:val="00716BA2"/>
    <w:rsid w:val="00717732"/>
    <w:rsid w:val="00717741"/>
    <w:rsid w:val="007207F0"/>
    <w:rsid w:val="007208A6"/>
    <w:rsid w:val="00720F3C"/>
    <w:rsid w:val="00721017"/>
    <w:rsid w:val="007218DF"/>
    <w:rsid w:val="00721D8B"/>
    <w:rsid w:val="00722061"/>
    <w:rsid w:val="007221E3"/>
    <w:rsid w:val="007227EF"/>
    <w:rsid w:val="00722CC3"/>
    <w:rsid w:val="0072301D"/>
    <w:rsid w:val="007231D6"/>
    <w:rsid w:val="007234F7"/>
    <w:rsid w:val="00723CD0"/>
    <w:rsid w:val="00723F0F"/>
    <w:rsid w:val="00723FD4"/>
    <w:rsid w:val="007246D3"/>
    <w:rsid w:val="007253E0"/>
    <w:rsid w:val="0072594B"/>
    <w:rsid w:val="00725A8A"/>
    <w:rsid w:val="00725D13"/>
    <w:rsid w:val="00725E1C"/>
    <w:rsid w:val="007261F4"/>
    <w:rsid w:val="0072673B"/>
    <w:rsid w:val="00726B3F"/>
    <w:rsid w:val="00727070"/>
    <w:rsid w:val="007271C6"/>
    <w:rsid w:val="007273F2"/>
    <w:rsid w:val="0072752B"/>
    <w:rsid w:val="007275EE"/>
    <w:rsid w:val="00727616"/>
    <w:rsid w:val="007276DB"/>
    <w:rsid w:val="00727909"/>
    <w:rsid w:val="00727E0E"/>
    <w:rsid w:val="0073082A"/>
    <w:rsid w:val="0073097A"/>
    <w:rsid w:val="00730EFD"/>
    <w:rsid w:val="00731B77"/>
    <w:rsid w:val="00731B86"/>
    <w:rsid w:val="00732559"/>
    <w:rsid w:val="00732615"/>
    <w:rsid w:val="00732C8D"/>
    <w:rsid w:val="007332C6"/>
    <w:rsid w:val="007334BD"/>
    <w:rsid w:val="0073358E"/>
    <w:rsid w:val="00734189"/>
    <w:rsid w:val="0073422C"/>
    <w:rsid w:val="00734418"/>
    <w:rsid w:val="00734544"/>
    <w:rsid w:val="00734710"/>
    <w:rsid w:val="00734AE6"/>
    <w:rsid w:val="00734B9D"/>
    <w:rsid w:val="00734C57"/>
    <w:rsid w:val="00734FE6"/>
    <w:rsid w:val="007350F3"/>
    <w:rsid w:val="0073554B"/>
    <w:rsid w:val="00735F56"/>
    <w:rsid w:val="00736409"/>
    <w:rsid w:val="00736474"/>
    <w:rsid w:val="00736557"/>
    <w:rsid w:val="00736906"/>
    <w:rsid w:val="00736972"/>
    <w:rsid w:val="00736C2D"/>
    <w:rsid w:val="00736D84"/>
    <w:rsid w:val="00737B31"/>
    <w:rsid w:val="00737BE1"/>
    <w:rsid w:val="0074089B"/>
    <w:rsid w:val="007409AE"/>
    <w:rsid w:val="007409C3"/>
    <w:rsid w:val="00740C29"/>
    <w:rsid w:val="00740F55"/>
    <w:rsid w:val="00741219"/>
    <w:rsid w:val="00741D09"/>
    <w:rsid w:val="00741EF5"/>
    <w:rsid w:val="00741F08"/>
    <w:rsid w:val="00742039"/>
    <w:rsid w:val="00742174"/>
    <w:rsid w:val="007425D5"/>
    <w:rsid w:val="00742B8C"/>
    <w:rsid w:val="0074345A"/>
    <w:rsid w:val="0074351E"/>
    <w:rsid w:val="00743922"/>
    <w:rsid w:val="00743A6C"/>
    <w:rsid w:val="00744462"/>
    <w:rsid w:val="0074470C"/>
    <w:rsid w:val="00744D37"/>
    <w:rsid w:val="00745421"/>
    <w:rsid w:val="0074582F"/>
    <w:rsid w:val="00745A2F"/>
    <w:rsid w:val="00745F0E"/>
    <w:rsid w:val="00745F38"/>
    <w:rsid w:val="007467CD"/>
    <w:rsid w:val="007468F9"/>
    <w:rsid w:val="00746DD4"/>
    <w:rsid w:val="00746EF1"/>
    <w:rsid w:val="00747061"/>
    <w:rsid w:val="00747464"/>
    <w:rsid w:val="0074784F"/>
    <w:rsid w:val="00750771"/>
    <w:rsid w:val="00750791"/>
    <w:rsid w:val="00750A4C"/>
    <w:rsid w:val="00751B1D"/>
    <w:rsid w:val="00751DAD"/>
    <w:rsid w:val="00751FE6"/>
    <w:rsid w:val="007524E5"/>
    <w:rsid w:val="007528D3"/>
    <w:rsid w:val="00752A62"/>
    <w:rsid w:val="00752C62"/>
    <w:rsid w:val="00752DCD"/>
    <w:rsid w:val="00752E23"/>
    <w:rsid w:val="00753466"/>
    <w:rsid w:val="00753A37"/>
    <w:rsid w:val="00753B6C"/>
    <w:rsid w:val="00754210"/>
    <w:rsid w:val="0075457B"/>
    <w:rsid w:val="00755B29"/>
    <w:rsid w:val="007572F0"/>
    <w:rsid w:val="00757714"/>
    <w:rsid w:val="00757FD2"/>
    <w:rsid w:val="007606A4"/>
    <w:rsid w:val="00761499"/>
    <w:rsid w:val="00761D21"/>
    <w:rsid w:val="00761F90"/>
    <w:rsid w:val="007621B1"/>
    <w:rsid w:val="007621B3"/>
    <w:rsid w:val="00762621"/>
    <w:rsid w:val="007639EF"/>
    <w:rsid w:val="00764009"/>
    <w:rsid w:val="007647E8"/>
    <w:rsid w:val="00764803"/>
    <w:rsid w:val="0076480E"/>
    <w:rsid w:val="00764880"/>
    <w:rsid w:val="00764A8F"/>
    <w:rsid w:val="00764B9F"/>
    <w:rsid w:val="00764F00"/>
    <w:rsid w:val="007654AB"/>
    <w:rsid w:val="007656B2"/>
    <w:rsid w:val="00765744"/>
    <w:rsid w:val="007659EE"/>
    <w:rsid w:val="00765AC3"/>
    <w:rsid w:val="00765EAA"/>
    <w:rsid w:val="00765EB5"/>
    <w:rsid w:val="00766C10"/>
    <w:rsid w:val="00766E0C"/>
    <w:rsid w:val="007670E8"/>
    <w:rsid w:val="0076753E"/>
    <w:rsid w:val="00767636"/>
    <w:rsid w:val="00767660"/>
    <w:rsid w:val="0076771A"/>
    <w:rsid w:val="00767BAE"/>
    <w:rsid w:val="00767C40"/>
    <w:rsid w:val="00767CCE"/>
    <w:rsid w:val="00767D06"/>
    <w:rsid w:val="007701BE"/>
    <w:rsid w:val="0077061B"/>
    <w:rsid w:val="00770791"/>
    <w:rsid w:val="007707BC"/>
    <w:rsid w:val="00770A0E"/>
    <w:rsid w:val="00770ACA"/>
    <w:rsid w:val="00771007"/>
    <w:rsid w:val="007715B6"/>
    <w:rsid w:val="007718F7"/>
    <w:rsid w:val="007719BA"/>
    <w:rsid w:val="007720DE"/>
    <w:rsid w:val="0077263C"/>
    <w:rsid w:val="00772A90"/>
    <w:rsid w:val="00772FD6"/>
    <w:rsid w:val="007731FE"/>
    <w:rsid w:val="00773263"/>
    <w:rsid w:val="007732F9"/>
    <w:rsid w:val="0077382F"/>
    <w:rsid w:val="00773E00"/>
    <w:rsid w:val="0077487F"/>
    <w:rsid w:val="007749DF"/>
    <w:rsid w:val="00774B4A"/>
    <w:rsid w:val="00775190"/>
    <w:rsid w:val="00775804"/>
    <w:rsid w:val="00775AC3"/>
    <w:rsid w:val="00775C65"/>
    <w:rsid w:val="00776103"/>
    <w:rsid w:val="00776737"/>
    <w:rsid w:val="00776F17"/>
    <w:rsid w:val="0077757B"/>
    <w:rsid w:val="00780268"/>
    <w:rsid w:val="00780843"/>
    <w:rsid w:val="00780EC4"/>
    <w:rsid w:val="0078134A"/>
    <w:rsid w:val="007816F8"/>
    <w:rsid w:val="0078197C"/>
    <w:rsid w:val="007823B6"/>
    <w:rsid w:val="0078263B"/>
    <w:rsid w:val="00782E38"/>
    <w:rsid w:val="00782E40"/>
    <w:rsid w:val="00783253"/>
    <w:rsid w:val="0078327D"/>
    <w:rsid w:val="00783A78"/>
    <w:rsid w:val="00783F81"/>
    <w:rsid w:val="00783FF3"/>
    <w:rsid w:val="0078420F"/>
    <w:rsid w:val="00784C31"/>
    <w:rsid w:val="00784C55"/>
    <w:rsid w:val="00784CF4"/>
    <w:rsid w:val="0078513D"/>
    <w:rsid w:val="007857F8"/>
    <w:rsid w:val="007869BF"/>
    <w:rsid w:val="00786D4E"/>
    <w:rsid w:val="00786E46"/>
    <w:rsid w:val="00787C6C"/>
    <w:rsid w:val="00787FBE"/>
    <w:rsid w:val="007901A4"/>
    <w:rsid w:val="0079060B"/>
    <w:rsid w:val="00790E4C"/>
    <w:rsid w:val="00790F15"/>
    <w:rsid w:val="00790F9A"/>
    <w:rsid w:val="0079142A"/>
    <w:rsid w:val="007914A0"/>
    <w:rsid w:val="00791A73"/>
    <w:rsid w:val="00791D57"/>
    <w:rsid w:val="00792D89"/>
    <w:rsid w:val="007931C5"/>
    <w:rsid w:val="00793437"/>
    <w:rsid w:val="00793880"/>
    <w:rsid w:val="00793BD9"/>
    <w:rsid w:val="00794251"/>
    <w:rsid w:val="00794708"/>
    <w:rsid w:val="0079476B"/>
    <w:rsid w:val="00794B50"/>
    <w:rsid w:val="00795410"/>
    <w:rsid w:val="00795E92"/>
    <w:rsid w:val="0079615A"/>
    <w:rsid w:val="007964E9"/>
    <w:rsid w:val="00796D6D"/>
    <w:rsid w:val="007974CB"/>
    <w:rsid w:val="007976E2"/>
    <w:rsid w:val="00797BA2"/>
    <w:rsid w:val="00797FE1"/>
    <w:rsid w:val="007A003F"/>
    <w:rsid w:val="007A0D4E"/>
    <w:rsid w:val="007A1166"/>
    <w:rsid w:val="007A1792"/>
    <w:rsid w:val="007A21A5"/>
    <w:rsid w:val="007A308F"/>
    <w:rsid w:val="007A315D"/>
    <w:rsid w:val="007A319F"/>
    <w:rsid w:val="007A3ABF"/>
    <w:rsid w:val="007A3BC5"/>
    <w:rsid w:val="007A3E96"/>
    <w:rsid w:val="007A4735"/>
    <w:rsid w:val="007A4983"/>
    <w:rsid w:val="007A4E5E"/>
    <w:rsid w:val="007A5E46"/>
    <w:rsid w:val="007A5E5D"/>
    <w:rsid w:val="007A5FF8"/>
    <w:rsid w:val="007A6400"/>
    <w:rsid w:val="007A642F"/>
    <w:rsid w:val="007A66B0"/>
    <w:rsid w:val="007A696A"/>
    <w:rsid w:val="007A6A2D"/>
    <w:rsid w:val="007B01DC"/>
    <w:rsid w:val="007B09D1"/>
    <w:rsid w:val="007B0A5E"/>
    <w:rsid w:val="007B163B"/>
    <w:rsid w:val="007B17BF"/>
    <w:rsid w:val="007B21B6"/>
    <w:rsid w:val="007B2A93"/>
    <w:rsid w:val="007B2CAE"/>
    <w:rsid w:val="007B31C6"/>
    <w:rsid w:val="007B33E6"/>
    <w:rsid w:val="007B367B"/>
    <w:rsid w:val="007B3C02"/>
    <w:rsid w:val="007B3C8F"/>
    <w:rsid w:val="007B50DF"/>
    <w:rsid w:val="007B59BF"/>
    <w:rsid w:val="007B59DB"/>
    <w:rsid w:val="007B5E09"/>
    <w:rsid w:val="007B61CA"/>
    <w:rsid w:val="007B651F"/>
    <w:rsid w:val="007B73DD"/>
    <w:rsid w:val="007B7877"/>
    <w:rsid w:val="007B78D6"/>
    <w:rsid w:val="007C000F"/>
    <w:rsid w:val="007C013A"/>
    <w:rsid w:val="007C0311"/>
    <w:rsid w:val="007C08E0"/>
    <w:rsid w:val="007C10E3"/>
    <w:rsid w:val="007C1222"/>
    <w:rsid w:val="007C1C5F"/>
    <w:rsid w:val="007C220C"/>
    <w:rsid w:val="007C240F"/>
    <w:rsid w:val="007C245E"/>
    <w:rsid w:val="007C24DD"/>
    <w:rsid w:val="007C2933"/>
    <w:rsid w:val="007C31B9"/>
    <w:rsid w:val="007C3EA8"/>
    <w:rsid w:val="007C41D7"/>
    <w:rsid w:val="007C49B0"/>
    <w:rsid w:val="007C4FAA"/>
    <w:rsid w:val="007C5496"/>
    <w:rsid w:val="007C569A"/>
    <w:rsid w:val="007C599D"/>
    <w:rsid w:val="007C5AEC"/>
    <w:rsid w:val="007C5C59"/>
    <w:rsid w:val="007C5D1A"/>
    <w:rsid w:val="007C5DE5"/>
    <w:rsid w:val="007C61D0"/>
    <w:rsid w:val="007C65E5"/>
    <w:rsid w:val="007C66BA"/>
    <w:rsid w:val="007C68BC"/>
    <w:rsid w:val="007C69ED"/>
    <w:rsid w:val="007C73ED"/>
    <w:rsid w:val="007C7798"/>
    <w:rsid w:val="007C7873"/>
    <w:rsid w:val="007D0204"/>
    <w:rsid w:val="007D03C0"/>
    <w:rsid w:val="007D089D"/>
    <w:rsid w:val="007D12B0"/>
    <w:rsid w:val="007D16BA"/>
    <w:rsid w:val="007D1764"/>
    <w:rsid w:val="007D1C9A"/>
    <w:rsid w:val="007D1F34"/>
    <w:rsid w:val="007D2CE8"/>
    <w:rsid w:val="007D2EED"/>
    <w:rsid w:val="007D2F0D"/>
    <w:rsid w:val="007D2F79"/>
    <w:rsid w:val="007D3C99"/>
    <w:rsid w:val="007D3D4C"/>
    <w:rsid w:val="007D4550"/>
    <w:rsid w:val="007D4676"/>
    <w:rsid w:val="007D480F"/>
    <w:rsid w:val="007D4BC6"/>
    <w:rsid w:val="007D4F39"/>
    <w:rsid w:val="007D53C4"/>
    <w:rsid w:val="007D5783"/>
    <w:rsid w:val="007D5C38"/>
    <w:rsid w:val="007D5FCE"/>
    <w:rsid w:val="007D615E"/>
    <w:rsid w:val="007D67DD"/>
    <w:rsid w:val="007D68F8"/>
    <w:rsid w:val="007D6B9B"/>
    <w:rsid w:val="007D6D2F"/>
    <w:rsid w:val="007D73DC"/>
    <w:rsid w:val="007D7C1B"/>
    <w:rsid w:val="007D7E60"/>
    <w:rsid w:val="007E05A4"/>
    <w:rsid w:val="007E0856"/>
    <w:rsid w:val="007E0B7B"/>
    <w:rsid w:val="007E0FDB"/>
    <w:rsid w:val="007E1543"/>
    <w:rsid w:val="007E17DA"/>
    <w:rsid w:val="007E1A71"/>
    <w:rsid w:val="007E1CCD"/>
    <w:rsid w:val="007E1D6A"/>
    <w:rsid w:val="007E20FB"/>
    <w:rsid w:val="007E23FC"/>
    <w:rsid w:val="007E2DD9"/>
    <w:rsid w:val="007E3373"/>
    <w:rsid w:val="007E526B"/>
    <w:rsid w:val="007E5BF4"/>
    <w:rsid w:val="007E67E7"/>
    <w:rsid w:val="007E6B0B"/>
    <w:rsid w:val="007E6F11"/>
    <w:rsid w:val="007E7DC0"/>
    <w:rsid w:val="007E7F10"/>
    <w:rsid w:val="007F04DA"/>
    <w:rsid w:val="007F0794"/>
    <w:rsid w:val="007F092F"/>
    <w:rsid w:val="007F0AA3"/>
    <w:rsid w:val="007F0B18"/>
    <w:rsid w:val="007F1F08"/>
    <w:rsid w:val="007F20D8"/>
    <w:rsid w:val="007F22FC"/>
    <w:rsid w:val="007F28C8"/>
    <w:rsid w:val="007F2AF9"/>
    <w:rsid w:val="007F2BB5"/>
    <w:rsid w:val="007F2D97"/>
    <w:rsid w:val="007F3141"/>
    <w:rsid w:val="007F33E0"/>
    <w:rsid w:val="007F371E"/>
    <w:rsid w:val="007F3C01"/>
    <w:rsid w:val="007F3EDF"/>
    <w:rsid w:val="007F41DA"/>
    <w:rsid w:val="007F48C4"/>
    <w:rsid w:val="007F4F65"/>
    <w:rsid w:val="007F5CC4"/>
    <w:rsid w:val="007F6AC4"/>
    <w:rsid w:val="007F6E3B"/>
    <w:rsid w:val="007F72F1"/>
    <w:rsid w:val="007F7648"/>
    <w:rsid w:val="007F7824"/>
    <w:rsid w:val="00800195"/>
    <w:rsid w:val="0080053C"/>
    <w:rsid w:val="0080115B"/>
    <w:rsid w:val="00801B44"/>
    <w:rsid w:val="00801E37"/>
    <w:rsid w:val="008024FB"/>
    <w:rsid w:val="00802716"/>
    <w:rsid w:val="008027D2"/>
    <w:rsid w:val="00803679"/>
    <w:rsid w:val="00803806"/>
    <w:rsid w:val="00803F9C"/>
    <w:rsid w:val="008041C7"/>
    <w:rsid w:val="008057FB"/>
    <w:rsid w:val="00805E24"/>
    <w:rsid w:val="00805EE4"/>
    <w:rsid w:val="0080685F"/>
    <w:rsid w:val="00807580"/>
    <w:rsid w:val="00807649"/>
    <w:rsid w:val="00807B9F"/>
    <w:rsid w:val="0081012D"/>
    <w:rsid w:val="008113C7"/>
    <w:rsid w:val="00811A50"/>
    <w:rsid w:val="00811B77"/>
    <w:rsid w:val="00811C55"/>
    <w:rsid w:val="008121BB"/>
    <w:rsid w:val="008127B6"/>
    <w:rsid w:val="00813BE5"/>
    <w:rsid w:val="00813CC3"/>
    <w:rsid w:val="00813E14"/>
    <w:rsid w:val="00813FBC"/>
    <w:rsid w:val="0081418A"/>
    <w:rsid w:val="008144E5"/>
    <w:rsid w:val="00814A6E"/>
    <w:rsid w:val="0081540E"/>
    <w:rsid w:val="008154DC"/>
    <w:rsid w:val="00815526"/>
    <w:rsid w:val="008158E3"/>
    <w:rsid w:val="00815F0F"/>
    <w:rsid w:val="008160BC"/>
    <w:rsid w:val="0081659C"/>
    <w:rsid w:val="008167B3"/>
    <w:rsid w:val="00817154"/>
    <w:rsid w:val="00817BFA"/>
    <w:rsid w:val="00817D88"/>
    <w:rsid w:val="00820770"/>
    <w:rsid w:val="00820FA5"/>
    <w:rsid w:val="00821796"/>
    <w:rsid w:val="008227E9"/>
    <w:rsid w:val="0082285B"/>
    <w:rsid w:val="00822C35"/>
    <w:rsid w:val="0082328F"/>
    <w:rsid w:val="008235B8"/>
    <w:rsid w:val="008239BA"/>
    <w:rsid w:val="00823D14"/>
    <w:rsid w:val="008245E6"/>
    <w:rsid w:val="00824677"/>
    <w:rsid w:val="008246CC"/>
    <w:rsid w:val="00824966"/>
    <w:rsid w:val="00824CF5"/>
    <w:rsid w:val="00825238"/>
    <w:rsid w:val="00825417"/>
    <w:rsid w:val="00830029"/>
    <w:rsid w:val="00830262"/>
    <w:rsid w:val="00830631"/>
    <w:rsid w:val="00830833"/>
    <w:rsid w:val="00830AF8"/>
    <w:rsid w:val="00831CF9"/>
    <w:rsid w:val="00831E6B"/>
    <w:rsid w:val="008323AA"/>
    <w:rsid w:val="008331B6"/>
    <w:rsid w:val="008336BB"/>
    <w:rsid w:val="00833AAE"/>
    <w:rsid w:val="00833AE4"/>
    <w:rsid w:val="00834AB6"/>
    <w:rsid w:val="00834DD1"/>
    <w:rsid w:val="00834E2E"/>
    <w:rsid w:val="00835428"/>
    <w:rsid w:val="00835524"/>
    <w:rsid w:val="00835582"/>
    <w:rsid w:val="008355C5"/>
    <w:rsid w:val="008359A3"/>
    <w:rsid w:val="00835DE4"/>
    <w:rsid w:val="00835E35"/>
    <w:rsid w:val="008360B6"/>
    <w:rsid w:val="00836356"/>
    <w:rsid w:val="00836474"/>
    <w:rsid w:val="00836840"/>
    <w:rsid w:val="00837743"/>
    <w:rsid w:val="00840313"/>
    <w:rsid w:val="00841A88"/>
    <w:rsid w:val="00841AFD"/>
    <w:rsid w:val="00841E92"/>
    <w:rsid w:val="008425CB"/>
    <w:rsid w:val="008439C2"/>
    <w:rsid w:val="00843A68"/>
    <w:rsid w:val="00844047"/>
    <w:rsid w:val="0084446C"/>
    <w:rsid w:val="008445F6"/>
    <w:rsid w:val="008448E7"/>
    <w:rsid w:val="00844F0C"/>
    <w:rsid w:val="0084524D"/>
    <w:rsid w:val="008454CF"/>
    <w:rsid w:val="0084551B"/>
    <w:rsid w:val="00845786"/>
    <w:rsid w:val="0084590A"/>
    <w:rsid w:val="008463BC"/>
    <w:rsid w:val="00846C03"/>
    <w:rsid w:val="0084708D"/>
    <w:rsid w:val="00847DDC"/>
    <w:rsid w:val="00850133"/>
    <w:rsid w:val="008502EB"/>
    <w:rsid w:val="008506BF"/>
    <w:rsid w:val="0085072D"/>
    <w:rsid w:val="00851245"/>
    <w:rsid w:val="0085154A"/>
    <w:rsid w:val="00851F03"/>
    <w:rsid w:val="0085209F"/>
    <w:rsid w:val="008526D6"/>
    <w:rsid w:val="00852BAC"/>
    <w:rsid w:val="00852C3C"/>
    <w:rsid w:val="00852EA7"/>
    <w:rsid w:val="00853339"/>
    <w:rsid w:val="008537CB"/>
    <w:rsid w:val="00853E0E"/>
    <w:rsid w:val="00854641"/>
    <w:rsid w:val="0085499F"/>
    <w:rsid w:val="00854E43"/>
    <w:rsid w:val="00854F41"/>
    <w:rsid w:val="0085503C"/>
    <w:rsid w:val="0085507A"/>
    <w:rsid w:val="008554E2"/>
    <w:rsid w:val="008555EA"/>
    <w:rsid w:val="00855D27"/>
    <w:rsid w:val="00855EE0"/>
    <w:rsid w:val="008563C7"/>
    <w:rsid w:val="0085697F"/>
    <w:rsid w:val="00856D48"/>
    <w:rsid w:val="00856DA4"/>
    <w:rsid w:val="008577AB"/>
    <w:rsid w:val="00857BFD"/>
    <w:rsid w:val="00857CC8"/>
    <w:rsid w:val="00857D14"/>
    <w:rsid w:val="008600A1"/>
    <w:rsid w:val="0086047A"/>
    <w:rsid w:val="00860BDB"/>
    <w:rsid w:val="00861797"/>
    <w:rsid w:val="00861FAE"/>
    <w:rsid w:val="008621C7"/>
    <w:rsid w:val="008622E6"/>
    <w:rsid w:val="00862E70"/>
    <w:rsid w:val="0086354F"/>
    <w:rsid w:val="008636E5"/>
    <w:rsid w:val="00863BC6"/>
    <w:rsid w:val="0086480C"/>
    <w:rsid w:val="0086490E"/>
    <w:rsid w:val="00864DEB"/>
    <w:rsid w:val="00865416"/>
    <w:rsid w:val="00865B4C"/>
    <w:rsid w:val="00865D66"/>
    <w:rsid w:val="008663FB"/>
    <w:rsid w:val="0086645A"/>
    <w:rsid w:val="008666B2"/>
    <w:rsid w:val="00866845"/>
    <w:rsid w:val="00866CC7"/>
    <w:rsid w:val="008673E2"/>
    <w:rsid w:val="008674B4"/>
    <w:rsid w:val="008703E3"/>
    <w:rsid w:val="00870764"/>
    <w:rsid w:val="008707D2"/>
    <w:rsid w:val="00870945"/>
    <w:rsid w:val="00870F61"/>
    <w:rsid w:val="008711F5"/>
    <w:rsid w:val="00871630"/>
    <w:rsid w:val="008716EE"/>
    <w:rsid w:val="0087194E"/>
    <w:rsid w:val="00872000"/>
    <w:rsid w:val="00872055"/>
    <w:rsid w:val="00872202"/>
    <w:rsid w:val="008723E1"/>
    <w:rsid w:val="008726C8"/>
    <w:rsid w:val="008729DB"/>
    <w:rsid w:val="00872B64"/>
    <w:rsid w:val="00873027"/>
    <w:rsid w:val="0087303E"/>
    <w:rsid w:val="008733D1"/>
    <w:rsid w:val="00873491"/>
    <w:rsid w:val="0087369A"/>
    <w:rsid w:val="00874479"/>
    <w:rsid w:val="00874B1F"/>
    <w:rsid w:val="00875135"/>
    <w:rsid w:val="0087548C"/>
    <w:rsid w:val="0087550C"/>
    <w:rsid w:val="008755FA"/>
    <w:rsid w:val="00875A3D"/>
    <w:rsid w:val="00875F7C"/>
    <w:rsid w:val="008765C4"/>
    <w:rsid w:val="00877135"/>
    <w:rsid w:val="008779DE"/>
    <w:rsid w:val="00877C3E"/>
    <w:rsid w:val="00877E4A"/>
    <w:rsid w:val="008807E0"/>
    <w:rsid w:val="008809C0"/>
    <w:rsid w:val="00880C43"/>
    <w:rsid w:val="0088118F"/>
    <w:rsid w:val="0088152D"/>
    <w:rsid w:val="00882535"/>
    <w:rsid w:val="00882579"/>
    <w:rsid w:val="00882810"/>
    <w:rsid w:val="00882F7D"/>
    <w:rsid w:val="00883086"/>
    <w:rsid w:val="008830D8"/>
    <w:rsid w:val="00883665"/>
    <w:rsid w:val="00883A0B"/>
    <w:rsid w:val="00883F3D"/>
    <w:rsid w:val="008843B1"/>
    <w:rsid w:val="00884DD2"/>
    <w:rsid w:val="0088559E"/>
    <w:rsid w:val="008859AF"/>
    <w:rsid w:val="00885C74"/>
    <w:rsid w:val="00886009"/>
    <w:rsid w:val="00886075"/>
    <w:rsid w:val="00886369"/>
    <w:rsid w:val="00886514"/>
    <w:rsid w:val="008865E4"/>
    <w:rsid w:val="008868BB"/>
    <w:rsid w:val="0088694E"/>
    <w:rsid w:val="00887469"/>
    <w:rsid w:val="00887675"/>
    <w:rsid w:val="00887898"/>
    <w:rsid w:val="00887CD2"/>
    <w:rsid w:val="00887EC9"/>
    <w:rsid w:val="00890210"/>
    <w:rsid w:val="00890359"/>
    <w:rsid w:val="0089064B"/>
    <w:rsid w:val="00890A09"/>
    <w:rsid w:val="00890BFA"/>
    <w:rsid w:val="00890CB2"/>
    <w:rsid w:val="00890EDC"/>
    <w:rsid w:val="008916B7"/>
    <w:rsid w:val="008919C5"/>
    <w:rsid w:val="00891B7A"/>
    <w:rsid w:val="00891BAA"/>
    <w:rsid w:val="00891D28"/>
    <w:rsid w:val="00892370"/>
    <w:rsid w:val="00892B0B"/>
    <w:rsid w:val="008932C5"/>
    <w:rsid w:val="008932E8"/>
    <w:rsid w:val="008934D9"/>
    <w:rsid w:val="008935E3"/>
    <w:rsid w:val="00893637"/>
    <w:rsid w:val="00894114"/>
    <w:rsid w:val="008943D9"/>
    <w:rsid w:val="0089489F"/>
    <w:rsid w:val="00894C8B"/>
    <w:rsid w:val="00894D56"/>
    <w:rsid w:val="00894EF3"/>
    <w:rsid w:val="0089509C"/>
    <w:rsid w:val="0089565D"/>
    <w:rsid w:val="00895768"/>
    <w:rsid w:val="00895BF9"/>
    <w:rsid w:val="00895FA1"/>
    <w:rsid w:val="0089717A"/>
    <w:rsid w:val="00897306"/>
    <w:rsid w:val="0089747F"/>
    <w:rsid w:val="008978A0"/>
    <w:rsid w:val="008979DE"/>
    <w:rsid w:val="00897D9D"/>
    <w:rsid w:val="00897E7A"/>
    <w:rsid w:val="00897F0F"/>
    <w:rsid w:val="008A0125"/>
    <w:rsid w:val="008A0633"/>
    <w:rsid w:val="008A082A"/>
    <w:rsid w:val="008A0B45"/>
    <w:rsid w:val="008A0EC0"/>
    <w:rsid w:val="008A1298"/>
    <w:rsid w:val="008A199F"/>
    <w:rsid w:val="008A1B29"/>
    <w:rsid w:val="008A205E"/>
    <w:rsid w:val="008A21DE"/>
    <w:rsid w:val="008A3844"/>
    <w:rsid w:val="008A3877"/>
    <w:rsid w:val="008A3B6E"/>
    <w:rsid w:val="008A3BBB"/>
    <w:rsid w:val="008A3EBF"/>
    <w:rsid w:val="008A4E0C"/>
    <w:rsid w:val="008A525C"/>
    <w:rsid w:val="008A52B7"/>
    <w:rsid w:val="008A53AF"/>
    <w:rsid w:val="008A5447"/>
    <w:rsid w:val="008A54EC"/>
    <w:rsid w:val="008A5B62"/>
    <w:rsid w:val="008A5EF8"/>
    <w:rsid w:val="008A62A5"/>
    <w:rsid w:val="008A62BF"/>
    <w:rsid w:val="008A63B2"/>
    <w:rsid w:val="008A63E9"/>
    <w:rsid w:val="008A65C3"/>
    <w:rsid w:val="008A6730"/>
    <w:rsid w:val="008A67C7"/>
    <w:rsid w:val="008A6A35"/>
    <w:rsid w:val="008A70E4"/>
    <w:rsid w:val="008A7193"/>
    <w:rsid w:val="008A7889"/>
    <w:rsid w:val="008A7ADF"/>
    <w:rsid w:val="008A7FD8"/>
    <w:rsid w:val="008B0A37"/>
    <w:rsid w:val="008B114A"/>
    <w:rsid w:val="008B14E8"/>
    <w:rsid w:val="008B20D8"/>
    <w:rsid w:val="008B24BA"/>
    <w:rsid w:val="008B281A"/>
    <w:rsid w:val="008B3815"/>
    <w:rsid w:val="008B410B"/>
    <w:rsid w:val="008B41E2"/>
    <w:rsid w:val="008B4A34"/>
    <w:rsid w:val="008B4E94"/>
    <w:rsid w:val="008B5124"/>
    <w:rsid w:val="008B584F"/>
    <w:rsid w:val="008B59BA"/>
    <w:rsid w:val="008B606F"/>
    <w:rsid w:val="008B61DD"/>
    <w:rsid w:val="008B743E"/>
    <w:rsid w:val="008B7EE8"/>
    <w:rsid w:val="008C0652"/>
    <w:rsid w:val="008C0B33"/>
    <w:rsid w:val="008C1386"/>
    <w:rsid w:val="008C2AD5"/>
    <w:rsid w:val="008C2D38"/>
    <w:rsid w:val="008C4899"/>
    <w:rsid w:val="008C4E8A"/>
    <w:rsid w:val="008C5916"/>
    <w:rsid w:val="008C5E7C"/>
    <w:rsid w:val="008C6039"/>
    <w:rsid w:val="008C6704"/>
    <w:rsid w:val="008C6A29"/>
    <w:rsid w:val="008C7095"/>
    <w:rsid w:val="008C730F"/>
    <w:rsid w:val="008C7511"/>
    <w:rsid w:val="008C7B81"/>
    <w:rsid w:val="008C7C54"/>
    <w:rsid w:val="008C7C61"/>
    <w:rsid w:val="008D0176"/>
    <w:rsid w:val="008D022F"/>
    <w:rsid w:val="008D04EF"/>
    <w:rsid w:val="008D08CB"/>
    <w:rsid w:val="008D13E1"/>
    <w:rsid w:val="008D142D"/>
    <w:rsid w:val="008D16B1"/>
    <w:rsid w:val="008D17A1"/>
    <w:rsid w:val="008D1912"/>
    <w:rsid w:val="008D1BA9"/>
    <w:rsid w:val="008D268B"/>
    <w:rsid w:val="008D2D4D"/>
    <w:rsid w:val="008D3196"/>
    <w:rsid w:val="008D3266"/>
    <w:rsid w:val="008D3469"/>
    <w:rsid w:val="008D3688"/>
    <w:rsid w:val="008D3999"/>
    <w:rsid w:val="008D413F"/>
    <w:rsid w:val="008D457B"/>
    <w:rsid w:val="008D4BBA"/>
    <w:rsid w:val="008D5023"/>
    <w:rsid w:val="008D5089"/>
    <w:rsid w:val="008D58E2"/>
    <w:rsid w:val="008D5F78"/>
    <w:rsid w:val="008D6703"/>
    <w:rsid w:val="008D673C"/>
    <w:rsid w:val="008D781F"/>
    <w:rsid w:val="008D7824"/>
    <w:rsid w:val="008D790B"/>
    <w:rsid w:val="008D7B60"/>
    <w:rsid w:val="008E0471"/>
    <w:rsid w:val="008E04BF"/>
    <w:rsid w:val="008E115C"/>
    <w:rsid w:val="008E12D5"/>
    <w:rsid w:val="008E15E0"/>
    <w:rsid w:val="008E1628"/>
    <w:rsid w:val="008E1880"/>
    <w:rsid w:val="008E1D7C"/>
    <w:rsid w:val="008E2330"/>
    <w:rsid w:val="008E24FA"/>
    <w:rsid w:val="008E2700"/>
    <w:rsid w:val="008E2707"/>
    <w:rsid w:val="008E2ED7"/>
    <w:rsid w:val="008E3583"/>
    <w:rsid w:val="008E426F"/>
    <w:rsid w:val="008E4312"/>
    <w:rsid w:val="008E4542"/>
    <w:rsid w:val="008E4D7D"/>
    <w:rsid w:val="008E561D"/>
    <w:rsid w:val="008E5A82"/>
    <w:rsid w:val="008E5BAF"/>
    <w:rsid w:val="008E5C0D"/>
    <w:rsid w:val="008E5E73"/>
    <w:rsid w:val="008E5F14"/>
    <w:rsid w:val="008E6065"/>
    <w:rsid w:val="008E67A9"/>
    <w:rsid w:val="008E6BA9"/>
    <w:rsid w:val="008E6BB8"/>
    <w:rsid w:val="008E72AB"/>
    <w:rsid w:val="008F010B"/>
    <w:rsid w:val="008F05E3"/>
    <w:rsid w:val="008F0754"/>
    <w:rsid w:val="008F0C0E"/>
    <w:rsid w:val="008F0C82"/>
    <w:rsid w:val="008F0DC6"/>
    <w:rsid w:val="008F0DFB"/>
    <w:rsid w:val="008F1396"/>
    <w:rsid w:val="008F201E"/>
    <w:rsid w:val="008F25AD"/>
    <w:rsid w:val="008F2829"/>
    <w:rsid w:val="008F291D"/>
    <w:rsid w:val="008F2B24"/>
    <w:rsid w:val="008F2E7C"/>
    <w:rsid w:val="008F319D"/>
    <w:rsid w:val="008F3327"/>
    <w:rsid w:val="008F3751"/>
    <w:rsid w:val="008F3AD6"/>
    <w:rsid w:val="008F3E2F"/>
    <w:rsid w:val="008F41CD"/>
    <w:rsid w:val="008F4752"/>
    <w:rsid w:val="008F4C46"/>
    <w:rsid w:val="008F4F23"/>
    <w:rsid w:val="008F4F24"/>
    <w:rsid w:val="008F607D"/>
    <w:rsid w:val="008F6383"/>
    <w:rsid w:val="008F63A5"/>
    <w:rsid w:val="0090017E"/>
    <w:rsid w:val="00900538"/>
    <w:rsid w:val="0090060F"/>
    <w:rsid w:val="00900614"/>
    <w:rsid w:val="00900675"/>
    <w:rsid w:val="00900B15"/>
    <w:rsid w:val="00900C8F"/>
    <w:rsid w:val="00900EF4"/>
    <w:rsid w:val="00901052"/>
    <w:rsid w:val="009012C2"/>
    <w:rsid w:val="00901565"/>
    <w:rsid w:val="0090247B"/>
    <w:rsid w:val="009024AF"/>
    <w:rsid w:val="009027C1"/>
    <w:rsid w:val="00902D95"/>
    <w:rsid w:val="00902F4F"/>
    <w:rsid w:val="00903548"/>
    <w:rsid w:val="0090418D"/>
    <w:rsid w:val="00904295"/>
    <w:rsid w:val="009046EA"/>
    <w:rsid w:val="00904AF4"/>
    <w:rsid w:val="00905629"/>
    <w:rsid w:val="00905685"/>
    <w:rsid w:val="0090584B"/>
    <w:rsid w:val="00905874"/>
    <w:rsid w:val="0090610D"/>
    <w:rsid w:val="009062BC"/>
    <w:rsid w:val="00906B6C"/>
    <w:rsid w:val="00906E75"/>
    <w:rsid w:val="009070D6"/>
    <w:rsid w:val="0090769B"/>
    <w:rsid w:val="00910110"/>
    <w:rsid w:val="00910169"/>
    <w:rsid w:val="00910A7A"/>
    <w:rsid w:val="00910B05"/>
    <w:rsid w:val="00911014"/>
    <w:rsid w:val="0091133D"/>
    <w:rsid w:val="00911351"/>
    <w:rsid w:val="009113C0"/>
    <w:rsid w:val="009115A1"/>
    <w:rsid w:val="0091229B"/>
    <w:rsid w:val="009126D2"/>
    <w:rsid w:val="00912A6F"/>
    <w:rsid w:val="00912F84"/>
    <w:rsid w:val="0091320C"/>
    <w:rsid w:val="00913543"/>
    <w:rsid w:val="0091360C"/>
    <w:rsid w:val="0091361E"/>
    <w:rsid w:val="0091397A"/>
    <w:rsid w:val="00913A2B"/>
    <w:rsid w:val="00913CA1"/>
    <w:rsid w:val="00913ED9"/>
    <w:rsid w:val="0091407E"/>
    <w:rsid w:val="00914896"/>
    <w:rsid w:val="00914B0A"/>
    <w:rsid w:val="00914B0B"/>
    <w:rsid w:val="00914C70"/>
    <w:rsid w:val="009154A0"/>
    <w:rsid w:val="0091558E"/>
    <w:rsid w:val="00915591"/>
    <w:rsid w:val="00916756"/>
    <w:rsid w:val="00916D21"/>
    <w:rsid w:val="00916F58"/>
    <w:rsid w:val="009172D6"/>
    <w:rsid w:val="009177E0"/>
    <w:rsid w:val="009178B8"/>
    <w:rsid w:val="00917900"/>
    <w:rsid w:val="00917A5D"/>
    <w:rsid w:val="009200E3"/>
    <w:rsid w:val="009202EF"/>
    <w:rsid w:val="00920943"/>
    <w:rsid w:val="009214B0"/>
    <w:rsid w:val="009218B6"/>
    <w:rsid w:val="00921A6C"/>
    <w:rsid w:val="00921C17"/>
    <w:rsid w:val="00921D7E"/>
    <w:rsid w:val="009226BD"/>
    <w:rsid w:val="00922F1E"/>
    <w:rsid w:val="0092351F"/>
    <w:rsid w:val="009238DE"/>
    <w:rsid w:val="00924244"/>
    <w:rsid w:val="009244EE"/>
    <w:rsid w:val="009249EB"/>
    <w:rsid w:val="00924A19"/>
    <w:rsid w:val="00925034"/>
    <w:rsid w:val="00925290"/>
    <w:rsid w:val="009257CF"/>
    <w:rsid w:val="009258D4"/>
    <w:rsid w:val="00925C83"/>
    <w:rsid w:val="00926358"/>
    <w:rsid w:val="00926C06"/>
    <w:rsid w:val="00926C7C"/>
    <w:rsid w:val="00926CA0"/>
    <w:rsid w:val="00926E9A"/>
    <w:rsid w:val="00927CB3"/>
    <w:rsid w:val="0093155B"/>
    <w:rsid w:val="0093187B"/>
    <w:rsid w:val="00931967"/>
    <w:rsid w:val="00931D24"/>
    <w:rsid w:val="00931EB9"/>
    <w:rsid w:val="009324A6"/>
    <w:rsid w:val="00932726"/>
    <w:rsid w:val="00932DCD"/>
    <w:rsid w:val="009333FA"/>
    <w:rsid w:val="0093361C"/>
    <w:rsid w:val="009338D4"/>
    <w:rsid w:val="00933CB3"/>
    <w:rsid w:val="00933D5D"/>
    <w:rsid w:val="009345F3"/>
    <w:rsid w:val="00935128"/>
    <w:rsid w:val="009351BE"/>
    <w:rsid w:val="0093544A"/>
    <w:rsid w:val="00935E85"/>
    <w:rsid w:val="00936169"/>
    <w:rsid w:val="0093624F"/>
    <w:rsid w:val="00937127"/>
    <w:rsid w:val="009375C1"/>
    <w:rsid w:val="009401A2"/>
    <w:rsid w:val="009404D0"/>
    <w:rsid w:val="00940770"/>
    <w:rsid w:val="00940C0D"/>
    <w:rsid w:val="00940FB7"/>
    <w:rsid w:val="0094165B"/>
    <w:rsid w:val="00941676"/>
    <w:rsid w:val="009417FE"/>
    <w:rsid w:val="00941BAC"/>
    <w:rsid w:val="00941D48"/>
    <w:rsid w:val="00941D63"/>
    <w:rsid w:val="00941FAB"/>
    <w:rsid w:val="00942B29"/>
    <w:rsid w:val="00943249"/>
    <w:rsid w:val="009433A3"/>
    <w:rsid w:val="00943753"/>
    <w:rsid w:val="00943808"/>
    <w:rsid w:val="0094386C"/>
    <w:rsid w:val="0094394D"/>
    <w:rsid w:val="00943CFF"/>
    <w:rsid w:val="00943F32"/>
    <w:rsid w:val="0094424F"/>
    <w:rsid w:val="00944ABB"/>
    <w:rsid w:val="00944DCC"/>
    <w:rsid w:val="00945980"/>
    <w:rsid w:val="00945BAD"/>
    <w:rsid w:val="00945CD0"/>
    <w:rsid w:val="00945E74"/>
    <w:rsid w:val="009466A0"/>
    <w:rsid w:val="0095047A"/>
    <w:rsid w:val="00950510"/>
    <w:rsid w:val="00950869"/>
    <w:rsid w:val="009509FF"/>
    <w:rsid w:val="00950D11"/>
    <w:rsid w:val="00950D67"/>
    <w:rsid w:val="00950F02"/>
    <w:rsid w:val="00951A54"/>
    <w:rsid w:val="00952ACE"/>
    <w:rsid w:val="00952AF0"/>
    <w:rsid w:val="00952E92"/>
    <w:rsid w:val="0095301F"/>
    <w:rsid w:val="009532F5"/>
    <w:rsid w:val="009533BC"/>
    <w:rsid w:val="009536D9"/>
    <w:rsid w:val="00953C0B"/>
    <w:rsid w:val="00953D41"/>
    <w:rsid w:val="009543D7"/>
    <w:rsid w:val="00954692"/>
    <w:rsid w:val="00955098"/>
    <w:rsid w:val="009558D6"/>
    <w:rsid w:val="00956043"/>
    <w:rsid w:val="00956587"/>
    <w:rsid w:val="00956C2A"/>
    <w:rsid w:val="00956D69"/>
    <w:rsid w:val="00956F52"/>
    <w:rsid w:val="00956FEC"/>
    <w:rsid w:val="00957020"/>
    <w:rsid w:val="009571B8"/>
    <w:rsid w:val="00957680"/>
    <w:rsid w:val="009577FF"/>
    <w:rsid w:val="00957911"/>
    <w:rsid w:val="00957913"/>
    <w:rsid w:val="00960290"/>
    <w:rsid w:val="00960D36"/>
    <w:rsid w:val="00961091"/>
    <w:rsid w:val="00961428"/>
    <w:rsid w:val="0096241A"/>
    <w:rsid w:val="00962D26"/>
    <w:rsid w:val="00962D91"/>
    <w:rsid w:val="00962E43"/>
    <w:rsid w:val="009630AE"/>
    <w:rsid w:val="009631C5"/>
    <w:rsid w:val="009633C9"/>
    <w:rsid w:val="00963534"/>
    <w:rsid w:val="009637F0"/>
    <w:rsid w:val="00964641"/>
    <w:rsid w:val="00964927"/>
    <w:rsid w:val="00964B61"/>
    <w:rsid w:val="00964B93"/>
    <w:rsid w:val="00964C38"/>
    <w:rsid w:val="00964CA2"/>
    <w:rsid w:val="009652F8"/>
    <w:rsid w:val="0096572D"/>
    <w:rsid w:val="00965CDC"/>
    <w:rsid w:val="00965EF5"/>
    <w:rsid w:val="00966135"/>
    <w:rsid w:val="00966686"/>
    <w:rsid w:val="00966C73"/>
    <w:rsid w:val="00966D50"/>
    <w:rsid w:val="0096771B"/>
    <w:rsid w:val="00967994"/>
    <w:rsid w:val="00967D88"/>
    <w:rsid w:val="009710BC"/>
    <w:rsid w:val="00971293"/>
    <w:rsid w:val="009714B5"/>
    <w:rsid w:val="009716C5"/>
    <w:rsid w:val="009722AA"/>
    <w:rsid w:val="0097237D"/>
    <w:rsid w:val="009728DF"/>
    <w:rsid w:val="009733DB"/>
    <w:rsid w:val="009733FF"/>
    <w:rsid w:val="00973557"/>
    <w:rsid w:val="0097367D"/>
    <w:rsid w:val="00973C1B"/>
    <w:rsid w:val="00973C6B"/>
    <w:rsid w:val="00973FD7"/>
    <w:rsid w:val="00974150"/>
    <w:rsid w:val="00974856"/>
    <w:rsid w:val="00974A72"/>
    <w:rsid w:val="00974DB1"/>
    <w:rsid w:val="00975096"/>
    <w:rsid w:val="0097543E"/>
    <w:rsid w:val="00975C37"/>
    <w:rsid w:val="00975E82"/>
    <w:rsid w:val="0097624C"/>
    <w:rsid w:val="009764D1"/>
    <w:rsid w:val="00976CBF"/>
    <w:rsid w:val="009772A6"/>
    <w:rsid w:val="0097748A"/>
    <w:rsid w:val="00980007"/>
    <w:rsid w:val="009802AA"/>
    <w:rsid w:val="00980A80"/>
    <w:rsid w:val="00980AF0"/>
    <w:rsid w:val="00980DF9"/>
    <w:rsid w:val="00980E86"/>
    <w:rsid w:val="00980F0C"/>
    <w:rsid w:val="00980F93"/>
    <w:rsid w:val="00981874"/>
    <w:rsid w:val="0098261D"/>
    <w:rsid w:val="00982785"/>
    <w:rsid w:val="00982F5F"/>
    <w:rsid w:val="0098386D"/>
    <w:rsid w:val="00983DF1"/>
    <w:rsid w:val="00983EC7"/>
    <w:rsid w:val="009846F8"/>
    <w:rsid w:val="00984892"/>
    <w:rsid w:val="00984AAF"/>
    <w:rsid w:val="00984D74"/>
    <w:rsid w:val="00984DC8"/>
    <w:rsid w:val="00984DFD"/>
    <w:rsid w:val="009858D1"/>
    <w:rsid w:val="009858F6"/>
    <w:rsid w:val="00986A2E"/>
    <w:rsid w:val="00986A94"/>
    <w:rsid w:val="00986B7A"/>
    <w:rsid w:val="00987027"/>
    <w:rsid w:val="00987189"/>
    <w:rsid w:val="00987594"/>
    <w:rsid w:val="009875F2"/>
    <w:rsid w:val="00987F59"/>
    <w:rsid w:val="0099075F"/>
    <w:rsid w:val="00990EEC"/>
    <w:rsid w:val="00991933"/>
    <w:rsid w:val="00991B39"/>
    <w:rsid w:val="00992136"/>
    <w:rsid w:val="00992AE6"/>
    <w:rsid w:val="00993105"/>
    <w:rsid w:val="00993356"/>
    <w:rsid w:val="009935EF"/>
    <w:rsid w:val="00993D8E"/>
    <w:rsid w:val="0099401B"/>
    <w:rsid w:val="009943E3"/>
    <w:rsid w:val="009946A3"/>
    <w:rsid w:val="009948B2"/>
    <w:rsid w:val="009948B6"/>
    <w:rsid w:val="00994903"/>
    <w:rsid w:val="00995A35"/>
    <w:rsid w:val="00996A02"/>
    <w:rsid w:val="0099741A"/>
    <w:rsid w:val="00997975"/>
    <w:rsid w:val="00997EB6"/>
    <w:rsid w:val="009A028B"/>
    <w:rsid w:val="009A063A"/>
    <w:rsid w:val="009A0838"/>
    <w:rsid w:val="009A11CB"/>
    <w:rsid w:val="009A1A05"/>
    <w:rsid w:val="009A1DA4"/>
    <w:rsid w:val="009A2481"/>
    <w:rsid w:val="009A2501"/>
    <w:rsid w:val="009A25CF"/>
    <w:rsid w:val="009A28CB"/>
    <w:rsid w:val="009A2AE4"/>
    <w:rsid w:val="009A2E70"/>
    <w:rsid w:val="009A3237"/>
    <w:rsid w:val="009A33BC"/>
    <w:rsid w:val="009A392F"/>
    <w:rsid w:val="009A3A2C"/>
    <w:rsid w:val="009A3F2D"/>
    <w:rsid w:val="009A3FFA"/>
    <w:rsid w:val="009A4538"/>
    <w:rsid w:val="009A4C19"/>
    <w:rsid w:val="009A5790"/>
    <w:rsid w:val="009A58E9"/>
    <w:rsid w:val="009A64E7"/>
    <w:rsid w:val="009A668C"/>
    <w:rsid w:val="009A6893"/>
    <w:rsid w:val="009A74DC"/>
    <w:rsid w:val="009A76B8"/>
    <w:rsid w:val="009A76D5"/>
    <w:rsid w:val="009A7B1C"/>
    <w:rsid w:val="009A7BB1"/>
    <w:rsid w:val="009B04F4"/>
    <w:rsid w:val="009B0671"/>
    <w:rsid w:val="009B0F7E"/>
    <w:rsid w:val="009B1908"/>
    <w:rsid w:val="009B1981"/>
    <w:rsid w:val="009B1A0B"/>
    <w:rsid w:val="009B1B41"/>
    <w:rsid w:val="009B1B81"/>
    <w:rsid w:val="009B1D9F"/>
    <w:rsid w:val="009B1E11"/>
    <w:rsid w:val="009B21CF"/>
    <w:rsid w:val="009B2342"/>
    <w:rsid w:val="009B24C2"/>
    <w:rsid w:val="009B2E37"/>
    <w:rsid w:val="009B2F25"/>
    <w:rsid w:val="009B30DB"/>
    <w:rsid w:val="009B3A2E"/>
    <w:rsid w:val="009B4093"/>
    <w:rsid w:val="009B48F1"/>
    <w:rsid w:val="009B4A5E"/>
    <w:rsid w:val="009B4AE4"/>
    <w:rsid w:val="009B4C69"/>
    <w:rsid w:val="009B4E65"/>
    <w:rsid w:val="009B5000"/>
    <w:rsid w:val="009B52D8"/>
    <w:rsid w:val="009B5313"/>
    <w:rsid w:val="009B5CA9"/>
    <w:rsid w:val="009B6AD8"/>
    <w:rsid w:val="009B6B90"/>
    <w:rsid w:val="009B77EC"/>
    <w:rsid w:val="009B784A"/>
    <w:rsid w:val="009B7954"/>
    <w:rsid w:val="009B7C4D"/>
    <w:rsid w:val="009B7FA5"/>
    <w:rsid w:val="009C0233"/>
    <w:rsid w:val="009C0C63"/>
    <w:rsid w:val="009C0F52"/>
    <w:rsid w:val="009C110F"/>
    <w:rsid w:val="009C1E37"/>
    <w:rsid w:val="009C259B"/>
    <w:rsid w:val="009C2992"/>
    <w:rsid w:val="009C2CB2"/>
    <w:rsid w:val="009C2ED1"/>
    <w:rsid w:val="009C303B"/>
    <w:rsid w:val="009C30E1"/>
    <w:rsid w:val="009C327E"/>
    <w:rsid w:val="009C348C"/>
    <w:rsid w:val="009C3866"/>
    <w:rsid w:val="009C518F"/>
    <w:rsid w:val="009C535C"/>
    <w:rsid w:val="009C5503"/>
    <w:rsid w:val="009C5AED"/>
    <w:rsid w:val="009C5F08"/>
    <w:rsid w:val="009C6726"/>
    <w:rsid w:val="009C67BF"/>
    <w:rsid w:val="009C69E9"/>
    <w:rsid w:val="009C6B9A"/>
    <w:rsid w:val="009C6DEB"/>
    <w:rsid w:val="009C71D2"/>
    <w:rsid w:val="009C74AC"/>
    <w:rsid w:val="009C75C4"/>
    <w:rsid w:val="009C7907"/>
    <w:rsid w:val="009C7AA1"/>
    <w:rsid w:val="009C7CA2"/>
    <w:rsid w:val="009D033D"/>
    <w:rsid w:val="009D0968"/>
    <w:rsid w:val="009D1B8F"/>
    <w:rsid w:val="009D1E76"/>
    <w:rsid w:val="009D2ADF"/>
    <w:rsid w:val="009D3376"/>
    <w:rsid w:val="009D3CD8"/>
    <w:rsid w:val="009D4440"/>
    <w:rsid w:val="009D4985"/>
    <w:rsid w:val="009D4A18"/>
    <w:rsid w:val="009D5511"/>
    <w:rsid w:val="009D611E"/>
    <w:rsid w:val="009D673E"/>
    <w:rsid w:val="009D6FE4"/>
    <w:rsid w:val="009D71BC"/>
    <w:rsid w:val="009D7408"/>
    <w:rsid w:val="009D7AB9"/>
    <w:rsid w:val="009D7FF4"/>
    <w:rsid w:val="009D7FF5"/>
    <w:rsid w:val="009E00AB"/>
    <w:rsid w:val="009E0726"/>
    <w:rsid w:val="009E110A"/>
    <w:rsid w:val="009E11DA"/>
    <w:rsid w:val="009E12CF"/>
    <w:rsid w:val="009E1496"/>
    <w:rsid w:val="009E14A4"/>
    <w:rsid w:val="009E188E"/>
    <w:rsid w:val="009E1BB2"/>
    <w:rsid w:val="009E1DED"/>
    <w:rsid w:val="009E1E79"/>
    <w:rsid w:val="009E1FB1"/>
    <w:rsid w:val="009E2955"/>
    <w:rsid w:val="009E2A5A"/>
    <w:rsid w:val="009E3092"/>
    <w:rsid w:val="009E3A70"/>
    <w:rsid w:val="009E4C66"/>
    <w:rsid w:val="009E531A"/>
    <w:rsid w:val="009E5A96"/>
    <w:rsid w:val="009E5CC2"/>
    <w:rsid w:val="009E612B"/>
    <w:rsid w:val="009E6199"/>
    <w:rsid w:val="009E6359"/>
    <w:rsid w:val="009E66E5"/>
    <w:rsid w:val="009E680B"/>
    <w:rsid w:val="009E6BE3"/>
    <w:rsid w:val="009E6D10"/>
    <w:rsid w:val="009E6E90"/>
    <w:rsid w:val="009E74B5"/>
    <w:rsid w:val="009E75F0"/>
    <w:rsid w:val="009F012C"/>
    <w:rsid w:val="009F05AB"/>
    <w:rsid w:val="009F0B81"/>
    <w:rsid w:val="009F1005"/>
    <w:rsid w:val="009F1056"/>
    <w:rsid w:val="009F1465"/>
    <w:rsid w:val="009F1A1D"/>
    <w:rsid w:val="009F1B9F"/>
    <w:rsid w:val="009F2045"/>
    <w:rsid w:val="009F2A50"/>
    <w:rsid w:val="009F39AB"/>
    <w:rsid w:val="009F43F1"/>
    <w:rsid w:val="009F467D"/>
    <w:rsid w:val="009F484E"/>
    <w:rsid w:val="009F499F"/>
    <w:rsid w:val="009F4B2E"/>
    <w:rsid w:val="009F50C9"/>
    <w:rsid w:val="009F5597"/>
    <w:rsid w:val="009F55D4"/>
    <w:rsid w:val="009F58C1"/>
    <w:rsid w:val="009F5A78"/>
    <w:rsid w:val="009F5CFC"/>
    <w:rsid w:val="009F6E7C"/>
    <w:rsid w:val="009F7076"/>
    <w:rsid w:val="009F7C87"/>
    <w:rsid w:val="00A000AB"/>
    <w:rsid w:val="00A0084F"/>
    <w:rsid w:val="00A00F1C"/>
    <w:rsid w:val="00A016C7"/>
    <w:rsid w:val="00A022A6"/>
    <w:rsid w:val="00A02393"/>
    <w:rsid w:val="00A02512"/>
    <w:rsid w:val="00A028A5"/>
    <w:rsid w:val="00A02C4F"/>
    <w:rsid w:val="00A02C75"/>
    <w:rsid w:val="00A02D23"/>
    <w:rsid w:val="00A03EEA"/>
    <w:rsid w:val="00A0439A"/>
    <w:rsid w:val="00A062E2"/>
    <w:rsid w:val="00A06C64"/>
    <w:rsid w:val="00A0739D"/>
    <w:rsid w:val="00A0741F"/>
    <w:rsid w:val="00A0787B"/>
    <w:rsid w:val="00A10059"/>
    <w:rsid w:val="00A10E89"/>
    <w:rsid w:val="00A1108F"/>
    <w:rsid w:val="00A1164A"/>
    <w:rsid w:val="00A1199A"/>
    <w:rsid w:val="00A121B9"/>
    <w:rsid w:val="00A13041"/>
    <w:rsid w:val="00A1321B"/>
    <w:rsid w:val="00A13493"/>
    <w:rsid w:val="00A1352E"/>
    <w:rsid w:val="00A138A6"/>
    <w:rsid w:val="00A13FE1"/>
    <w:rsid w:val="00A1410F"/>
    <w:rsid w:val="00A1418D"/>
    <w:rsid w:val="00A1421B"/>
    <w:rsid w:val="00A14819"/>
    <w:rsid w:val="00A14A21"/>
    <w:rsid w:val="00A14E46"/>
    <w:rsid w:val="00A14E7D"/>
    <w:rsid w:val="00A1502F"/>
    <w:rsid w:val="00A15B85"/>
    <w:rsid w:val="00A16106"/>
    <w:rsid w:val="00A16204"/>
    <w:rsid w:val="00A16EDB"/>
    <w:rsid w:val="00A1714D"/>
    <w:rsid w:val="00A17390"/>
    <w:rsid w:val="00A1799E"/>
    <w:rsid w:val="00A17E04"/>
    <w:rsid w:val="00A20ADE"/>
    <w:rsid w:val="00A20FA7"/>
    <w:rsid w:val="00A213A5"/>
    <w:rsid w:val="00A21689"/>
    <w:rsid w:val="00A219CB"/>
    <w:rsid w:val="00A21FD6"/>
    <w:rsid w:val="00A2212E"/>
    <w:rsid w:val="00A22220"/>
    <w:rsid w:val="00A23059"/>
    <w:rsid w:val="00A2385D"/>
    <w:rsid w:val="00A23AD2"/>
    <w:rsid w:val="00A23C9A"/>
    <w:rsid w:val="00A2559F"/>
    <w:rsid w:val="00A2570E"/>
    <w:rsid w:val="00A25B8A"/>
    <w:rsid w:val="00A25F45"/>
    <w:rsid w:val="00A26FA2"/>
    <w:rsid w:val="00A27751"/>
    <w:rsid w:val="00A303A3"/>
    <w:rsid w:val="00A30AC9"/>
    <w:rsid w:val="00A30E94"/>
    <w:rsid w:val="00A3154F"/>
    <w:rsid w:val="00A31F9F"/>
    <w:rsid w:val="00A32077"/>
    <w:rsid w:val="00A3239C"/>
    <w:rsid w:val="00A32F09"/>
    <w:rsid w:val="00A32FC5"/>
    <w:rsid w:val="00A3353A"/>
    <w:rsid w:val="00A337BA"/>
    <w:rsid w:val="00A33A57"/>
    <w:rsid w:val="00A33B76"/>
    <w:rsid w:val="00A33CD4"/>
    <w:rsid w:val="00A33E98"/>
    <w:rsid w:val="00A344CF"/>
    <w:rsid w:val="00A34C2C"/>
    <w:rsid w:val="00A34E82"/>
    <w:rsid w:val="00A35799"/>
    <w:rsid w:val="00A3618B"/>
    <w:rsid w:val="00A362ED"/>
    <w:rsid w:val="00A36870"/>
    <w:rsid w:val="00A36C81"/>
    <w:rsid w:val="00A375A2"/>
    <w:rsid w:val="00A37AEE"/>
    <w:rsid w:val="00A37CBA"/>
    <w:rsid w:val="00A40168"/>
    <w:rsid w:val="00A40533"/>
    <w:rsid w:val="00A40AB1"/>
    <w:rsid w:val="00A40D7E"/>
    <w:rsid w:val="00A41290"/>
    <w:rsid w:val="00A4139D"/>
    <w:rsid w:val="00A4172B"/>
    <w:rsid w:val="00A41C38"/>
    <w:rsid w:val="00A41FB5"/>
    <w:rsid w:val="00A42274"/>
    <w:rsid w:val="00A423D0"/>
    <w:rsid w:val="00A42B5A"/>
    <w:rsid w:val="00A42D31"/>
    <w:rsid w:val="00A4317B"/>
    <w:rsid w:val="00A432F8"/>
    <w:rsid w:val="00A445CC"/>
    <w:rsid w:val="00A44881"/>
    <w:rsid w:val="00A44CD0"/>
    <w:rsid w:val="00A44CE1"/>
    <w:rsid w:val="00A451CE"/>
    <w:rsid w:val="00A4524D"/>
    <w:rsid w:val="00A456DE"/>
    <w:rsid w:val="00A456FA"/>
    <w:rsid w:val="00A45983"/>
    <w:rsid w:val="00A45AB2"/>
    <w:rsid w:val="00A45EF9"/>
    <w:rsid w:val="00A46A92"/>
    <w:rsid w:val="00A4718C"/>
    <w:rsid w:val="00A47437"/>
    <w:rsid w:val="00A47831"/>
    <w:rsid w:val="00A479FA"/>
    <w:rsid w:val="00A47A3F"/>
    <w:rsid w:val="00A5012C"/>
    <w:rsid w:val="00A50338"/>
    <w:rsid w:val="00A50C6B"/>
    <w:rsid w:val="00A50ECA"/>
    <w:rsid w:val="00A514E3"/>
    <w:rsid w:val="00A51D02"/>
    <w:rsid w:val="00A51DEA"/>
    <w:rsid w:val="00A527E7"/>
    <w:rsid w:val="00A529CF"/>
    <w:rsid w:val="00A52D34"/>
    <w:rsid w:val="00A52D8B"/>
    <w:rsid w:val="00A52FB3"/>
    <w:rsid w:val="00A543D5"/>
    <w:rsid w:val="00A544B5"/>
    <w:rsid w:val="00A54F89"/>
    <w:rsid w:val="00A5556E"/>
    <w:rsid w:val="00A5581E"/>
    <w:rsid w:val="00A55A2F"/>
    <w:rsid w:val="00A56E85"/>
    <w:rsid w:val="00A56E92"/>
    <w:rsid w:val="00A572E3"/>
    <w:rsid w:val="00A57811"/>
    <w:rsid w:val="00A579E7"/>
    <w:rsid w:val="00A603C7"/>
    <w:rsid w:val="00A60601"/>
    <w:rsid w:val="00A60900"/>
    <w:rsid w:val="00A60DAD"/>
    <w:rsid w:val="00A60FB1"/>
    <w:rsid w:val="00A610CA"/>
    <w:rsid w:val="00A618C3"/>
    <w:rsid w:val="00A619D2"/>
    <w:rsid w:val="00A61CC4"/>
    <w:rsid w:val="00A61D79"/>
    <w:rsid w:val="00A6239E"/>
    <w:rsid w:val="00A626B3"/>
    <w:rsid w:val="00A62D3C"/>
    <w:rsid w:val="00A6343E"/>
    <w:rsid w:val="00A63455"/>
    <w:rsid w:val="00A6373A"/>
    <w:rsid w:val="00A63995"/>
    <w:rsid w:val="00A64144"/>
    <w:rsid w:val="00A64265"/>
    <w:rsid w:val="00A647A1"/>
    <w:rsid w:val="00A64B5C"/>
    <w:rsid w:val="00A65156"/>
    <w:rsid w:val="00A6521D"/>
    <w:rsid w:val="00A65626"/>
    <w:rsid w:val="00A661A6"/>
    <w:rsid w:val="00A6668A"/>
    <w:rsid w:val="00A6693B"/>
    <w:rsid w:val="00A6718B"/>
    <w:rsid w:val="00A678A7"/>
    <w:rsid w:val="00A6797E"/>
    <w:rsid w:val="00A67E2C"/>
    <w:rsid w:val="00A70103"/>
    <w:rsid w:val="00A7021D"/>
    <w:rsid w:val="00A7044B"/>
    <w:rsid w:val="00A708FB"/>
    <w:rsid w:val="00A70C1A"/>
    <w:rsid w:val="00A7105B"/>
    <w:rsid w:val="00A71577"/>
    <w:rsid w:val="00A71B8B"/>
    <w:rsid w:val="00A71DC6"/>
    <w:rsid w:val="00A7297C"/>
    <w:rsid w:val="00A73937"/>
    <w:rsid w:val="00A74770"/>
    <w:rsid w:val="00A747A1"/>
    <w:rsid w:val="00A74B1E"/>
    <w:rsid w:val="00A74CF8"/>
    <w:rsid w:val="00A75175"/>
    <w:rsid w:val="00A7553C"/>
    <w:rsid w:val="00A7571E"/>
    <w:rsid w:val="00A765FE"/>
    <w:rsid w:val="00A7705A"/>
    <w:rsid w:val="00A773C2"/>
    <w:rsid w:val="00A7783B"/>
    <w:rsid w:val="00A77FC1"/>
    <w:rsid w:val="00A8041D"/>
    <w:rsid w:val="00A80BB0"/>
    <w:rsid w:val="00A80FA3"/>
    <w:rsid w:val="00A81101"/>
    <w:rsid w:val="00A816F7"/>
    <w:rsid w:val="00A81F91"/>
    <w:rsid w:val="00A82323"/>
    <w:rsid w:val="00A824ED"/>
    <w:rsid w:val="00A8285B"/>
    <w:rsid w:val="00A83117"/>
    <w:rsid w:val="00A83121"/>
    <w:rsid w:val="00A8393A"/>
    <w:rsid w:val="00A83ADF"/>
    <w:rsid w:val="00A83D07"/>
    <w:rsid w:val="00A83D0A"/>
    <w:rsid w:val="00A83E60"/>
    <w:rsid w:val="00A851AE"/>
    <w:rsid w:val="00A85779"/>
    <w:rsid w:val="00A85EA5"/>
    <w:rsid w:val="00A86302"/>
    <w:rsid w:val="00A864B9"/>
    <w:rsid w:val="00A86D79"/>
    <w:rsid w:val="00A86E1C"/>
    <w:rsid w:val="00A871D8"/>
    <w:rsid w:val="00A87B41"/>
    <w:rsid w:val="00A87DF4"/>
    <w:rsid w:val="00A9009A"/>
    <w:rsid w:val="00A902DD"/>
    <w:rsid w:val="00A90812"/>
    <w:rsid w:val="00A90C29"/>
    <w:rsid w:val="00A90FC2"/>
    <w:rsid w:val="00A910F8"/>
    <w:rsid w:val="00A9116A"/>
    <w:rsid w:val="00A9142B"/>
    <w:rsid w:val="00A914B4"/>
    <w:rsid w:val="00A91C1A"/>
    <w:rsid w:val="00A91C21"/>
    <w:rsid w:val="00A91CDF"/>
    <w:rsid w:val="00A91DC9"/>
    <w:rsid w:val="00A92229"/>
    <w:rsid w:val="00A92237"/>
    <w:rsid w:val="00A92251"/>
    <w:rsid w:val="00A9278D"/>
    <w:rsid w:val="00A92E60"/>
    <w:rsid w:val="00A93130"/>
    <w:rsid w:val="00A9346D"/>
    <w:rsid w:val="00A94167"/>
    <w:rsid w:val="00A94898"/>
    <w:rsid w:val="00A94AFE"/>
    <w:rsid w:val="00A94FB5"/>
    <w:rsid w:val="00A9515E"/>
    <w:rsid w:val="00A95324"/>
    <w:rsid w:val="00A9567A"/>
    <w:rsid w:val="00A959CB"/>
    <w:rsid w:val="00A95B70"/>
    <w:rsid w:val="00A95C9B"/>
    <w:rsid w:val="00A96CA4"/>
    <w:rsid w:val="00A96E05"/>
    <w:rsid w:val="00A96FD8"/>
    <w:rsid w:val="00A9733E"/>
    <w:rsid w:val="00A97E14"/>
    <w:rsid w:val="00AA0515"/>
    <w:rsid w:val="00AA0545"/>
    <w:rsid w:val="00AA05BF"/>
    <w:rsid w:val="00AA065B"/>
    <w:rsid w:val="00AA0CBE"/>
    <w:rsid w:val="00AA0F19"/>
    <w:rsid w:val="00AA18FE"/>
    <w:rsid w:val="00AA1B95"/>
    <w:rsid w:val="00AA1C06"/>
    <w:rsid w:val="00AA33A6"/>
    <w:rsid w:val="00AA3449"/>
    <w:rsid w:val="00AA3A04"/>
    <w:rsid w:val="00AA3F9B"/>
    <w:rsid w:val="00AA4534"/>
    <w:rsid w:val="00AA4E87"/>
    <w:rsid w:val="00AA6018"/>
    <w:rsid w:val="00AA6409"/>
    <w:rsid w:val="00AA66E0"/>
    <w:rsid w:val="00AA684A"/>
    <w:rsid w:val="00AA7083"/>
    <w:rsid w:val="00AA74F9"/>
    <w:rsid w:val="00AA7646"/>
    <w:rsid w:val="00AA7987"/>
    <w:rsid w:val="00AB0E34"/>
    <w:rsid w:val="00AB106F"/>
    <w:rsid w:val="00AB1477"/>
    <w:rsid w:val="00AB15C7"/>
    <w:rsid w:val="00AB1927"/>
    <w:rsid w:val="00AB1F5F"/>
    <w:rsid w:val="00AB232D"/>
    <w:rsid w:val="00AB25A2"/>
    <w:rsid w:val="00AB2A6B"/>
    <w:rsid w:val="00AB2D3E"/>
    <w:rsid w:val="00AB2F45"/>
    <w:rsid w:val="00AB3267"/>
    <w:rsid w:val="00AB35C2"/>
    <w:rsid w:val="00AB379C"/>
    <w:rsid w:val="00AB39FF"/>
    <w:rsid w:val="00AB3BDA"/>
    <w:rsid w:val="00AB3F03"/>
    <w:rsid w:val="00AB46DD"/>
    <w:rsid w:val="00AB4C3F"/>
    <w:rsid w:val="00AB4C69"/>
    <w:rsid w:val="00AB5E23"/>
    <w:rsid w:val="00AB613A"/>
    <w:rsid w:val="00AB7096"/>
    <w:rsid w:val="00AB7144"/>
    <w:rsid w:val="00AB7A38"/>
    <w:rsid w:val="00AB7B97"/>
    <w:rsid w:val="00AB7FB0"/>
    <w:rsid w:val="00AC080A"/>
    <w:rsid w:val="00AC08D7"/>
    <w:rsid w:val="00AC098A"/>
    <w:rsid w:val="00AC0F43"/>
    <w:rsid w:val="00AC1640"/>
    <w:rsid w:val="00AC1B1E"/>
    <w:rsid w:val="00AC2084"/>
    <w:rsid w:val="00AC2416"/>
    <w:rsid w:val="00AC2799"/>
    <w:rsid w:val="00AC30A4"/>
    <w:rsid w:val="00AC34DB"/>
    <w:rsid w:val="00AC363B"/>
    <w:rsid w:val="00AC43CD"/>
    <w:rsid w:val="00AC4A5C"/>
    <w:rsid w:val="00AC4B8C"/>
    <w:rsid w:val="00AC4D12"/>
    <w:rsid w:val="00AC4DE3"/>
    <w:rsid w:val="00AC55B8"/>
    <w:rsid w:val="00AC60EC"/>
    <w:rsid w:val="00AC6788"/>
    <w:rsid w:val="00AC6D05"/>
    <w:rsid w:val="00AC7129"/>
    <w:rsid w:val="00AC74DC"/>
    <w:rsid w:val="00AC7A2C"/>
    <w:rsid w:val="00AC7B37"/>
    <w:rsid w:val="00AC7BEC"/>
    <w:rsid w:val="00AC7C37"/>
    <w:rsid w:val="00AD02A5"/>
    <w:rsid w:val="00AD0719"/>
    <w:rsid w:val="00AD08BC"/>
    <w:rsid w:val="00AD1C33"/>
    <w:rsid w:val="00AD1F23"/>
    <w:rsid w:val="00AD2103"/>
    <w:rsid w:val="00AD2140"/>
    <w:rsid w:val="00AD331E"/>
    <w:rsid w:val="00AD34B3"/>
    <w:rsid w:val="00AD3697"/>
    <w:rsid w:val="00AD36F8"/>
    <w:rsid w:val="00AD3849"/>
    <w:rsid w:val="00AD38D4"/>
    <w:rsid w:val="00AD4801"/>
    <w:rsid w:val="00AD4FFF"/>
    <w:rsid w:val="00AD52FE"/>
    <w:rsid w:val="00AD5B08"/>
    <w:rsid w:val="00AD654F"/>
    <w:rsid w:val="00AD6B80"/>
    <w:rsid w:val="00AD7EE4"/>
    <w:rsid w:val="00AE01C4"/>
    <w:rsid w:val="00AE0AB1"/>
    <w:rsid w:val="00AE0BA5"/>
    <w:rsid w:val="00AE1741"/>
    <w:rsid w:val="00AE179E"/>
    <w:rsid w:val="00AE17AB"/>
    <w:rsid w:val="00AE18AE"/>
    <w:rsid w:val="00AE1D6B"/>
    <w:rsid w:val="00AE21DF"/>
    <w:rsid w:val="00AE237E"/>
    <w:rsid w:val="00AE23F0"/>
    <w:rsid w:val="00AE265C"/>
    <w:rsid w:val="00AE27F7"/>
    <w:rsid w:val="00AE2A98"/>
    <w:rsid w:val="00AE2D05"/>
    <w:rsid w:val="00AE3049"/>
    <w:rsid w:val="00AE323C"/>
    <w:rsid w:val="00AE40D5"/>
    <w:rsid w:val="00AE4275"/>
    <w:rsid w:val="00AE5330"/>
    <w:rsid w:val="00AE5542"/>
    <w:rsid w:val="00AE5799"/>
    <w:rsid w:val="00AE5A2A"/>
    <w:rsid w:val="00AE69BC"/>
    <w:rsid w:val="00AE6DA2"/>
    <w:rsid w:val="00AE6FC0"/>
    <w:rsid w:val="00AE7485"/>
    <w:rsid w:val="00AF05A6"/>
    <w:rsid w:val="00AF0C6C"/>
    <w:rsid w:val="00AF0E20"/>
    <w:rsid w:val="00AF2449"/>
    <w:rsid w:val="00AF25C0"/>
    <w:rsid w:val="00AF2BD2"/>
    <w:rsid w:val="00AF2CB9"/>
    <w:rsid w:val="00AF4374"/>
    <w:rsid w:val="00AF45C4"/>
    <w:rsid w:val="00AF4867"/>
    <w:rsid w:val="00AF4926"/>
    <w:rsid w:val="00AF4A2D"/>
    <w:rsid w:val="00AF4BC8"/>
    <w:rsid w:val="00AF4E6E"/>
    <w:rsid w:val="00AF52BC"/>
    <w:rsid w:val="00AF56FE"/>
    <w:rsid w:val="00AF5761"/>
    <w:rsid w:val="00AF5928"/>
    <w:rsid w:val="00AF596F"/>
    <w:rsid w:val="00AF68DD"/>
    <w:rsid w:val="00AF68E0"/>
    <w:rsid w:val="00AF68E8"/>
    <w:rsid w:val="00AF6AD9"/>
    <w:rsid w:val="00AF75F8"/>
    <w:rsid w:val="00AF77C7"/>
    <w:rsid w:val="00AF7B06"/>
    <w:rsid w:val="00AF7B3F"/>
    <w:rsid w:val="00AF7D00"/>
    <w:rsid w:val="00B0002E"/>
    <w:rsid w:val="00B0010E"/>
    <w:rsid w:val="00B002FE"/>
    <w:rsid w:val="00B00844"/>
    <w:rsid w:val="00B00A44"/>
    <w:rsid w:val="00B00ACB"/>
    <w:rsid w:val="00B00FFA"/>
    <w:rsid w:val="00B01DD3"/>
    <w:rsid w:val="00B01F08"/>
    <w:rsid w:val="00B03027"/>
    <w:rsid w:val="00B035F5"/>
    <w:rsid w:val="00B03D73"/>
    <w:rsid w:val="00B03E0F"/>
    <w:rsid w:val="00B03E5B"/>
    <w:rsid w:val="00B03F7A"/>
    <w:rsid w:val="00B0409C"/>
    <w:rsid w:val="00B0423C"/>
    <w:rsid w:val="00B04AFE"/>
    <w:rsid w:val="00B04E21"/>
    <w:rsid w:val="00B04E42"/>
    <w:rsid w:val="00B05208"/>
    <w:rsid w:val="00B053DF"/>
    <w:rsid w:val="00B05C50"/>
    <w:rsid w:val="00B05D61"/>
    <w:rsid w:val="00B064EF"/>
    <w:rsid w:val="00B06CF9"/>
    <w:rsid w:val="00B06D0D"/>
    <w:rsid w:val="00B0748C"/>
    <w:rsid w:val="00B101C0"/>
    <w:rsid w:val="00B104B8"/>
    <w:rsid w:val="00B10C79"/>
    <w:rsid w:val="00B10DEA"/>
    <w:rsid w:val="00B110BE"/>
    <w:rsid w:val="00B1170B"/>
    <w:rsid w:val="00B1279E"/>
    <w:rsid w:val="00B134B0"/>
    <w:rsid w:val="00B13804"/>
    <w:rsid w:val="00B13B57"/>
    <w:rsid w:val="00B147FC"/>
    <w:rsid w:val="00B14AF8"/>
    <w:rsid w:val="00B14CD6"/>
    <w:rsid w:val="00B15329"/>
    <w:rsid w:val="00B15CC8"/>
    <w:rsid w:val="00B15CC9"/>
    <w:rsid w:val="00B15E42"/>
    <w:rsid w:val="00B15EC9"/>
    <w:rsid w:val="00B1653A"/>
    <w:rsid w:val="00B168CF"/>
    <w:rsid w:val="00B17050"/>
    <w:rsid w:val="00B17123"/>
    <w:rsid w:val="00B178CF"/>
    <w:rsid w:val="00B17994"/>
    <w:rsid w:val="00B17CEB"/>
    <w:rsid w:val="00B209C5"/>
    <w:rsid w:val="00B20F0C"/>
    <w:rsid w:val="00B211A4"/>
    <w:rsid w:val="00B213F0"/>
    <w:rsid w:val="00B21591"/>
    <w:rsid w:val="00B2159E"/>
    <w:rsid w:val="00B2172E"/>
    <w:rsid w:val="00B21A23"/>
    <w:rsid w:val="00B21CFF"/>
    <w:rsid w:val="00B22191"/>
    <w:rsid w:val="00B222AA"/>
    <w:rsid w:val="00B223E3"/>
    <w:rsid w:val="00B223FB"/>
    <w:rsid w:val="00B22B5A"/>
    <w:rsid w:val="00B22E19"/>
    <w:rsid w:val="00B234D2"/>
    <w:rsid w:val="00B235FC"/>
    <w:rsid w:val="00B23797"/>
    <w:rsid w:val="00B23E6B"/>
    <w:rsid w:val="00B23E9F"/>
    <w:rsid w:val="00B24371"/>
    <w:rsid w:val="00B24883"/>
    <w:rsid w:val="00B24C1D"/>
    <w:rsid w:val="00B24E0E"/>
    <w:rsid w:val="00B24F74"/>
    <w:rsid w:val="00B25858"/>
    <w:rsid w:val="00B25C00"/>
    <w:rsid w:val="00B25CED"/>
    <w:rsid w:val="00B25DC0"/>
    <w:rsid w:val="00B261AA"/>
    <w:rsid w:val="00B26464"/>
    <w:rsid w:val="00B264E1"/>
    <w:rsid w:val="00B26767"/>
    <w:rsid w:val="00B26879"/>
    <w:rsid w:val="00B26E1A"/>
    <w:rsid w:val="00B276A2"/>
    <w:rsid w:val="00B27C17"/>
    <w:rsid w:val="00B27F87"/>
    <w:rsid w:val="00B30347"/>
    <w:rsid w:val="00B30BF0"/>
    <w:rsid w:val="00B30E9F"/>
    <w:rsid w:val="00B31123"/>
    <w:rsid w:val="00B31193"/>
    <w:rsid w:val="00B31302"/>
    <w:rsid w:val="00B31A02"/>
    <w:rsid w:val="00B320F7"/>
    <w:rsid w:val="00B32456"/>
    <w:rsid w:val="00B328ED"/>
    <w:rsid w:val="00B329B4"/>
    <w:rsid w:val="00B32C28"/>
    <w:rsid w:val="00B3307A"/>
    <w:rsid w:val="00B333B1"/>
    <w:rsid w:val="00B333B6"/>
    <w:rsid w:val="00B33EFB"/>
    <w:rsid w:val="00B34178"/>
    <w:rsid w:val="00B34CB1"/>
    <w:rsid w:val="00B34D14"/>
    <w:rsid w:val="00B351C4"/>
    <w:rsid w:val="00B358A2"/>
    <w:rsid w:val="00B3617E"/>
    <w:rsid w:val="00B3630A"/>
    <w:rsid w:val="00B37162"/>
    <w:rsid w:val="00B374AE"/>
    <w:rsid w:val="00B3798A"/>
    <w:rsid w:val="00B37B84"/>
    <w:rsid w:val="00B37BCF"/>
    <w:rsid w:val="00B37E31"/>
    <w:rsid w:val="00B37FD2"/>
    <w:rsid w:val="00B403E5"/>
    <w:rsid w:val="00B40CF7"/>
    <w:rsid w:val="00B4135C"/>
    <w:rsid w:val="00B4136D"/>
    <w:rsid w:val="00B41A16"/>
    <w:rsid w:val="00B41B78"/>
    <w:rsid w:val="00B41F01"/>
    <w:rsid w:val="00B42211"/>
    <w:rsid w:val="00B424C9"/>
    <w:rsid w:val="00B425E7"/>
    <w:rsid w:val="00B42867"/>
    <w:rsid w:val="00B42FB0"/>
    <w:rsid w:val="00B43063"/>
    <w:rsid w:val="00B43427"/>
    <w:rsid w:val="00B43AB5"/>
    <w:rsid w:val="00B43FEE"/>
    <w:rsid w:val="00B4424E"/>
    <w:rsid w:val="00B44631"/>
    <w:rsid w:val="00B44712"/>
    <w:rsid w:val="00B44EC3"/>
    <w:rsid w:val="00B450EB"/>
    <w:rsid w:val="00B4587F"/>
    <w:rsid w:val="00B46026"/>
    <w:rsid w:val="00B4612A"/>
    <w:rsid w:val="00B46B69"/>
    <w:rsid w:val="00B46FFE"/>
    <w:rsid w:val="00B476D4"/>
    <w:rsid w:val="00B500AD"/>
    <w:rsid w:val="00B504CA"/>
    <w:rsid w:val="00B509C2"/>
    <w:rsid w:val="00B50FCA"/>
    <w:rsid w:val="00B52219"/>
    <w:rsid w:val="00B52418"/>
    <w:rsid w:val="00B5251D"/>
    <w:rsid w:val="00B52F76"/>
    <w:rsid w:val="00B53462"/>
    <w:rsid w:val="00B53BCE"/>
    <w:rsid w:val="00B53E61"/>
    <w:rsid w:val="00B5408D"/>
    <w:rsid w:val="00B540F5"/>
    <w:rsid w:val="00B54307"/>
    <w:rsid w:val="00B544CF"/>
    <w:rsid w:val="00B54823"/>
    <w:rsid w:val="00B5483E"/>
    <w:rsid w:val="00B549B3"/>
    <w:rsid w:val="00B55261"/>
    <w:rsid w:val="00B5533C"/>
    <w:rsid w:val="00B553D2"/>
    <w:rsid w:val="00B559AF"/>
    <w:rsid w:val="00B55D20"/>
    <w:rsid w:val="00B56491"/>
    <w:rsid w:val="00B566FA"/>
    <w:rsid w:val="00B56ED9"/>
    <w:rsid w:val="00B578C0"/>
    <w:rsid w:val="00B57CA7"/>
    <w:rsid w:val="00B57EDE"/>
    <w:rsid w:val="00B605D2"/>
    <w:rsid w:val="00B606BD"/>
    <w:rsid w:val="00B609D6"/>
    <w:rsid w:val="00B609E6"/>
    <w:rsid w:val="00B60C2F"/>
    <w:rsid w:val="00B60FE3"/>
    <w:rsid w:val="00B6132B"/>
    <w:rsid w:val="00B613D6"/>
    <w:rsid w:val="00B6158C"/>
    <w:rsid w:val="00B618FD"/>
    <w:rsid w:val="00B61A4F"/>
    <w:rsid w:val="00B61DCB"/>
    <w:rsid w:val="00B61E3D"/>
    <w:rsid w:val="00B61F59"/>
    <w:rsid w:val="00B62244"/>
    <w:rsid w:val="00B628F8"/>
    <w:rsid w:val="00B631F8"/>
    <w:rsid w:val="00B63E34"/>
    <w:rsid w:val="00B64BC9"/>
    <w:rsid w:val="00B64DB6"/>
    <w:rsid w:val="00B65592"/>
    <w:rsid w:val="00B65BA9"/>
    <w:rsid w:val="00B65C10"/>
    <w:rsid w:val="00B667A6"/>
    <w:rsid w:val="00B66ADB"/>
    <w:rsid w:val="00B66BA5"/>
    <w:rsid w:val="00B67074"/>
    <w:rsid w:val="00B70159"/>
    <w:rsid w:val="00B7016F"/>
    <w:rsid w:val="00B710AE"/>
    <w:rsid w:val="00B7113B"/>
    <w:rsid w:val="00B71272"/>
    <w:rsid w:val="00B7130D"/>
    <w:rsid w:val="00B71851"/>
    <w:rsid w:val="00B7186F"/>
    <w:rsid w:val="00B723DC"/>
    <w:rsid w:val="00B72AC6"/>
    <w:rsid w:val="00B7314B"/>
    <w:rsid w:val="00B7334B"/>
    <w:rsid w:val="00B73598"/>
    <w:rsid w:val="00B73868"/>
    <w:rsid w:val="00B73FDA"/>
    <w:rsid w:val="00B74208"/>
    <w:rsid w:val="00B746FD"/>
    <w:rsid w:val="00B74B7A"/>
    <w:rsid w:val="00B74F7A"/>
    <w:rsid w:val="00B754F5"/>
    <w:rsid w:val="00B75B5E"/>
    <w:rsid w:val="00B75C22"/>
    <w:rsid w:val="00B75EB9"/>
    <w:rsid w:val="00B763DC"/>
    <w:rsid w:val="00B764D7"/>
    <w:rsid w:val="00B76933"/>
    <w:rsid w:val="00B771FC"/>
    <w:rsid w:val="00B773EC"/>
    <w:rsid w:val="00B77772"/>
    <w:rsid w:val="00B778A2"/>
    <w:rsid w:val="00B77A59"/>
    <w:rsid w:val="00B77B59"/>
    <w:rsid w:val="00B77C80"/>
    <w:rsid w:val="00B77F81"/>
    <w:rsid w:val="00B8001D"/>
    <w:rsid w:val="00B803EC"/>
    <w:rsid w:val="00B80847"/>
    <w:rsid w:val="00B81105"/>
    <w:rsid w:val="00B81127"/>
    <w:rsid w:val="00B81238"/>
    <w:rsid w:val="00B816D9"/>
    <w:rsid w:val="00B817AC"/>
    <w:rsid w:val="00B818CB"/>
    <w:rsid w:val="00B81D72"/>
    <w:rsid w:val="00B81E67"/>
    <w:rsid w:val="00B823A4"/>
    <w:rsid w:val="00B82521"/>
    <w:rsid w:val="00B82900"/>
    <w:rsid w:val="00B82B18"/>
    <w:rsid w:val="00B82C1D"/>
    <w:rsid w:val="00B8346F"/>
    <w:rsid w:val="00B83E0E"/>
    <w:rsid w:val="00B83FB7"/>
    <w:rsid w:val="00B853DE"/>
    <w:rsid w:val="00B85A62"/>
    <w:rsid w:val="00B85CE0"/>
    <w:rsid w:val="00B85D87"/>
    <w:rsid w:val="00B86C90"/>
    <w:rsid w:val="00B86CC6"/>
    <w:rsid w:val="00B87DBA"/>
    <w:rsid w:val="00B87EE1"/>
    <w:rsid w:val="00B90227"/>
    <w:rsid w:val="00B90416"/>
    <w:rsid w:val="00B905CD"/>
    <w:rsid w:val="00B90773"/>
    <w:rsid w:val="00B90A4B"/>
    <w:rsid w:val="00B90B3E"/>
    <w:rsid w:val="00B90E14"/>
    <w:rsid w:val="00B90E29"/>
    <w:rsid w:val="00B90E70"/>
    <w:rsid w:val="00B91279"/>
    <w:rsid w:val="00B912DA"/>
    <w:rsid w:val="00B9188B"/>
    <w:rsid w:val="00B91A80"/>
    <w:rsid w:val="00B92242"/>
    <w:rsid w:val="00B9297D"/>
    <w:rsid w:val="00B929F9"/>
    <w:rsid w:val="00B92C4F"/>
    <w:rsid w:val="00B92D82"/>
    <w:rsid w:val="00B9377C"/>
    <w:rsid w:val="00B93B18"/>
    <w:rsid w:val="00B93CC5"/>
    <w:rsid w:val="00B93F39"/>
    <w:rsid w:val="00B953DD"/>
    <w:rsid w:val="00B95A59"/>
    <w:rsid w:val="00B95C49"/>
    <w:rsid w:val="00B961EE"/>
    <w:rsid w:val="00B9641C"/>
    <w:rsid w:val="00B96DAF"/>
    <w:rsid w:val="00B97A1C"/>
    <w:rsid w:val="00BA083F"/>
    <w:rsid w:val="00BA089E"/>
    <w:rsid w:val="00BA0B28"/>
    <w:rsid w:val="00BA0B87"/>
    <w:rsid w:val="00BA1053"/>
    <w:rsid w:val="00BA1260"/>
    <w:rsid w:val="00BA1825"/>
    <w:rsid w:val="00BA21CD"/>
    <w:rsid w:val="00BA26AD"/>
    <w:rsid w:val="00BA2A72"/>
    <w:rsid w:val="00BA2C13"/>
    <w:rsid w:val="00BA2F77"/>
    <w:rsid w:val="00BA4114"/>
    <w:rsid w:val="00BA419B"/>
    <w:rsid w:val="00BA42CD"/>
    <w:rsid w:val="00BA438A"/>
    <w:rsid w:val="00BA4676"/>
    <w:rsid w:val="00BA4902"/>
    <w:rsid w:val="00BA4EEB"/>
    <w:rsid w:val="00BA50A0"/>
    <w:rsid w:val="00BA52F5"/>
    <w:rsid w:val="00BA5C98"/>
    <w:rsid w:val="00BA6E41"/>
    <w:rsid w:val="00BA71BA"/>
    <w:rsid w:val="00BA748D"/>
    <w:rsid w:val="00BA76E9"/>
    <w:rsid w:val="00BA77FA"/>
    <w:rsid w:val="00BB09A1"/>
    <w:rsid w:val="00BB0C34"/>
    <w:rsid w:val="00BB0DDC"/>
    <w:rsid w:val="00BB0E18"/>
    <w:rsid w:val="00BB102B"/>
    <w:rsid w:val="00BB2095"/>
    <w:rsid w:val="00BB2877"/>
    <w:rsid w:val="00BB2A3B"/>
    <w:rsid w:val="00BB2BF8"/>
    <w:rsid w:val="00BB333C"/>
    <w:rsid w:val="00BB3C83"/>
    <w:rsid w:val="00BB3D0D"/>
    <w:rsid w:val="00BB3DAB"/>
    <w:rsid w:val="00BB40B6"/>
    <w:rsid w:val="00BB4F01"/>
    <w:rsid w:val="00BB5158"/>
    <w:rsid w:val="00BB5358"/>
    <w:rsid w:val="00BB5487"/>
    <w:rsid w:val="00BB58B2"/>
    <w:rsid w:val="00BB6534"/>
    <w:rsid w:val="00BB67D3"/>
    <w:rsid w:val="00BB6B7C"/>
    <w:rsid w:val="00BB6C4F"/>
    <w:rsid w:val="00BB703C"/>
    <w:rsid w:val="00BB77F1"/>
    <w:rsid w:val="00BB7DAD"/>
    <w:rsid w:val="00BB7F10"/>
    <w:rsid w:val="00BC03EB"/>
    <w:rsid w:val="00BC05C9"/>
    <w:rsid w:val="00BC0795"/>
    <w:rsid w:val="00BC0834"/>
    <w:rsid w:val="00BC1093"/>
    <w:rsid w:val="00BC16A1"/>
    <w:rsid w:val="00BC1801"/>
    <w:rsid w:val="00BC1A46"/>
    <w:rsid w:val="00BC1C35"/>
    <w:rsid w:val="00BC1F2D"/>
    <w:rsid w:val="00BC28B3"/>
    <w:rsid w:val="00BC33B8"/>
    <w:rsid w:val="00BC3433"/>
    <w:rsid w:val="00BC3576"/>
    <w:rsid w:val="00BC3622"/>
    <w:rsid w:val="00BC3960"/>
    <w:rsid w:val="00BC3E57"/>
    <w:rsid w:val="00BC3EA6"/>
    <w:rsid w:val="00BC48DD"/>
    <w:rsid w:val="00BC4C0A"/>
    <w:rsid w:val="00BC4CCC"/>
    <w:rsid w:val="00BC4E62"/>
    <w:rsid w:val="00BC4FC9"/>
    <w:rsid w:val="00BC574A"/>
    <w:rsid w:val="00BC57A6"/>
    <w:rsid w:val="00BC5EDB"/>
    <w:rsid w:val="00BC65EF"/>
    <w:rsid w:val="00BC6C13"/>
    <w:rsid w:val="00BC755D"/>
    <w:rsid w:val="00BC7B8E"/>
    <w:rsid w:val="00BC7FDB"/>
    <w:rsid w:val="00BD0280"/>
    <w:rsid w:val="00BD058E"/>
    <w:rsid w:val="00BD07F4"/>
    <w:rsid w:val="00BD0B98"/>
    <w:rsid w:val="00BD0E50"/>
    <w:rsid w:val="00BD0FBB"/>
    <w:rsid w:val="00BD0FDF"/>
    <w:rsid w:val="00BD139C"/>
    <w:rsid w:val="00BD209C"/>
    <w:rsid w:val="00BD21F5"/>
    <w:rsid w:val="00BD24BC"/>
    <w:rsid w:val="00BD28D6"/>
    <w:rsid w:val="00BD2A89"/>
    <w:rsid w:val="00BD2D46"/>
    <w:rsid w:val="00BD3900"/>
    <w:rsid w:val="00BD3A5C"/>
    <w:rsid w:val="00BD4BAF"/>
    <w:rsid w:val="00BD538C"/>
    <w:rsid w:val="00BD5F81"/>
    <w:rsid w:val="00BD619C"/>
    <w:rsid w:val="00BD6A9E"/>
    <w:rsid w:val="00BD6B85"/>
    <w:rsid w:val="00BD6B8C"/>
    <w:rsid w:val="00BD6BC4"/>
    <w:rsid w:val="00BD6FDE"/>
    <w:rsid w:val="00BD70F9"/>
    <w:rsid w:val="00BD7466"/>
    <w:rsid w:val="00BD79C9"/>
    <w:rsid w:val="00BE0F0D"/>
    <w:rsid w:val="00BE12B9"/>
    <w:rsid w:val="00BE1571"/>
    <w:rsid w:val="00BE2180"/>
    <w:rsid w:val="00BE2C8C"/>
    <w:rsid w:val="00BE31EE"/>
    <w:rsid w:val="00BE339A"/>
    <w:rsid w:val="00BE34EC"/>
    <w:rsid w:val="00BE388A"/>
    <w:rsid w:val="00BE3960"/>
    <w:rsid w:val="00BE3C3D"/>
    <w:rsid w:val="00BE3E2C"/>
    <w:rsid w:val="00BE3F1E"/>
    <w:rsid w:val="00BE48BD"/>
    <w:rsid w:val="00BE4E20"/>
    <w:rsid w:val="00BE5466"/>
    <w:rsid w:val="00BE54BA"/>
    <w:rsid w:val="00BE5BA8"/>
    <w:rsid w:val="00BE62BD"/>
    <w:rsid w:val="00BE6DA6"/>
    <w:rsid w:val="00BE74DD"/>
    <w:rsid w:val="00BE756F"/>
    <w:rsid w:val="00BE79F4"/>
    <w:rsid w:val="00BF0001"/>
    <w:rsid w:val="00BF00CC"/>
    <w:rsid w:val="00BF0385"/>
    <w:rsid w:val="00BF03B9"/>
    <w:rsid w:val="00BF1845"/>
    <w:rsid w:val="00BF1AF8"/>
    <w:rsid w:val="00BF1E26"/>
    <w:rsid w:val="00BF1E65"/>
    <w:rsid w:val="00BF2D66"/>
    <w:rsid w:val="00BF35A9"/>
    <w:rsid w:val="00BF36D5"/>
    <w:rsid w:val="00BF3729"/>
    <w:rsid w:val="00BF39A3"/>
    <w:rsid w:val="00BF3BC9"/>
    <w:rsid w:val="00BF4388"/>
    <w:rsid w:val="00BF47B1"/>
    <w:rsid w:val="00BF4D5D"/>
    <w:rsid w:val="00BF5092"/>
    <w:rsid w:val="00BF512C"/>
    <w:rsid w:val="00BF5857"/>
    <w:rsid w:val="00BF64A5"/>
    <w:rsid w:val="00BF6706"/>
    <w:rsid w:val="00BF696D"/>
    <w:rsid w:val="00BF72C7"/>
    <w:rsid w:val="00BF7424"/>
    <w:rsid w:val="00BF7B11"/>
    <w:rsid w:val="00BF7C31"/>
    <w:rsid w:val="00C0076F"/>
    <w:rsid w:val="00C01386"/>
    <w:rsid w:val="00C017B7"/>
    <w:rsid w:val="00C01CE9"/>
    <w:rsid w:val="00C01DB9"/>
    <w:rsid w:val="00C020FD"/>
    <w:rsid w:val="00C021D2"/>
    <w:rsid w:val="00C025C2"/>
    <w:rsid w:val="00C02869"/>
    <w:rsid w:val="00C02DC9"/>
    <w:rsid w:val="00C039D9"/>
    <w:rsid w:val="00C03B3C"/>
    <w:rsid w:val="00C04B17"/>
    <w:rsid w:val="00C04E4D"/>
    <w:rsid w:val="00C05411"/>
    <w:rsid w:val="00C0552F"/>
    <w:rsid w:val="00C057DB"/>
    <w:rsid w:val="00C059A7"/>
    <w:rsid w:val="00C05B91"/>
    <w:rsid w:val="00C06C71"/>
    <w:rsid w:val="00C07341"/>
    <w:rsid w:val="00C07ED3"/>
    <w:rsid w:val="00C106D9"/>
    <w:rsid w:val="00C110DF"/>
    <w:rsid w:val="00C11706"/>
    <w:rsid w:val="00C11748"/>
    <w:rsid w:val="00C11A44"/>
    <w:rsid w:val="00C11C31"/>
    <w:rsid w:val="00C124E2"/>
    <w:rsid w:val="00C12F5F"/>
    <w:rsid w:val="00C13B46"/>
    <w:rsid w:val="00C14057"/>
    <w:rsid w:val="00C14185"/>
    <w:rsid w:val="00C14442"/>
    <w:rsid w:val="00C14D72"/>
    <w:rsid w:val="00C14F85"/>
    <w:rsid w:val="00C15226"/>
    <w:rsid w:val="00C15BD3"/>
    <w:rsid w:val="00C1625C"/>
    <w:rsid w:val="00C1648E"/>
    <w:rsid w:val="00C165AB"/>
    <w:rsid w:val="00C1668B"/>
    <w:rsid w:val="00C16957"/>
    <w:rsid w:val="00C16BEF"/>
    <w:rsid w:val="00C16F08"/>
    <w:rsid w:val="00C172D4"/>
    <w:rsid w:val="00C1770A"/>
    <w:rsid w:val="00C17967"/>
    <w:rsid w:val="00C17A0F"/>
    <w:rsid w:val="00C17F2B"/>
    <w:rsid w:val="00C17F63"/>
    <w:rsid w:val="00C20937"/>
    <w:rsid w:val="00C20951"/>
    <w:rsid w:val="00C209A5"/>
    <w:rsid w:val="00C209D1"/>
    <w:rsid w:val="00C20EC4"/>
    <w:rsid w:val="00C21411"/>
    <w:rsid w:val="00C21CE4"/>
    <w:rsid w:val="00C22AE0"/>
    <w:rsid w:val="00C231AF"/>
    <w:rsid w:val="00C238B1"/>
    <w:rsid w:val="00C23982"/>
    <w:rsid w:val="00C23C34"/>
    <w:rsid w:val="00C23E00"/>
    <w:rsid w:val="00C23F6E"/>
    <w:rsid w:val="00C2404C"/>
    <w:rsid w:val="00C241AB"/>
    <w:rsid w:val="00C24601"/>
    <w:rsid w:val="00C248A5"/>
    <w:rsid w:val="00C24B12"/>
    <w:rsid w:val="00C265B6"/>
    <w:rsid w:val="00C26612"/>
    <w:rsid w:val="00C26A1A"/>
    <w:rsid w:val="00C26CE8"/>
    <w:rsid w:val="00C26E13"/>
    <w:rsid w:val="00C26E4A"/>
    <w:rsid w:val="00C270CB"/>
    <w:rsid w:val="00C27F12"/>
    <w:rsid w:val="00C30192"/>
    <w:rsid w:val="00C3038C"/>
    <w:rsid w:val="00C304D3"/>
    <w:rsid w:val="00C31AB7"/>
    <w:rsid w:val="00C31D41"/>
    <w:rsid w:val="00C32671"/>
    <w:rsid w:val="00C32691"/>
    <w:rsid w:val="00C32856"/>
    <w:rsid w:val="00C33487"/>
    <w:rsid w:val="00C339A7"/>
    <w:rsid w:val="00C340B3"/>
    <w:rsid w:val="00C34654"/>
    <w:rsid w:val="00C347AE"/>
    <w:rsid w:val="00C34A8D"/>
    <w:rsid w:val="00C35E0A"/>
    <w:rsid w:val="00C35F2F"/>
    <w:rsid w:val="00C36820"/>
    <w:rsid w:val="00C36828"/>
    <w:rsid w:val="00C37739"/>
    <w:rsid w:val="00C379AF"/>
    <w:rsid w:val="00C37CE7"/>
    <w:rsid w:val="00C40442"/>
    <w:rsid w:val="00C40524"/>
    <w:rsid w:val="00C40CF2"/>
    <w:rsid w:val="00C41627"/>
    <w:rsid w:val="00C424AF"/>
    <w:rsid w:val="00C4281F"/>
    <w:rsid w:val="00C4295A"/>
    <w:rsid w:val="00C42CFF"/>
    <w:rsid w:val="00C43A25"/>
    <w:rsid w:val="00C43BA0"/>
    <w:rsid w:val="00C43E29"/>
    <w:rsid w:val="00C445B8"/>
    <w:rsid w:val="00C448C0"/>
    <w:rsid w:val="00C44ACE"/>
    <w:rsid w:val="00C453A1"/>
    <w:rsid w:val="00C45661"/>
    <w:rsid w:val="00C456B1"/>
    <w:rsid w:val="00C45A6E"/>
    <w:rsid w:val="00C45CD8"/>
    <w:rsid w:val="00C45D26"/>
    <w:rsid w:val="00C45ECA"/>
    <w:rsid w:val="00C46AC0"/>
    <w:rsid w:val="00C46E4F"/>
    <w:rsid w:val="00C4719A"/>
    <w:rsid w:val="00C471A3"/>
    <w:rsid w:val="00C47349"/>
    <w:rsid w:val="00C47ECF"/>
    <w:rsid w:val="00C50A86"/>
    <w:rsid w:val="00C511BB"/>
    <w:rsid w:val="00C51471"/>
    <w:rsid w:val="00C51593"/>
    <w:rsid w:val="00C51E0E"/>
    <w:rsid w:val="00C52183"/>
    <w:rsid w:val="00C522FA"/>
    <w:rsid w:val="00C52373"/>
    <w:rsid w:val="00C52484"/>
    <w:rsid w:val="00C52790"/>
    <w:rsid w:val="00C5297D"/>
    <w:rsid w:val="00C52E11"/>
    <w:rsid w:val="00C533AB"/>
    <w:rsid w:val="00C53913"/>
    <w:rsid w:val="00C53B3D"/>
    <w:rsid w:val="00C53E0E"/>
    <w:rsid w:val="00C53E78"/>
    <w:rsid w:val="00C541A3"/>
    <w:rsid w:val="00C54490"/>
    <w:rsid w:val="00C54604"/>
    <w:rsid w:val="00C54C51"/>
    <w:rsid w:val="00C54DB2"/>
    <w:rsid w:val="00C5572B"/>
    <w:rsid w:val="00C55910"/>
    <w:rsid w:val="00C56A80"/>
    <w:rsid w:val="00C56EA2"/>
    <w:rsid w:val="00C57249"/>
    <w:rsid w:val="00C5758F"/>
    <w:rsid w:val="00C5759A"/>
    <w:rsid w:val="00C57C71"/>
    <w:rsid w:val="00C57E2E"/>
    <w:rsid w:val="00C606F0"/>
    <w:rsid w:val="00C60799"/>
    <w:rsid w:val="00C60E7B"/>
    <w:rsid w:val="00C61855"/>
    <w:rsid w:val="00C619EA"/>
    <w:rsid w:val="00C62119"/>
    <w:rsid w:val="00C62740"/>
    <w:rsid w:val="00C62F9F"/>
    <w:rsid w:val="00C63CD4"/>
    <w:rsid w:val="00C63E15"/>
    <w:rsid w:val="00C63FF2"/>
    <w:rsid w:val="00C645C1"/>
    <w:rsid w:val="00C64708"/>
    <w:rsid w:val="00C64B08"/>
    <w:rsid w:val="00C64B3B"/>
    <w:rsid w:val="00C6541A"/>
    <w:rsid w:val="00C65FF3"/>
    <w:rsid w:val="00C666E6"/>
    <w:rsid w:val="00C6680E"/>
    <w:rsid w:val="00C669B0"/>
    <w:rsid w:val="00C670FA"/>
    <w:rsid w:val="00C67E69"/>
    <w:rsid w:val="00C705FD"/>
    <w:rsid w:val="00C70996"/>
    <w:rsid w:val="00C71107"/>
    <w:rsid w:val="00C7157E"/>
    <w:rsid w:val="00C72632"/>
    <w:rsid w:val="00C72BA1"/>
    <w:rsid w:val="00C72D06"/>
    <w:rsid w:val="00C72DF4"/>
    <w:rsid w:val="00C72FB8"/>
    <w:rsid w:val="00C7310B"/>
    <w:rsid w:val="00C733D8"/>
    <w:rsid w:val="00C73823"/>
    <w:rsid w:val="00C7451B"/>
    <w:rsid w:val="00C749F1"/>
    <w:rsid w:val="00C74D48"/>
    <w:rsid w:val="00C76314"/>
    <w:rsid w:val="00C76E63"/>
    <w:rsid w:val="00C77102"/>
    <w:rsid w:val="00C77203"/>
    <w:rsid w:val="00C777D1"/>
    <w:rsid w:val="00C778EE"/>
    <w:rsid w:val="00C77F05"/>
    <w:rsid w:val="00C800B8"/>
    <w:rsid w:val="00C81CB9"/>
    <w:rsid w:val="00C820B2"/>
    <w:rsid w:val="00C8247F"/>
    <w:rsid w:val="00C824D1"/>
    <w:rsid w:val="00C827E2"/>
    <w:rsid w:val="00C8281B"/>
    <w:rsid w:val="00C82911"/>
    <w:rsid w:val="00C839AD"/>
    <w:rsid w:val="00C84E87"/>
    <w:rsid w:val="00C852E7"/>
    <w:rsid w:val="00C854AA"/>
    <w:rsid w:val="00C86201"/>
    <w:rsid w:val="00C86548"/>
    <w:rsid w:val="00C86C0C"/>
    <w:rsid w:val="00C90284"/>
    <w:rsid w:val="00C90DE5"/>
    <w:rsid w:val="00C9153D"/>
    <w:rsid w:val="00C91705"/>
    <w:rsid w:val="00C927FC"/>
    <w:rsid w:val="00C9288B"/>
    <w:rsid w:val="00C92E24"/>
    <w:rsid w:val="00C936C7"/>
    <w:rsid w:val="00C93B9B"/>
    <w:rsid w:val="00C9406A"/>
    <w:rsid w:val="00C941EB"/>
    <w:rsid w:val="00C94424"/>
    <w:rsid w:val="00C95B8B"/>
    <w:rsid w:val="00C9681E"/>
    <w:rsid w:val="00C97A30"/>
    <w:rsid w:val="00C97B07"/>
    <w:rsid w:val="00C97C66"/>
    <w:rsid w:val="00C97C87"/>
    <w:rsid w:val="00C97E14"/>
    <w:rsid w:val="00C97E20"/>
    <w:rsid w:val="00C97FEF"/>
    <w:rsid w:val="00CA008A"/>
    <w:rsid w:val="00CA0175"/>
    <w:rsid w:val="00CA0B0F"/>
    <w:rsid w:val="00CA120D"/>
    <w:rsid w:val="00CA1646"/>
    <w:rsid w:val="00CA1C3D"/>
    <w:rsid w:val="00CA1EC0"/>
    <w:rsid w:val="00CA234D"/>
    <w:rsid w:val="00CA2521"/>
    <w:rsid w:val="00CA287F"/>
    <w:rsid w:val="00CA2BCF"/>
    <w:rsid w:val="00CA31DF"/>
    <w:rsid w:val="00CA3638"/>
    <w:rsid w:val="00CA372D"/>
    <w:rsid w:val="00CA3913"/>
    <w:rsid w:val="00CA3AE3"/>
    <w:rsid w:val="00CA4132"/>
    <w:rsid w:val="00CA41C5"/>
    <w:rsid w:val="00CA43AB"/>
    <w:rsid w:val="00CA4975"/>
    <w:rsid w:val="00CA56B8"/>
    <w:rsid w:val="00CA5C5D"/>
    <w:rsid w:val="00CA67CC"/>
    <w:rsid w:val="00CA6AE3"/>
    <w:rsid w:val="00CA6BAF"/>
    <w:rsid w:val="00CA6E37"/>
    <w:rsid w:val="00CA74AA"/>
    <w:rsid w:val="00CA7765"/>
    <w:rsid w:val="00CA7EF1"/>
    <w:rsid w:val="00CA7F7C"/>
    <w:rsid w:val="00CB049F"/>
    <w:rsid w:val="00CB0C52"/>
    <w:rsid w:val="00CB0F94"/>
    <w:rsid w:val="00CB1472"/>
    <w:rsid w:val="00CB1746"/>
    <w:rsid w:val="00CB1A53"/>
    <w:rsid w:val="00CB1E1F"/>
    <w:rsid w:val="00CB2044"/>
    <w:rsid w:val="00CB231D"/>
    <w:rsid w:val="00CB2392"/>
    <w:rsid w:val="00CB24FE"/>
    <w:rsid w:val="00CB2922"/>
    <w:rsid w:val="00CB2AE4"/>
    <w:rsid w:val="00CB2C67"/>
    <w:rsid w:val="00CB314B"/>
    <w:rsid w:val="00CB37B4"/>
    <w:rsid w:val="00CB3DCA"/>
    <w:rsid w:val="00CB44A5"/>
    <w:rsid w:val="00CB4E7A"/>
    <w:rsid w:val="00CB5A19"/>
    <w:rsid w:val="00CB6698"/>
    <w:rsid w:val="00CB68B0"/>
    <w:rsid w:val="00CB6BA5"/>
    <w:rsid w:val="00CB749D"/>
    <w:rsid w:val="00CC0562"/>
    <w:rsid w:val="00CC0BC8"/>
    <w:rsid w:val="00CC1DD0"/>
    <w:rsid w:val="00CC1F84"/>
    <w:rsid w:val="00CC1F9A"/>
    <w:rsid w:val="00CC1FAF"/>
    <w:rsid w:val="00CC1FDA"/>
    <w:rsid w:val="00CC2005"/>
    <w:rsid w:val="00CC2B14"/>
    <w:rsid w:val="00CC2D0D"/>
    <w:rsid w:val="00CC352F"/>
    <w:rsid w:val="00CC3679"/>
    <w:rsid w:val="00CC38DE"/>
    <w:rsid w:val="00CC4108"/>
    <w:rsid w:val="00CC444F"/>
    <w:rsid w:val="00CC5000"/>
    <w:rsid w:val="00CC5312"/>
    <w:rsid w:val="00CC5955"/>
    <w:rsid w:val="00CC5C5E"/>
    <w:rsid w:val="00CC5DDC"/>
    <w:rsid w:val="00CC6444"/>
    <w:rsid w:val="00CC64B2"/>
    <w:rsid w:val="00CC6A47"/>
    <w:rsid w:val="00CC72EE"/>
    <w:rsid w:val="00CC742B"/>
    <w:rsid w:val="00CC773E"/>
    <w:rsid w:val="00CC7762"/>
    <w:rsid w:val="00CC79B3"/>
    <w:rsid w:val="00CC7E33"/>
    <w:rsid w:val="00CD0296"/>
    <w:rsid w:val="00CD0E34"/>
    <w:rsid w:val="00CD1165"/>
    <w:rsid w:val="00CD13D6"/>
    <w:rsid w:val="00CD14FD"/>
    <w:rsid w:val="00CD1B64"/>
    <w:rsid w:val="00CD1F52"/>
    <w:rsid w:val="00CD1FD7"/>
    <w:rsid w:val="00CD2587"/>
    <w:rsid w:val="00CD291F"/>
    <w:rsid w:val="00CD2BF5"/>
    <w:rsid w:val="00CD2CED"/>
    <w:rsid w:val="00CD2E6C"/>
    <w:rsid w:val="00CD2F8D"/>
    <w:rsid w:val="00CD391D"/>
    <w:rsid w:val="00CD4443"/>
    <w:rsid w:val="00CD4629"/>
    <w:rsid w:val="00CD4C16"/>
    <w:rsid w:val="00CD4FB4"/>
    <w:rsid w:val="00CD5111"/>
    <w:rsid w:val="00CD53DA"/>
    <w:rsid w:val="00CD5524"/>
    <w:rsid w:val="00CD5BEA"/>
    <w:rsid w:val="00CD6200"/>
    <w:rsid w:val="00CD64B9"/>
    <w:rsid w:val="00CD6CC9"/>
    <w:rsid w:val="00CD7109"/>
    <w:rsid w:val="00CD7233"/>
    <w:rsid w:val="00CD7250"/>
    <w:rsid w:val="00CD7439"/>
    <w:rsid w:val="00CD764B"/>
    <w:rsid w:val="00CE01ED"/>
    <w:rsid w:val="00CE048A"/>
    <w:rsid w:val="00CE09D9"/>
    <w:rsid w:val="00CE0DE2"/>
    <w:rsid w:val="00CE164A"/>
    <w:rsid w:val="00CE1D1C"/>
    <w:rsid w:val="00CE217B"/>
    <w:rsid w:val="00CE2DFF"/>
    <w:rsid w:val="00CE32B6"/>
    <w:rsid w:val="00CE33D9"/>
    <w:rsid w:val="00CE3898"/>
    <w:rsid w:val="00CE3A34"/>
    <w:rsid w:val="00CE3B31"/>
    <w:rsid w:val="00CE3E4A"/>
    <w:rsid w:val="00CE48A6"/>
    <w:rsid w:val="00CE494B"/>
    <w:rsid w:val="00CE4D4E"/>
    <w:rsid w:val="00CE4E78"/>
    <w:rsid w:val="00CE4EC3"/>
    <w:rsid w:val="00CE519E"/>
    <w:rsid w:val="00CE59DA"/>
    <w:rsid w:val="00CE5A43"/>
    <w:rsid w:val="00CE5E51"/>
    <w:rsid w:val="00CE5FCF"/>
    <w:rsid w:val="00CE6303"/>
    <w:rsid w:val="00CE64D4"/>
    <w:rsid w:val="00CE6769"/>
    <w:rsid w:val="00CE6F5C"/>
    <w:rsid w:val="00CE7034"/>
    <w:rsid w:val="00CE70DA"/>
    <w:rsid w:val="00CE7595"/>
    <w:rsid w:val="00CF07A9"/>
    <w:rsid w:val="00CF12AB"/>
    <w:rsid w:val="00CF13B5"/>
    <w:rsid w:val="00CF23B3"/>
    <w:rsid w:val="00CF3454"/>
    <w:rsid w:val="00CF34FA"/>
    <w:rsid w:val="00CF3905"/>
    <w:rsid w:val="00CF39F4"/>
    <w:rsid w:val="00CF400F"/>
    <w:rsid w:val="00CF424E"/>
    <w:rsid w:val="00CF449E"/>
    <w:rsid w:val="00CF46D5"/>
    <w:rsid w:val="00CF57BE"/>
    <w:rsid w:val="00CF5A83"/>
    <w:rsid w:val="00CF6052"/>
    <w:rsid w:val="00CF6B1E"/>
    <w:rsid w:val="00CF6D28"/>
    <w:rsid w:val="00CF6D7F"/>
    <w:rsid w:val="00CF7716"/>
    <w:rsid w:val="00CF7B4D"/>
    <w:rsid w:val="00CF7DAD"/>
    <w:rsid w:val="00CF7F64"/>
    <w:rsid w:val="00D00007"/>
    <w:rsid w:val="00D00079"/>
    <w:rsid w:val="00D00261"/>
    <w:rsid w:val="00D002AC"/>
    <w:rsid w:val="00D00D98"/>
    <w:rsid w:val="00D02093"/>
    <w:rsid w:val="00D02851"/>
    <w:rsid w:val="00D03009"/>
    <w:rsid w:val="00D03E3D"/>
    <w:rsid w:val="00D0486B"/>
    <w:rsid w:val="00D04F37"/>
    <w:rsid w:val="00D05D36"/>
    <w:rsid w:val="00D060E5"/>
    <w:rsid w:val="00D072E4"/>
    <w:rsid w:val="00D07A36"/>
    <w:rsid w:val="00D07A65"/>
    <w:rsid w:val="00D07AC8"/>
    <w:rsid w:val="00D07D2A"/>
    <w:rsid w:val="00D07E38"/>
    <w:rsid w:val="00D102F6"/>
    <w:rsid w:val="00D106CB"/>
    <w:rsid w:val="00D10FAD"/>
    <w:rsid w:val="00D1169E"/>
    <w:rsid w:val="00D1187B"/>
    <w:rsid w:val="00D11AE5"/>
    <w:rsid w:val="00D12490"/>
    <w:rsid w:val="00D124E0"/>
    <w:rsid w:val="00D125E1"/>
    <w:rsid w:val="00D12C27"/>
    <w:rsid w:val="00D12C48"/>
    <w:rsid w:val="00D12D5B"/>
    <w:rsid w:val="00D12E71"/>
    <w:rsid w:val="00D131B7"/>
    <w:rsid w:val="00D131E2"/>
    <w:rsid w:val="00D1361F"/>
    <w:rsid w:val="00D13925"/>
    <w:rsid w:val="00D14071"/>
    <w:rsid w:val="00D143E3"/>
    <w:rsid w:val="00D14429"/>
    <w:rsid w:val="00D14472"/>
    <w:rsid w:val="00D144E9"/>
    <w:rsid w:val="00D14532"/>
    <w:rsid w:val="00D14A49"/>
    <w:rsid w:val="00D1540B"/>
    <w:rsid w:val="00D15937"/>
    <w:rsid w:val="00D159F6"/>
    <w:rsid w:val="00D15CB0"/>
    <w:rsid w:val="00D1625E"/>
    <w:rsid w:val="00D16A5A"/>
    <w:rsid w:val="00D16B0E"/>
    <w:rsid w:val="00D16BBC"/>
    <w:rsid w:val="00D17BC8"/>
    <w:rsid w:val="00D200FD"/>
    <w:rsid w:val="00D20FF5"/>
    <w:rsid w:val="00D210CE"/>
    <w:rsid w:val="00D21B96"/>
    <w:rsid w:val="00D21BB8"/>
    <w:rsid w:val="00D223F9"/>
    <w:rsid w:val="00D225B9"/>
    <w:rsid w:val="00D22668"/>
    <w:rsid w:val="00D22922"/>
    <w:rsid w:val="00D23186"/>
    <w:rsid w:val="00D232C3"/>
    <w:rsid w:val="00D2384A"/>
    <w:rsid w:val="00D239AE"/>
    <w:rsid w:val="00D23A98"/>
    <w:rsid w:val="00D23C7B"/>
    <w:rsid w:val="00D24243"/>
    <w:rsid w:val="00D244A1"/>
    <w:rsid w:val="00D24B94"/>
    <w:rsid w:val="00D255C4"/>
    <w:rsid w:val="00D255E7"/>
    <w:rsid w:val="00D2580E"/>
    <w:rsid w:val="00D25BD1"/>
    <w:rsid w:val="00D25E1E"/>
    <w:rsid w:val="00D25E8A"/>
    <w:rsid w:val="00D261BB"/>
    <w:rsid w:val="00D26E56"/>
    <w:rsid w:val="00D27AF2"/>
    <w:rsid w:val="00D27C05"/>
    <w:rsid w:val="00D27FEF"/>
    <w:rsid w:val="00D309EF"/>
    <w:rsid w:val="00D30F43"/>
    <w:rsid w:val="00D31065"/>
    <w:rsid w:val="00D3123F"/>
    <w:rsid w:val="00D31442"/>
    <w:rsid w:val="00D31490"/>
    <w:rsid w:val="00D31602"/>
    <w:rsid w:val="00D319D9"/>
    <w:rsid w:val="00D31C5A"/>
    <w:rsid w:val="00D3228D"/>
    <w:rsid w:val="00D325E3"/>
    <w:rsid w:val="00D329B4"/>
    <w:rsid w:val="00D32E93"/>
    <w:rsid w:val="00D32F5C"/>
    <w:rsid w:val="00D32F94"/>
    <w:rsid w:val="00D330A1"/>
    <w:rsid w:val="00D333CD"/>
    <w:rsid w:val="00D3354D"/>
    <w:rsid w:val="00D33AC9"/>
    <w:rsid w:val="00D33EEE"/>
    <w:rsid w:val="00D344CE"/>
    <w:rsid w:val="00D34598"/>
    <w:rsid w:val="00D34F4F"/>
    <w:rsid w:val="00D3527D"/>
    <w:rsid w:val="00D352C1"/>
    <w:rsid w:val="00D3558F"/>
    <w:rsid w:val="00D35C0F"/>
    <w:rsid w:val="00D36051"/>
    <w:rsid w:val="00D36E61"/>
    <w:rsid w:val="00D37F22"/>
    <w:rsid w:val="00D37F68"/>
    <w:rsid w:val="00D40352"/>
    <w:rsid w:val="00D40AF9"/>
    <w:rsid w:val="00D40B10"/>
    <w:rsid w:val="00D40D86"/>
    <w:rsid w:val="00D41591"/>
    <w:rsid w:val="00D4196B"/>
    <w:rsid w:val="00D41A7F"/>
    <w:rsid w:val="00D41FAC"/>
    <w:rsid w:val="00D42230"/>
    <w:rsid w:val="00D42B9C"/>
    <w:rsid w:val="00D42DCC"/>
    <w:rsid w:val="00D431CB"/>
    <w:rsid w:val="00D4353D"/>
    <w:rsid w:val="00D43AFC"/>
    <w:rsid w:val="00D4418E"/>
    <w:rsid w:val="00D446D6"/>
    <w:rsid w:val="00D4543D"/>
    <w:rsid w:val="00D45D13"/>
    <w:rsid w:val="00D461F2"/>
    <w:rsid w:val="00D4621B"/>
    <w:rsid w:val="00D465D5"/>
    <w:rsid w:val="00D46D8C"/>
    <w:rsid w:val="00D46E7D"/>
    <w:rsid w:val="00D4738A"/>
    <w:rsid w:val="00D47499"/>
    <w:rsid w:val="00D474F5"/>
    <w:rsid w:val="00D5057A"/>
    <w:rsid w:val="00D50DB9"/>
    <w:rsid w:val="00D51001"/>
    <w:rsid w:val="00D5137D"/>
    <w:rsid w:val="00D517E3"/>
    <w:rsid w:val="00D518A6"/>
    <w:rsid w:val="00D524F6"/>
    <w:rsid w:val="00D5315C"/>
    <w:rsid w:val="00D531D5"/>
    <w:rsid w:val="00D5334D"/>
    <w:rsid w:val="00D53384"/>
    <w:rsid w:val="00D534DA"/>
    <w:rsid w:val="00D53C09"/>
    <w:rsid w:val="00D53EC5"/>
    <w:rsid w:val="00D54D5A"/>
    <w:rsid w:val="00D54D7C"/>
    <w:rsid w:val="00D55162"/>
    <w:rsid w:val="00D55659"/>
    <w:rsid w:val="00D56B33"/>
    <w:rsid w:val="00D57282"/>
    <w:rsid w:val="00D5741B"/>
    <w:rsid w:val="00D57EAE"/>
    <w:rsid w:val="00D607C7"/>
    <w:rsid w:val="00D60C43"/>
    <w:rsid w:val="00D6108A"/>
    <w:rsid w:val="00D61406"/>
    <w:rsid w:val="00D6157C"/>
    <w:rsid w:val="00D61662"/>
    <w:rsid w:val="00D62BD0"/>
    <w:rsid w:val="00D63759"/>
    <w:rsid w:val="00D63ADC"/>
    <w:rsid w:val="00D64337"/>
    <w:rsid w:val="00D6481B"/>
    <w:rsid w:val="00D6484A"/>
    <w:rsid w:val="00D65255"/>
    <w:rsid w:val="00D65A54"/>
    <w:rsid w:val="00D66951"/>
    <w:rsid w:val="00D670F2"/>
    <w:rsid w:val="00D671F5"/>
    <w:rsid w:val="00D673A3"/>
    <w:rsid w:val="00D67462"/>
    <w:rsid w:val="00D67603"/>
    <w:rsid w:val="00D67A8F"/>
    <w:rsid w:val="00D67BD7"/>
    <w:rsid w:val="00D67ED7"/>
    <w:rsid w:val="00D7019D"/>
    <w:rsid w:val="00D701DD"/>
    <w:rsid w:val="00D7052D"/>
    <w:rsid w:val="00D707FB"/>
    <w:rsid w:val="00D70C16"/>
    <w:rsid w:val="00D70F26"/>
    <w:rsid w:val="00D712CE"/>
    <w:rsid w:val="00D71407"/>
    <w:rsid w:val="00D71BD2"/>
    <w:rsid w:val="00D7264F"/>
    <w:rsid w:val="00D72CB7"/>
    <w:rsid w:val="00D72E39"/>
    <w:rsid w:val="00D732CB"/>
    <w:rsid w:val="00D7335C"/>
    <w:rsid w:val="00D735FD"/>
    <w:rsid w:val="00D7377A"/>
    <w:rsid w:val="00D741E4"/>
    <w:rsid w:val="00D7467B"/>
    <w:rsid w:val="00D74900"/>
    <w:rsid w:val="00D750D6"/>
    <w:rsid w:val="00D751F8"/>
    <w:rsid w:val="00D754EF"/>
    <w:rsid w:val="00D75AD6"/>
    <w:rsid w:val="00D75E3B"/>
    <w:rsid w:val="00D7605F"/>
    <w:rsid w:val="00D7627A"/>
    <w:rsid w:val="00D7647C"/>
    <w:rsid w:val="00D7687E"/>
    <w:rsid w:val="00D76CD4"/>
    <w:rsid w:val="00D76E1C"/>
    <w:rsid w:val="00D77519"/>
    <w:rsid w:val="00D779B8"/>
    <w:rsid w:val="00D77A48"/>
    <w:rsid w:val="00D80133"/>
    <w:rsid w:val="00D803F1"/>
    <w:rsid w:val="00D8067E"/>
    <w:rsid w:val="00D8073F"/>
    <w:rsid w:val="00D81115"/>
    <w:rsid w:val="00D8147A"/>
    <w:rsid w:val="00D81496"/>
    <w:rsid w:val="00D81E02"/>
    <w:rsid w:val="00D82090"/>
    <w:rsid w:val="00D82EEA"/>
    <w:rsid w:val="00D83080"/>
    <w:rsid w:val="00D83A61"/>
    <w:rsid w:val="00D84347"/>
    <w:rsid w:val="00D84875"/>
    <w:rsid w:val="00D8514E"/>
    <w:rsid w:val="00D854C5"/>
    <w:rsid w:val="00D85AB0"/>
    <w:rsid w:val="00D85BBD"/>
    <w:rsid w:val="00D85BEA"/>
    <w:rsid w:val="00D85F45"/>
    <w:rsid w:val="00D86139"/>
    <w:rsid w:val="00D86295"/>
    <w:rsid w:val="00D86760"/>
    <w:rsid w:val="00D869E8"/>
    <w:rsid w:val="00D86BED"/>
    <w:rsid w:val="00D86FC2"/>
    <w:rsid w:val="00D87C71"/>
    <w:rsid w:val="00D904DE"/>
    <w:rsid w:val="00D9090E"/>
    <w:rsid w:val="00D90AAB"/>
    <w:rsid w:val="00D90C5F"/>
    <w:rsid w:val="00D911F6"/>
    <w:rsid w:val="00D9140D"/>
    <w:rsid w:val="00D91E6E"/>
    <w:rsid w:val="00D91FD2"/>
    <w:rsid w:val="00D920A3"/>
    <w:rsid w:val="00D922BD"/>
    <w:rsid w:val="00D92466"/>
    <w:rsid w:val="00D92A56"/>
    <w:rsid w:val="00D92EAA"/>
    <w:rsid w:val="00D9343D"/>
    <w:rsid w:val="00D939BD"/>
    <w:rsid w:val="00D93B4A"/>
    <w:rsid w:val="00D94631"/>
    <w:rsid w:val="00D94B08"/>
    <w:rsid w:val="00D95145"/>
    <w:rsid w:val="00D952F4"/>
    <w:rsid w:val="00D955EA"/>
    <w:rsid w:val="00D95E5B"/>
    <w:rsid w:val="00D963A9"/>
    <w:rsid w:val="00D96E30"/>
    <w:rsid w:val="00D96E90"/>
    <w:rsid w:val="00D973EB"/>
    <w:rsid w:val="00D976D9"/>
    <w:rsid w:val="00D9784E"/>
    <w:rsid w:val="00D978D0"/>
    <w:rsid w:val="00D978FE"/>
    <w:rsid w:val="00D97B26"/>
    <w:rsid w:val="00D97E20"/>
    <w:rsid w:val="00DA1178"/>
    <w:rsid w:val="00DA1491"/>
    <w:rsid w:val="00DA176C"/>
    <w:rsid w:val="00DA273D"/>
    <w:rsid w:val="00DA2DE4"/>
    <w:rsid w:val="00DA2E98"/>
    <w:rsid w:val="00DA38B0"/>
    <w:rsid w:val="00DA3D20"/>
    <w:rsid w:val="00DA438E"/>
    <w:rsid w:val="00DA45B6"/>
    <w:rsid w:val="00DA4EA3"/>
    <w:rsid w:val="00DA5AE8"/>
    <w:rsid w:val="00DA66BB"/>
    <w:rsid w:val="00DA693E"/>
    <w:rsid w:val="00DA7A03"/>
    <w:rsid w:val="00DA7C35"/>
    <w:rsid w:val="00DA7E63"/>
    <w:rsid w:val="00DB0DFF"/>
    <w:rsid w:val="00DB0F05"/>
    <w:rsid w:val="00DB11D8"/>
    <w:rsid w:val="00DB1A00"/>
    <w:rsid w:val="00DB1FE4"/>
    <w:rsid w:val="00DB20CB"/>
    <w:rsid w:val="00DB24B0"/>
    <w:rsid w:val="00DB31E0"/>
    <w:rsid w:val="00DB38E7"/>
    <w:rsid w:val="00DB3E40"/>
    <w:rsid w:val="00DB4720"/>
    <w:rsid w:val="00DB4A07"/>
    <w:rsid w:val="00DB512B"/>
    <w:rsid w:val="00DB5547"/>
    <w:rsid w:val="00DB563A"/>
    <w:rsid w:val="00DB5BE7"/>
    <w:rsid w:val="00DB643D"/>
    <w:rsid w:val="00DB6815"/>
    <w:rsid w:val="00DB6F54"/>
    <w:rsid w:val="00DB774E"/>
    <w:rsid w:val="00DB7BE3"/>
    <w:rsid w:val="00DC017E"/>
    <w:rsid w:val="00DC0342"/>
    <w:rsid w:val="00DC06A2"/>
    <w:rsid w:val="00DC0D1F"/>
    <w:rsid w:val="00DC0FC0"/>
    <w:rsid w:val="00DC11E5"/>
    <w:rsid w:val="00DC11ED"/>
    <w:rsid w:val="00DC1839"/>
    <w:rsid w:val="00DC203A"/>
    <w:rsid w:val="00DC2046"/>
    <w:rsid w:val="00DC21A3"/>
    <w:rsid w:val="00DC226A"/>
    <w:rsid w:val="00DC30A8"/>
    <w:rsid w:val="00DC35C8"/>
    <w:rsid w:val="00DC376B"/>
    <w:rsid w:val="00DC37D3"/>
    <w:rsid w:val="00DC3F48"/>
    <w:rsid w:val="00DC4565"/>
    <w:rsid w:val="00DC4A1F"/>
    <w:rsid w:val="00DC59D0"/>
    <w:rsid w:val="00DC5D58"/>
    <w:rsid w:val="00DC6347"/>
    <w:rsid w:val="00DC76BB"/>
    <w:rsid w:val="00DC7B40"/>
    <w:rsid w:val="00DD04E0"/>
    <w:rsid w:val="00DD0A6E"/>
    <w:rsid w:val="00DD0C5C"/>
    <w:rsid w:val="00DD10FB"/>
    <w:rsid w:val="00DD1580"/>
    <w:rsid w:val="00DD1670"/>
    <w:rsid w:val="00DD2636"/>
    <w:rsid w:val="00DD29FC"/>
    <w:rsid w:val="00DD2B63"/>
    <w:rsid w:val="00DD2FCB"/>
    <w:rsid w:val="00DD2FE3"/>
    <w:rsid w:val="00DD3B59"/>
    <w:rsid w:val="00DD3CAA"/>
    <w:rsid w:val="00DD3FD5"/>
    <w:rsid w:val="00DD4418"/>
    <w:rsid w:val="00DD44B5"/>
    <w:rsid w:val="00DD4796"/>
    <w:rsid w:val="00DD4827"/>
    <w:rsid w:val="00DD5171"/>
    <w:rsid w:val="00DD5387"/>
    <w:rsid w:val="00DD5781"/>
    <w:rsid w:val="00DD5FF8"/>
    <w:rsid w:val="00DD6182"/>
    <w:rsid w:val="00DD6760"/>
    <w:rsid w:val="00DD6DA4"/>
    <w:rsid w:val="00DD7015"/>
    <w:rsid w:val="00DD771E"/>
    <w:rsid w:val="00DD7822"/>
    <w:rsid w:val="00DD7B09"/>
    <w:rsid w:val="00DE0050"/>
    <w:rsid w:val="00DE00F1"/>
    <w:rsid w:val="00DE0493"/>
    <w:rsid w:val="00DE0BC8"/>
    <w:rsid w:val="00DE0F44"/>
    <w:rsid w:val="00DE113B"/>
    <w:rsid w:val="00DE1159"/>
    <w:rsid w:val="00DE2304"/>
    <w:rsid w:val="00DE27EF"/>
    <w:rsid w:val="00DE3000"/>
    <w:rsid w:val="00DE36CF"/>
    <w:rsid w:val="00DE3B3C"/>
    <w:rsid w:val="00DE3FC4"/>
    <w:rsid w:val="00DE4303"/>
    <w:rsid w:val="00DE5228"/>
    <w:rsid w:val="00DE5338"/>
    <w:rsid w:val="00DE6008"/>
    <w:rsid w:val="00DE662C"/>
    <w:rsid w:val="00DE7084"/>
    <w:rsid w:val="00DE7105"/>
    <w:rsid w:val="00DE72CD"/>
    <w:rsid w:val="00DE7E63"/>
    <w:rsid w:val="00DE7F97"/>
    <w:rsid w:val="00DF0367"/>
    <w:rsid w:val="00DF0C35"/>
    <w:rsid w:val="00DF1386"/>
    <w:rsid w:val="00DF18B9"/>
    <w:rsid w:val="00DF1919"/>
    <w:rsid w:val="00DF197F"/>
    <w:rsid w:val="00DF1E05"/>
    <w:rsid w:val="00DF2DE0"/>
    <w:rsid w:val="00DF31F8"/>
    <w:rsid w:val="00DF3B2B"/>
    <w:rsid w:val="00DF3E55"/>
    <w:rsid w:val="00DF457D"/>
    <w:rsid w:val="00DF4B99"/>
    <w:rsid w:val="00DF5936"/>
    <w:rsid w:val="00DF5E83"/>
    <w:rsid w:val="00DF5F18"/>
    <w:rsid w:val="00DF605D"/>
    <w:rsid w:val="00DF6B38"/>
    <w:rsid w:val="00DF6CDA"/>
    <w:rsid w:val="00DF77A5"/>
    <w:rsid w:val="00DF7AB8"/>
    <w:rsid w:val="00DF7E79"/>
    <w:rsid w:val="00DF7EDF"/>
    <w:rsid w:val="00E00668"/>
    <w:rsid w:val="00E007C0"/>
    <w:rsid w:val="00E009E9"/>
    <w:rsid w:val="00E00DA6"/>
    <w:rsid w:val="00E00DD2"/>
    <w:rsid w:val="00E0123E"/>
    <w:rsid w:val="00E01963"/>
    <w:rsid w:val="00E024D9"/>
    <w:rsid w:val="00E02529"/>
    <w:rsid w:val="00E02B7B"/>
    <w:rsid w:val="00E02C4D"/>
    <w:rsid w:val="00E02C73"/>
    <w:rsid w:val="00E032C7"/>
    <w:rsid w:val="00E035C3"/>
    <w:rsid w:val="00E0372C"/>
    <w:rsid w:val="00E0469A"/>
    <w:rsid w:val="00E04762"/>
    <w:rsid w:val="00E058D1"/>
    <w:rsid w:val="00E05A4D"/>
    <w:rsid w:val="00E05A68"/>
    <w:rsid w:val="00E0619B"/>
    <w:rsid w:val="00E0629E"/>
    <w:rsid w:val="00E06426"/>
    <w:rsid w:val="00E064D0"/>
    <w:rsid w:val="00E065F1"/>
    <w:rsid w:val="00E06B40"/>
    <w:rsid w:val="00E06C8F"/>
    <w:rsid w:val="00E06D3B"/>
    <w:rsid w:val="00E07B0B"/>
    <w:rsid w:val="00E07F60"/>
    <w:rsid w:val="00E10250"/>
    <w:rsid w:val="00E10812"/>
    <w:rsid w:val="00E11522"/>
    <w:rsid w:val="00E1176E"/>
    <w:rsid w:val="00E1178C"/>
    <w:rsid w:val="00E11C80"/>
    <w:rsid w:val="00E127D1"/>
    <w:rsid w:val="00E13226"/>
    <w:rsid w:val="00E1394A"/>
    <w:rsid w:val="00E13C17"/>
    <w:rsid w:val="00E14C41"/>
    <w:rsid w:val="00E152C3"/>
    <w:rsid w:val="00E15333"/>
    <w:rsid w:val="00E15429"/>
    <w:rsid w:val="00E15BDF"/>
    <w:rsid w:val="00E15EE2"/>
    <w:rsid w:val="00E16528"/>
    <w:rsid w:val="00E169F0"/>
    <w:rsid w:val="00E20152"/>
    <w:rsid w:val="00E20DA1"/>
    <w:rsid w:val="00E2126C"/>
    <w:rsid w:val="00E21732"/>
    <w:rsid w:val="00E21739"/>
    <w:rsid w:val="00E217A1"/>
    <w:rsid w:val="00E21A13"/>
    <w:rsid w:val="00E22EA0"/>
    <w:rsid w:val="00E24CB2"/>
    <w:rsid w:val="00E25200"/>
    <w:rsid w:val="00E2596F"/>
    <w:rsid w:val="00E25A6B"/>
    <w:rsid w:val="00E25AB9"/>
    <w:rsid w:val="00E2636E"/>
    <w:rsid w:val="00E265CD"/>
    <w:rsid w:val="00E2679F"/>
    <w:rsid w:val="00E273F0"/>
    <w:rsid w:val="00E2744B"/>
    <w:rsid w:val="00E27B83"/>
    <w:rsid w:val="00E27BBA"/>
    <w:rsid w:val="00E3012E"/>
    <w:rsid w:val="00E301D5"/>
    <w:rsid w:val="00E3067F"/>
    <w:rsid w:val="00E307D9"/>
    <w:rsid w:val="00E308AB"/>
    <w:rsid w:val="00E30F5A"/>
    <w:rsid w:val="00E30FD6"/>
    <w:rsid w:val="00E3109B"/>
    <w:rsid w:val="00E31494"/>
    <w:rsid w:val="00E3194E"/>
    <w:rsid w:val="00E31C9E"/>
    <w:rsid w:val="00E321D0"/>
    <w:rsid w:val="00E32212"/>
    <w:rsid w:val="00E323DA"/>
    <w:rsid w:val="00E33379"/>
    <w:rsid w:val="00E34820"/>
    <w:rsid w:val="00E348F3"/>
    <w:rsid w:val="00E35650"/>
    <w:rsid w:val="00E3595A"/>
    <w:rsid w:val="00E3627C"/>
    <w:rsid w:val="00E3662E"/>
    <w:rsid w:val="00E36B3D"/>
    <w:rsid w:val="00E37D64"/>
    <w:rsid w:val="00E400AC"/>
    <w:rsid w:val="00E40DB7"/>
    <w:rsid w:val="00E4126A"/>
    <w:rsid w:val="00E412E3"/>
    <w:rsid w:val="00E4229A"/>
    <w:rsid w:val="00E42981"/>
    <w:rsid w:val="00E432D3"/>
    <w:rsid w:val="00E443E2"/>
    <w:rsid w:val="00E444B4"/>
    <w:rsid w:val="00E45618"/>
    <w:rsid w:val="00E4599B"/>
    <w:rsid w:val="00E45C02"/>
    <w:rsid w:val="00E460B4"/>
    <w:rsid w:val="00E4619D"/>
    <w:rsid w:val="00E47AAB"/>
    <w:rsid w:val="00E47C6E"/>
    <w:rsid w:val="00E504CB"/>
    <w:rsid w:val="00E50BFF"/>
    <w:rsid w:val="00E50C7B"/>
    <w:rsid w:val="00E50C95"/>
    <w:rsid w:val="00E50D3E"/>
    <w:rsid w:val="00E5150E"/>
    <w:rsid w:val="00E51681"/>
    <w:rsid w:val="00E519CC"/>
    <w:rsid w:val="00E51BB2"/>
    <w:rsid w:val="00E51C9A"/>
    <w:rsid w:val="00E53232"/>
    <w:rsid w:val="00E53C7D"/>
    <w:rsid w:val="00E53D73"/>
    <w:rsid w:val="00E53ED8"/>
    <w:rsid w:val="00E540F1"/>
    <w:rsid w:val="00E5466F"/>
    <w:rsid w:val="00E5479F"/>
    <w:rsid w:val="00E54BBB"/>
    <w:rsid w:val="00E54EE0"/>
    <w:rsid w:val="00E5521D"/>
    <w:rsid w:val="00E55491"/>
    <w:rsid w:val="00E55856"/>
    <w:rsid w:val="00E55A79"/>
    <w:rsid w:val="00E560FC"/>
    <w:rsid w:val="00E563B8"/>
    <w:rsid w:val="00E5651B"/>
    <w:rsid w:val="00E568B2"/>
    <w:rsid w:val="00E56A36"/>
    <w:rsid w:val="00E56B76"/>
    <w:rsid w:val="00E572EA"/>
    <w:rsid w:val="00E6054D"/>
    <w:rsid w:val="00E61D0E"/>
    <w:rsid w:val="00E61D16"/>
    <w:rsid w:val="00E62D12"/>
    <w:rsid w:val="00E63198"/>
    <w:rsid w:val="00E63220"/>
    <w:rsid w:val="00E632BA"/>
    <w:rsid w:val="00E633DD"/>
    <w:rsid w:val="00E63E24"/>
    <w:rsid w:val="00E64230"/>
    <w:rsid w:val="00E64CB6"/>
    <w:rsid w:val="00E65878"/>
    <w:rsid w:val="00E65A8C"/>
    <w:rsid w:val="00E65AFF"/>
    <w:rsid w:val="00E65D25"/>
    <w:rsid w:val="00E65EFD"/>
    <w:rsid w:val="00E665C3"/>
    <w:rsid w:val="00E67136"/>
    <w:rsid w:val="00E671CF"/>
    <w:rsid w:val="00E6762A"/>
    <w:rsid w:val="00E67645"/>
    <w:rsid w:val="00E679C9"/>
    <w:rsid w:val="00E708AD"/>
    <w:rsid w:val="00E70BBE"/>
    <w:rsid w:val="00E70C83"/>
    <w:rsid w:val="00E70C98"/>
    <w:rsid w:val="00E70E29"/>
    <w:rsid w:val="00E71555"/>
    <w:rsid w:val="00E71A66"/>
    <w:rsid w:val="00E72511"/>
    <w:rsid w:val="00E7289F"/>
    <w:rsid w:val="00E72BD9"/>
    <w:rsid w:val="00E72E68"/>
    <w:rsid w:val="00E73275"/>
    <w:rsid w:val="00E73363"/>
    <w:rsid w:val="00E733F6"/>
    <w:rsid w:val="00E73D0F"/>
    <w:rsid w:val="00E7468D"/>
    <w:rsid w:val="00E7488C"/>
    <w:rsid w:val="00E74EC4"/>
    <w:rsid w:val="00E74F3F"/>
    <w:rsid w:val="00E750B5"/>
    <w:rsid w:val="00E75449"/>
    <w:rsid w:val="00E76252"/>
    <w:rsid w:val="00E7693A"/>
    <w:rsid w:val="00E76B74"/>
    <w:rsid w:val="00E76F19"/>
    <w:rsid w:val="00E771CF"/>
    <w:rsid w:val="00E7767D"/>
    <w:rsid w:val="00E77DC4"/>
    <w:rsid w:val="00E77E8E"/>
    <w:rsid w:val="00E80359"/>
    <w:rsid w:val="00E80846"/>
    <w:rsid w:val="00E80883"/>
    <w:rsid w:val="00E80D3B"/>
    <w:rsid w:val="00E8102F"/>
    <w:rsid w:val="00E817F9"/>
    <w:rsid w:val="00E82B43"/>
    <w:rsid w:val="00E82BDD"/>
    <w:rsid w:val="00E82EB1"/>
    <w:rsid w:val="00E83075"/>
    <w:rsid w:val="00E839BE"/>
    <w:rsid w:val="00E84D7D"/>
    <w:rsid w:val="00E8581A"/>
    <w:rsid w:val="00E85991"/>
    <w:rsid w:val="00E85A19"/>
    <w:rsid w:val="00E85B58"/>
    <w:rsid w:val="00E85BE5"/>
    <w:rsid w:val="00E85F7F"/>
    <w:rsid w:val="00E86590"/>
    <w:rsid w:val="00E86AB1"/>
    <w:rsid w:val="00E86C54"/>
    <w:rsid w:val="00E86D14"/>
    <w:rsid w:val="00E86E2B"/>
    <w:rsid w:val="00E87931"/>
    <w:rsid w:val="00E87C73"/>
    <w:rsid w:val="00E91DA1"/>
    <w:rsid w:val="00E928C3"/>
    <w:rsid w:val="00E932A0"/>
    <w:rsid w:val="00E93349"/>
    <w:rsid w:val="00E93BE1"/>
    <w:rsid w:val="00E9432B"/>
    <w:rsid w:val="00E94B7D"/>
    <w:rsid w:val="00E95C8E"/>
    <w:rsid w:val="00E962D9"/>
    <w:rsid w:val="00E968C0"/>
    <w:rsid w:val="00E96ACE"/>
    <w:rsid w:val="00E96C12"/>
    <w:rsid w:val="00E96CB6"/>
    <w:rsid w:val="00E96FE0"/>
    <w:rsid w:val="00E9719C"/>
    <w:rsid w:val="00E9742B"/>
    <w:rsid w:val="00E97FE6"/>
    <w:rsid w:val="00EA0316"/>
    <w:rsid w:val="00EA0481"/>
    <w:rsid w:val="00EA06C9"/>
    <w:rsid w:val="00EA06DA"/>
    <w:rsid w:val="00EA1465"/>
    <w:rsid w:val="00EA14D4"/>
    <w:rsid w:val="00EA177C"/>
    <w:rsid w:val="00EA1D20"/>
    <w:rsid w:val="00EA20D7"/>
    <w:rsid w:val="00EA21CA"/>
    <w:rsid w:val="00EA24E1"/>
    <w:rsid w:val="00EA2B9F"/>
    <w:rsid w:val="00EA3E71"/>
    <w:rsid w:val="00EA3FFC"/>
    <w:rsid w:val="00EA4073"/>
    <w:rsid w:val="00EA40B5"/>
    <w:rsid w:val="00EA4C0D"/>
    <w:rsid w:val="00EA5304"/>
    <w:rsid w:val="00EA5569"/>
    <w:rsid w:val="00EA5CB6"/>
    <w:rsid w:val="00EA5E21"/>
    <w:rsid w:val="00EA5FB7"/>
    <w:rsid w:val="00EA606D"/>
    <w:rsid w:val="00EA6A22"/>
    <w:rsid w:val="00EA75FC"/>
    <w:rsid w:val="00EA795F"/>
    <w:rsid w:val="00EB012D"/>
    <w:rsid w:val="00EB047F"/>
    <w:rsid w:val="00EB060F"/>
    <w:rsid w:val="00EB081B"/>
    <w:rsid w:val="00EB0C6D"/>
    <w:rsid w:val="00EB0E51"/>
    <w:rsid w:val="00EB0EC1"/>
    <w:rsid w:val="00EB0ECC"/>
    <w:rsid w:val="00EB0F44"/>
    <w:rsid w:val="00EB111E"/>
    <w:rsid w:val="00EB1235"/>
    <w:rsid w:val="00EB1F27"/>
    <w:rsid w:val="00EB232E"/>
    <w:rsid w:val="00EB28A5"/>
    <w:rsid w:val="00EB3387"/>
    <w:rsid w:val="00EB33E4"/>
    <w:rsid w:val="00EB4141"/>
    <w:rsid w:val="00EB4786"/>
    <w:rsid w:val="00EB4AEC"/>
    <w:rsid w:val="00EB521E"/>
    <w:rsid w:val="00EB5438"/>
    <w:rsid w:val="00EB55FB"/>
    <w:rsid w:val="00EB634C"/>
    <w:rsid w:val="00EB65CD"/>
    <w:rsid w:val="00EB6B7C"/>
    <w:rsid w:val="00EB7A9B"/>
    <w:rsid w:val="00EB7E3B"/>
    <w:rsid w:val="00EB7FC5"/>
    <w:rsid w:val="00EC095B"/>
    <w:rsid w:val="00EC0B13"/>
    <w:rsid w:val="00EC1289"/>
    <w:rsid w:val="00EC13AF"/>
    <w:rsid w:val="00EC182E"/>
    <w:rsid w:val="00EC25AB"/>
    <w:rsid w:val="00EC276F"/>
    <w:rsid w:val="00EC2863"/>
    <w:rsid w:val="00EC2D7D"/>
    <w:rsid w:val="00EC32E1"/>
    <w:rsid w:val="00EC361F"/>
    <w:rsid w:val="00EC367F"/>
    <w:rsid w:val="00EC41D7"/>
    <w:rsid w:val="00EC45A4"/>
    <w:rsid w:val="00EC4A23"/>
    <w:rsid w:val="00EC4EDB"/>
    <w:rsid w:val="00EC558E"/>
    <w:rsid w:val="00EC5E33"/>
    <w:rsid w:val="00EC5E71"/>
    <w:rsid w:val="00EC61BE"/>
    <w:rsid w:val="00EC61E5"/>
    <w:rsid w:val="00EC7241"/>
    <w:rsid w:val="00EC77BC"/>
    <w:rsid w:val="00EC7BE8"/>
    <w:rsid w:val="00EC7C9C"/>
    <w:rsid w:val="00EC7D28"/>
    <w:rsid w:val="00ED03C7"/>
    <w:rsid w:val="00ED07AE"/>
    <w:rsid w:val="00ED0DE7"/>
    <w:rsid w:val="00ED103F"/>
    <w:rsid w:val="00ED138E"/>
    <w:rsid w:val="00ED145C"/>
    <w:rsid w:val="00ED161E"/>
    <w:rsid w:val="00ED22C4"/>
    <w:rsid w:val="00ED2C80"/>
    <w:rsid w:val="00ED3447"/>
    <w:rsid w:val="00ED3C8A"/>
    <w:rsid w:val="00ED3F26"/>
    <w:rsid w:val="00ED404B"/>
    <w:rsid w:val="00ED4289"/>
    <w:rsid w:val="00ED42D4"/>
    <w:rsid w:val="00ED5636"/>
    <w:rsid w:val="00ED5C43"/>
    <w:rsid w:val="00ED5EA7"/>
    <w:rsid w:val="00ED7801"/>
    <w:rsid w:val="00ED790F"/>
    <w:rsid w:val="00ED7F48"/>
    <w:rsid w:val="00EE0221"/>
    <w:rsid w:val="00EE03A5"/>
    <w:rsid w:val="00EE0501"/>
    <w:rsid w:val="00EE0594"/>
    <w:rsid w:val="00EE05FD"/>
    <w:rsid w:val="00EE0EE7"/>
    <w:rsid w:val="00EE12B7"/>
    <w:rsid w:val="00EE1379"/>
    <w:rsid w:val="00EE147B"/>
    <w:rsid w:val="00EE202F"/>
    <w:rsid w:val="00EE235E"/>
    <w:rsid w:val="00EE2ACE"/>
    <w:rsid w:val="00EE30E9"/>
    <w:rsid w:val="00EE31E5"/>
    <w:rsid w:val="00EE323C"/>
    <w:rsid w:val="00EE32F8"/>
    <w:rsid w:val="00EE3F11"/>
    <w:rsid w:val="00EE422D"/>
    <w:rsid w:val="00EE452C"/>
    <w:rsid w:val="00EE4945"/>
    <w:rsid w:val="00EE5267"/>
    <w:rsid w:val="00EE5A51"/>
    <w:rsid w:val="00EE5C72"/>
    <w:rsid w:val="00EE5CD3"/>
    <w:rsid w:val="00EE5FBD"/>
    <w:rsid w:val="00EE602D"/>
    <w:rsid w:val="00EE6507"/>
    <w:rsid w:val="00EE71CC"/>
    <w:rsid w:val="00EE7D40"/>
    <w:rsid w:val="00EF09E7"/>
    <w:rsid w:val="00EF14C4"/>
    <w:rsid w:val="00EF1F10"/>
    <w:rsid w:val="00EF1F7E"/>
    <w:rsid w:val="00EF1FEC"/>
    <w:rsid w:val="00EF2718"/>
    <w:rsid w:val="00EF28A9"/>
    <w:rsid w:val="00EF2CD9"/>
    <w:rsid w:val="00EF34DC"/>
    <w:rsid w:val="00EF38C8"/>
    <w:rsid w:val="00EF5055"/>
    <w:rsid w:val="00EF546D"/>
    <w:rsid w:val="00EF56CD"/>
    <w:rsid w:val="00EF5759"/>
    <w:rsid w:val="00EF5A8A"/>
    <w:rsid w:val="00EF623D"/>
    <w:rsid w:val="00EF6504"/>
    <w:rsid w:val="00EF6548"/>
    <w:rsid w:val="00EF751A"/>
    <w:rsid w:val="00EF7714"/>
    <w:rsid w:val="00EF7AC8"/>
    <w:rsid w:val="00F004DA"/>
    <w:rsid w:val="00F006C9"/>
    <w:rsid w:val="00F01138"/>
    <w:rsid w:val="00F01C2C"/>
    <w:rsid w:val="00F02169"/>
    <w:rsid w:val="00F023B8"/>
    <w:rsid w:val="00F02419"/>
    <w:rsid w:val="00F02D3F"/>
    <w:rsid w:val="00F02F5D"/>
    <w:rsid w:val="00F03333"/>
    <w:rsid w:val="00F03947"/>
    <w:rsid w:val="00F03FDD"/>
    <w:rsid w:val="00F04771"/>
    <w:rsid w:val="00F04830"/>
    <w:rsid w:val="00F0512E"/>
    <w:rsid w:val="00F05827"/>
    <w:rsid w:val="00F05FC7"/>
    <w:rsid w:val="00F068E0"/>
    <w:rsid w:val="00F06CA5"/>
    <w:rsid w:val="00F07587"/>
    <w:rsid w:val="00F079B6"/>
    <w:rsid w:val="00F07B23"/>
    <w:rsid w:val="00F103B0"/>
    <w:rsid w:val="00F105FE"/>
    <w:rsid w:val="00F1061F"/>
    <w:rsid w:val="00F113DC"/>
    <w:rsid w:val="00F1158E"/>
    <w:rsid w:val="00F139DA"/>
    <w:rsid w:val="00F13F5F"/>
    <w:rsid w:val="00F13FEA"/>
    <w:rsid w:val="00F142C3"/>
    <w:rsid w:val="00F14973"/>
    <w:rsid w:val="00F14D9F"/>
    <w:rsid w:val="00F151B2"/>
    <w:rsid w:val="00F158D2"/>
    <w:rsid w:val="00F15BE4"/>
    <w:rsid w:val="00F16909"/>
    <w:rsid w:val="00F16938"/>
    <w:rsid w:val="00F16CEB"/>
    <w:rsid w:val="00F16F3E"/>
    <w:rsid w:val="00F1766D"/>
    <w:rsid w:val="00F17B8E"/>
    <w:rsid w:val="00F17BCD"/>
    <w:rsid w:val="00F20C2F"/>
    <w:rsid w:val="00F211D9"/>
    <w:rsid w:val="00F211E5"/>
    <w:rsid w:val="00F2178F"/>
    <w:rsid w:val="00F21AF6"/>
    <w:rsid w:val="00F21E27"/>
    <w:rsid w:val="00F2245B"/>
    <w:rsid w:val="00F22AC5"/>
    <w:rsid w:val="00F22BAE"/>
    <w:rsid w:val="00F24128"/>
    <w:rsid w:val="00F24EB0"/>
    <w:rsid w:val="00F253C2"/>
    <w:rsid w:val="00F258A0"/>
    <w:rsid w:val="00F258EA"/>
    <w:rsid w:val="00F2591F"/>
    <w:rsid w:val="00F25BF0"/>
    <w:rsid w:val="00F25CCA"/>
    <w:rsid w:val="00F25D3B"/>
    <w:rsid w:val="00F25DAD"/>
    <w:rsid w:val="00F25FFD"/>
    <w:rsid w:val="00F26406"/>
    <w:rsid w:val="00F26429"/>
    <w:rsid w:val="00F2645A"/>
    <w:rsid w:val="00F26514"/>
    <w:rsid w:val="00F2741C"/>
    <w:rsid w:val="00F2781C"/>
    <w:rsid w:val="00F279CF"/>
    <w:rsid w:val="00F30195"/>
    <w:rsid w:val="00F30D82"/>
    <w:rsid w:val="00F30DDE"/>
    <w:rsid w:val="00F30EB8"/>
    <w:rsid w:val="00F31910"/>
    <w:rsid w:val="00F31B93"/>
    <w:rsid w:val="00F31F45"/>
    <w:rsid w:val="00F32083"/>
    <w:rsid w:val="00F32529"/>
    <w:rsid w:val="00F32976"/>
    <w:rsid w:val="00F338CF"/>
    <w:rsid w:val="00F339DF"/>
    <w:rsid w:val="00F33F21"/>
    <w:rsid w:val="00F34109"/>
    <w:rsid w:val="00F34361"/>
    <w:rsid w:val="00F34AF4"/>
    <w:rsid w:val="00F34CE9"/>
    <w:rsid w:val="00F35149"/>
    <w:rsid w:val="00F35C11"/>
    <w:rsid w:val="00F35DF3"/>
    <w:rsid w:val="00F367A8"/>
    <w:rsid w:val="00F36929"/>
    <w:rsid w:val="00F36C1E"/>
    <w:rsid w:val="00F379A1"/>
    <w:rsid w:val="00F37A4E"/>
    <w:rsid w:val="00F4031B"/>
    <w:rsid w:val="00F404DC"/>
    <w:rsid w:val="00F40706"/>
    <w:rsid w:val="00F4101F"/>
    <w:rsid w:val="00F410D2"/>
    <w:rsid w:val="00F4117E"/>
    <w:rsid w:val="00F414C8"/>
    <w:rsid w:val="00F4161F"/>
    <w:rsid w:val="00F418AE"/>
    <w:rsid w:val="00F41E67"/>
    <w:rsid w:val="00F41F8C"/>
    <w:rsid w:val="00F42001"/>
    <w:rsid w:val="00F423B9"/>
    <w:rsid w:val="00F42716"/>
    <w:rsid w:val="00F42CE9"/>
    <w:rsid w:val="00F42F74"/>
    <w:rsid w:val="00F42F9C"/>
    <w:rsid w:val="00F43596"/>
    <w:rsid w:val="00F44E52"/>
    <w:rsid w:val="00F44E93"/>
    <w:rsid w:val="00F44F94"/>
    <w:rsid w:val="00F45028"/>
    <w:rsid w:val="00F452C5"/>
    <w:rsid w:val="00F45440"/>
    <w:rsid w:val="00F459A3"/>
    <w:rsid w:val="00F45A4E"/>
    <w:rsid w:val="00F45A96"/>
    <w:rsid w:val="00F46216"/>
    <w:rsid w:val="00F46959"/>
    <w:rsid w:val="00F46B8A"/>
    <w:rsid w:val="00F4735E"/>
    <w:rsid w:val="00F501B3"/>
    <w:rsid w:val="00F50960"/>
    <w:rsid w:val="00F51080"/>
    <w:rsid w:val="00F51572"/>
    <w:rsid w:val="00F51F8E"/>
    <w:rsid w:val="00F5312D"/>
    <w:rsid w:val="00F5312F"/>
    <w:rsid w:val="00F5343D"/>
    <w:rsid w:val="00F53D08"/>
    <w:rsid w:val="00F53F93"/>
    <w:rsid w:val="00F540B1"/>
    <w:rsid w:val="00F540DA"/>
    <w:rsid w:val="00F542B1"/>
    <w:rsid w:val="00F55BB4"/>
    <w:rsid w:val="00F55F08"/>
    <w:rsid w:val="00F567D1"/>
    <w:rsid w:val="00F5730F"/>
    <w:rsid w:val="00F573EE"/>
    <w:rsid w:val="00F57425"/>
    <w:rsid w:val="00F6031C"/>
    <w:rsid w:val="00F60419"/>
    <w:rsid w:val="00F60600"/>
    <w:rsid w:val="00F60B52"/>
    <w:rsid w:val="00F612D6"/>
    <w:rsid w:val="00F616E0"/>
    <w:rsid w:val="00F617A3"/>
    <w:rsid w:val="00F6314D"/>
    <w:rsid w:val="00F633F2"/>
    <w:rsid w:val="00F63874"/>
    <w:rsid w:val="00F6458E"/>
    <w:rsid w:val="00F6496A"/>
    <w:rsid w:val="00F649F0"/>
    <w:rsid w:val="00F64D46"/>
    <w:rsid w:val="00F64D4E"/>
    <w:rsid w:val="00F658C7"/>
    <w:rsid w:val="00F65A44"/>
    <w:rsid w:val="00F65B6A"/>
    <w:rsid w:val="00F66023"/>
    <w:rsid w:val="00F66369"/>
    <w:rsid w:val="00F6639E"/>
    <w:rsid w:val="00F666E7"/>
    <w:rsid w:val="00F668F8"/>
    <w:rsid w:val="00F66D58"/>
    <w:rsid w:val="00F66F20"/>
    <w:rsid w:val="00F67741"/>
    <w:rsid w:val="00F67AE8"/>
    <w:rsid w:val="00F67BF0"/>
    <w:rsid w:val="00F71F04"/>
    <w:rsid w:val="00F71FF8"/>
    <w:rsid w:val="00F7216A"/>
    <w:rsid w:val="00F739D2"/>
    <w:rsid w:val="00F74DCA"/>
    <w:rsid w:val="00F74F5D"/>
    <w:rsid w:val="00F757CB"/>
    <w:rsid w:val="00F75B36"/>
    <w:rsid w:val="00F764C4"/>
    <w:rsid w:val="00F76C82"/>
    <w:rsid w:val="00F772B6"/>
    <w:rsid w:val="00F77543"/>
    <w:rsid w:val="00F77AD2"/>
    <w:rsid w:val="00F807C3"/>
    <w:rsid w:val="00F81461"/>
    <w:rsid w:val="00F814E1"/>
    <w:rsid w:val="00F818C6"/>
    <w:rsid w:val="00F81992"/>
    <w:rsid w:val="00F81C06"/>
    <w:rsid w:val="00F81F21"/>
    <w:rsid w:val="00F8245E"/>
    <w:rsid w:val="00F82CB1"/>
    <w:rsid w:val="00F83463"/>
    <w:rsid w:val="00F83603"/>
    <w:rsid w:val="00F840E8"/>
    <w:rsid w:val="00F8429D"/>
    <w:rsid w:val="00F845CD"/>
    <w:rsid w:val="00F84762"/>
    <w:rsid w:val="00F84918"/>
    <w:rsid w:val="00F84BE8"/>
    <w:rsid w:val="00F857A5"/>
    <w:rsid w:val="00F85909"/>
    <w:rsid w:val="00F85D35"/>
    <w:rsid w:val="00F86110"/>
    <w:rsid w:val="00F86A09"/>
    <w:rsid w:val="00F86A3D"/>
    <w:rsid w:val="00F86F83"/>
    <w:rsid w:val="00F87FD2"/>
    <w:rsid w:val="00F90388"/>
    <w:rsid w:val="00F907E2"/>
    <w:rsid w:val="00F90C0D"/>
    <w:rsid w:val="00F90EC2"/>
    <w:rsid w:val="00F91197"/>
    <w:rsid w:val="00F911DB"/>
    <w:rsid w:val="00F91284"/>
    <w:rsid w:val="00F91287"/>
    <w:rsid w:val="00F912BC"/>
    <w:rsid w:val="00F9132D"/>
    <w:rsid w:val="00F91868"/>
    <w:rsid w:val="00F9191E"/>
    <w:rsid w:val="00F91C0E"/>
    <w:rsid w:val="00F929B7"/>
    <w:rsid w:val="00F92BC4"/>
    <w:rsid w:val="00F93B23"/>
    <w:rsid w:val="00F93C5F"/>
    <w:rsid w:val="00F93ED5"/>
    <w:rsid w:val="00F941AE"/>
    <w:rsid w:val="00F94877"/>
    <w:rsid w:val="00F951A1"/>
    <w:rsid w:val="00F95A46"/>
    <w:rsid w:val="00F961D0"/>
    <w:rsid w:val="00F9633E"/>
    <w:rsid w:val="00F9651C"/>
    <w:rsid w:val="00F9700F"/>
    <w:rsid w:val="00F971C0"/>
    <w:rsid w:val="00F97626"/>
    <w:rsid w:val="00F978C8"/>
    <w:rsid w:val="00F97927"/>
    <w:rsid w:val="00F97E8D"/>
    <w:rsid w:val="00F97F64"/>
    <w:rsid w:val="00FA204F"/>
    <w:rsid w:val="00FA2817"/>
    <w:rsid w:val="00FA2BBC"/>
    <w:rsid w:val="00FA2D50"/>
    <w:rsid w:val="00FA3292"/>
    <w:rsid w:val="00FA34D7"/>
    <w:rsid w:val="00FA3516"/>
    <w:rsid w:val="00FA3BF4"/>
    <w:rsid w:val="00FA3D2B"/>
    <w:rsid w:val="00FA424C"/>
    <w:rsid w:val="00FA4CE4"/>
    <w:rsid w:val="00FA4EED"/>
    <w:rsid w:val="00FA50BC"/>
    <w:rsid w:val="00FA5EA2"/>
    <w:rsid w:val="00FA60C9"/>
    <w:rsid w:val="00FA60EF"/>
    <w:rsid w:val="00FA6719"/>
    <w:rsid w:val="00FA6CF3"/>
    <w:rsid w:val="00FA6F11"/>
    <w:rsid w:val="00FA6F7B"/>
    <w:rsid w:val="00FA758A"/>
    <w:rsid w:val="00FA7E21"/>
    <w:rsid w:val="00FB09AE"/>
    <w:rsid w:val="00FB0C81"/>
    <w:rsid w:val="00FB0FFB"/>
    <w:rsid w:val="00FB1217"/>
    <w:rsid w:val="00FB1AEC"/>
    <w:rsid w:val="00FB2264"/>
    <w:rsid w:val="00FB2694"/>
    <w:rsid w:val="00FB2DB3"/>
    <w:rsid w:val="00FB3529"/>
    <w:rsid w:val="00FB378E"/>
    <w:rsid w:val="00FB3E12"/>
    <w:rsid w:val="00FB43EE"/>
    <w:rsid w:val="00FB47F8"/>
    <w:rsid w:val="00FB4A1E"/>
    <w:rsid w:val="00FB4EE2"/>
    <w:rsid w:val="00FB5C3C"/>
    <w:rsid w:val="00FB6004"/>
    <w:rsid w:val="00FB64E4"/>
    <w:rsid w:val="00FB65A9"/>
    <w:rsid w:val="00FB69CD"/>
    <w:rsid w:val="00FB7234"/>
    <w:rsid w:val="00FB72F5"/>
    <w:rsid w:val="00FB73CA"/>
    <w:rsid w:val="00FB73DA"/>
    <w:rsid w:val="00FB762D"/>
    <w:rsid w:val="00FB7B7D"/>
    <w:rsid w:val="00FC0610"/>
    <w:rsid w:val="00FC10EA"/>
    <w:rsid w:val="00FC147E"/>
    <w:rsid w:val="00FC2AE6"/>
    <w:rsid w:val="00FC30C1"/>
    <w:rsid w:val="00FC31E6"/>
    <w:rsid w:val="00FC327D"/>
    <w:rsid w:val="00FC4686"/>
    <w:rsid w:val="00FC48F3"/>
    <w:rsid w:val="00FC5561"/>
    <w:rsid w:val="00FC573E"/>
    <w:rsid w:val="00FC5BDC"/>
    <w:rsid w:val="00FC5DB4"/>
    <w:rsid w:val="00FC670F"/>
    <w:rsid w:val="00FC718E"/>
    <w:rsid w:val="00FC7542"/>
    <w:rsid w:val="00FC7B7C"/>
    <w:rsid w:val="00FC7BAF"/>
    <w:rsid w:val="00FC7E02"/>
    <w:rsid w:val="00FC7F03"/>
    <w:rsid w:val="00FD01FF"/>
    <w:rsid w:val="00FD080E"/>
    <w:rsid w:val="00FD0875"/>
    <w:rsid w:val="00FD0B52"/>
    <w:rsid w:val="00FD0C07"/>
    <w:rsid w:val="00FD0E33"/>
    <w:rsid w:val="00FD14D5"/>
    <w:rsid w:val="00FD1C0C"/>
    <w:rsid w:val="00FD1F39"/>
    <w:rsid w:val="00FD1F48"/>
    <w:rsid w:val="00FD2AC4"/>
    <w:rsid w:val="00FD2D38"/>
    <w:rsid w:val="00FD2F3A"/>
    <w:rsid w:val="00FD40AF"/>
    <w:rsid w:val="00FD412E"/>
    <w:rsid w:val="00FD430C"/>
    <w:rsid w:val="00FD43AB"/>
    <w:rsid w:val="00FD4935"/>
    <w:rsid w:val="00FD4EC3"/>
    <w:rsid w:val="00FD5168"/>
    <w:rsid w:val="00FD537D"/>
    <w:rsid w:val="00FD55B3"/>
    <w:rsid w:val="00FD5631"/>
    <w:rsid w:val="00FD69DE"/>
    <w:rsid w:val="00FD73B5"/>
    <w:rsid w:val="00FD7BB8"/>
    <w:rsid w:val="00FD7E47"/>
    <w:rsid w:val="00FE028B"/>
    <w:rsid w:val="00FE076A"/>
    <w:rsid w:val="00FE0902"/>
    <w:rsid w:val="00FE0B07"/>
    <w:rsid w:val="00FE0B7E"/>
    <w:rsid w:val="00FE134B"/>
    <w:rsid w:val="00FE1B8A"/>
    <w:rsid w:val="00FE1EF3"/>
    <w:rsid w:val="00FE3AF6"/>
    <w:rsid w:val="00FE47EE"/>
    <w:rsid w:val="00FE4867"/>
    <w:rsid w:val="00FE580F"/>
    <w:rsid w:val="00FE5A3C"/>
    <w:rsid w:val="00FE5F03"/>
    <w:rsid w:val="00FE62A2"/>
    <w:rsid w:val="00FE641A"/>
    <w:rsid w:val="00FE6431"/>
    <w:rsid w:val="00FE64E1"/>
    <w:rsid w:val="00FE6996"/>
    <w:rsid w:val="00FE6AA6"/>
    <w:rsid w:val="00FE746C"/>
    <w:rsid w:val="00FF04AD"/>
    <w:rsid w:val="00FF0CF6"/>
    <w:rsid w:val="00FF12BC"/>
    <w:rsid w:val="00FF174F"/>
    <w:rsid w:val="00FF1866"/>
    <w:rsid w:val="00FF210D"/>
    <w:rsid w:val="00FF2CD6"/>
    <w:rsid w:val="00FF3261"/>
    <w:rsid w:val="00FF3F98"/>
    <w:rsid w:val="00FF41A0"/>
    <w:rsid w:val="00FF4699"/>
    <w:rsid w:val="00FF5514"/>
    <w:rsid w:val="00FF5578"/>
    <w:rsid w:val="00FF60AF"/>
    <w:rsid w:val="00FF674E"/>
    <w:rsid w:val="00FF6D09"/>
    <w:rsid w:val="00FF7669"/>
    <w:rsid w:val="00FF79FE"/>
    <w:rsid w:val="00FF7E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9978B"/>
  <w15:docId w15:val="{D196BBC5-C5FB-4236-959E-704CE4F6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532F5"/>
    <w:pPr>
      <w:spacing w:after="0" w:line="240" w:lineRule="auto"/>
      <w:ind w:firstLine="720"/>
      <w:jc w:val="both"/>
    </w:pPr>
    <w:rPr>
      <w:rFonts w:ascii="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B4A34"/>
    <w:rPr>
      <w:color w:val="0000FF" w:themeColor="hyperlink"/>
      <w:u w:val="single"/>
    </w:rPr>
  </w:style>
  <w:style w:type="paragraph" w:styleId="a4">
    <w:name w:val="Balloon Text"/>
    <w:basedOn w:val="a"/>
    <w:link w:val="a5"/>
    <w:uiPriority w:val="99"/>
    <w:semiHidden/>
    <w:unhideWhenUsed/>
    <w:rsid w:val="00A618C3"/>
    <w:rPr>
      <w:rFonts w:ascii="Tahoma" w:hAnsi="Tahoma" w:cs="Tahoma"/>
      <w:sz w:val="16"/>
      <w:szCs w:val="16"/>
    </w:rPr>
  </w:style>
  <w:style w:type="character" w:customStyle="1" w:styleId="a5">
    <w:name w:val="Текст выноски Знак"/>
    <w:basedOn w:val="a0"/>
    <w:link w:val="a4"/>
    <w:uiPriority w:val="99"/>
    <w:semiHidden/>
    <w:rsid w:val="00A618C3"/>
    <w:rPr>
      <w:rFonts w:ascii="Tahoma" w:hAnsi="Tahoma" w:cs="Tahoma"/>
      <w:sz w:val="16"/>
      <w:szCs w:val="16"/>
    </w:rPr>
  </w:style>
  <w:style w:type="table" w:styleId="a6">
    <w:name w:val="Table Grid"/>
    <w:basedOn w:val="a1"/>
    <w:rsid w:val="00BD07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caption"/>
    <w:basedOn w:val="a"/>
    <w:next w:val="a"/>
    <w:uiPriority w:val="35"/>
    <w:unhideWhenUsed/>
    <w:qFormat/>
    <w:rsid w:val="00BD07F4"/>
    <w:pPr>
      <w:keepNext/>
      <w:tabs>
        <w:tab w:val="center" w:pos="4678"/>
        <w:tab w:val="right" w:pos="9356"/>
      </w:tabs>
      <w:spacing w:after="120" w:line="360" w:lineRule="auto"/>
      <w:contextualSpacing/>
      <w:jc w:val="center"/>
    </w:pPr>
    <w:rPr>
      <w:bCs/>
      <w:sz w:val="28"/>
      <w:szCs w:val="18"/>
    </w:rPr>
  </w:style>
  <w:style w:type="paragraph" w:customStyle="1" w:styleId="Figure">
    <w:name w:val="Figure"/>
    <w:basedOn w:val="a"/>
    <w:rsid w:val="000301D5"/>
    <w:pPr>
      <w:spacing w:before="120" w:after="120"/>
      <w:ind w:firstLine="284"/>
      <w:jc w:val="center"/>
    </w:pPr>
    <w:rPr>
      <w:rFonts w:ascii="Calibri" w:eastAsia="Times New Roman" w:hAnsi="Calibri" w:cs="Times New Roman"/>
      <w:noProof/>
      <w:szCs w:val="24"/>
      <w:lang w:val="en-GB"/>
    </w:rPr>
  </w:style>
  <w:style w:type="paragraph" w:customStyle="1" w:styleId="FigureTitle">
    <w:name w:val="Figure Title"/>
    <w:basedOn w:val="a"/>
    <w:rsid w:val="000301D5"/>
    <w:pPr>
      <w:spacing w:after="120"/>
      <w:ind w:firstLine="284"/>
      <w:jc w:val="center"/>
    </w:pPr>
    <w:rPr>
      <w:rFonts w:ascii="Calibri" w:eastAsia="Times New Roman" w:hAnsi="Calibri" w:cs="Times New Roman"/>
      <w:lang w:val="en-GB"/>
    </w:rPr>
  </w:style>
  <w:style w:type="paragraph" w:customStyle="1" w:styleId="TableTitle">
    <w:name w:val="Table Title"/>
    <w:basedOn w:val="a"/>
    <w:rsid w:val="000301D5"/>
    <w:pPr>
      <w:spacing w:before="120" w:after="120"/>
      <w:ind w:firstLine="284"/>
      <w:jc w:val="center"/>
    </w:pPr>
    <w:rPr>
      <w:rFonts w:ascii="Calibri" w:eastAsia="Times New Roman" w:hAnsi="Calibri" w:cs="Times New Roman"/>
      <w:bCs/>
      <w:lang w:val="en-GB"/>
    </w:rPr>
  </w:style>
  <w:style w:type="paragraph" w:styleId="a8">
    <w:name w:val="Normal (Web)"/>
    <w:basedOn w:val="a"/>
    <w:uiPriority w:val="99"/>
    <w:semiHidden/>
    <w:unhideWhenUsed/>
    <w:rsid w:val="0016251A"/>
    <w:pPr>
      <w:spacing w:before="100" w:beforeAutospacing="1" w:after="100" w:afterAutospacing="1"/>
      <w:ind w:firstLine="0"/>
      <w:jc w:val="left"/>
    </w:pPr>
    <w:rPr>
      <w:rFonts w:eastAsia="Times New Roman" w:cs="Times New Roman"/>
      <w:szCs w:val="24"/>
      <w:lang w:eastAsia="ru-RU"/>
    </w:rPr>
  </w:style>
  <w:style w:type="character" w:styleId="a9">
    <w:name w:val="Emphasis"/>
    <w:qFormat/>
    <w:rsid w:val="00141FB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52246">
      <w:bodyDiv w:val="1"/>
      <w:marLeft w:val="0"/>
      <w:marRight w:val="0"/>
      <w:marTop w:val="0"/>
      <w:marBottom w:val="0"/>
      <w:divBdr>
        <w:top w:val="none" w:sz="0" w:space="0" w:color="auto"/>
        <w:left w:val="none" w:sz="0" w:space="0" w:color="auto"/>
        <w:bottom w:val="none" w:sz="0" w:space="0" w:color="auto"/>
        <w:right w:val="none" w:sz="0" w:space="0" w:color="auto"/>
      </w:divBdr>
    </w:div>
    <w:div w:id="339166264">
      <w:bodyDiv w:val="1"/>
      <w:marLeft w:val="0"/>
      <w:marRight w:val="0"/>
      <w:marTop w:val="0"/>
      <w:marBottom w:val="0"/>
      <w:divBdr>
        <w:top w:val="none" w:sz="0" w:space="0" w:color="auto"/>
        <w:left w:val="none" w:sz="0" w:space="0" w:color="auto"/>
        <w:bottom w:val="none" w:sz="0" w:space="0" w:color="auto"/>
        <w:right w:val="none" w:sz="0" w:space="0" w:color="auto"/>
      </w:divBdr>
    </w:div>
    <w:div w:id="1440030097">
      <w:bodyDiv w:val="1"/>
      <w:marLeft w:val="0"/>
      <w:marRight w:val="0"/>
      <w:marTop w:val="0"/>
      <w:marBottom w:val="0"/>
      <w:divBdr>
        <w:top w:val="none" w:sz="0" w:space="0" w:color="auto"/>
        <w:left w:val="none" w:sz="0" w:space="0" w:color="auto"/>
        <w:bottom w:val="none" w:sz="0" w:space="0" w:color="auto"/>
        <w:right w:val="none" w:sz="0" w:space="0" w:color="auto"/>
      </w:divBdr>
    </w:div>
    <w:div w:id="1834950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sv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1B254-592B-491A-A8DC-E5C69756C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6</Pages>
  <Words>7031</Words>
  <Characters>40077</Characters>
  <Application>Microsoft Office Word</Application>
  <DocSecurity>0</DocSecurity>
  <Lines>333</Lines>
  <Paragraphs>94</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4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Владыка Тьмы</dc:creator>
  <cp:lastModifiedBy>IMS</cp:lastModifiedBy>
  <cp:revision>28</cp:revision>
  <cp:lastPrinted>2021-10-20T13:46:00Z</cp:lastPrinted>
  <dcterms:created xsi:type="dcterms:W3CDTF">2019-12-01T21:44:00Z</dcterms:created>
  <dcterms:modified xsi:type="dcterms:W3CDTF">2021-10-26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132857-0b4b-3a0a-aa0d-794766278d6e</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